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bookmarkStart w:id="0" w:name="_GoBack"/>
      <w:r w:rsidRPr="00DD69F1">
        <w:rPr>
          <w:rFonts w:ascii="Times New Roman" w:hAnsi="Times New Roman"/>
          <w:color w:val="000000"/>
        </w:rPr>
        <w:t xml:space="preserve">Title: </w:t>
      </w:r>
    </w:p>
    <w:p w:rsidR="00F05F39" w:rsidRPr="004D0C6F" w:rsidRDefault="0070194B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Diffusion Tensor Imaging</w:t>
      </w:r>
      <w:r w:rsidR="00F05F39" w:rsidRPr="004D0C6F">
        <w:rPr>
          <w:rFonts w:ascii="Times New Roman" w:hAnsi="Times New Roman"/>
          <w:color w:val="000000" w:themeColor="text1"/>
        </w:rPr>
        <w:t xml:space="preserve"> </w:t>
      </w:r>
      <w:r w:rsidRPr="004D0C6F">
        <w:rPr>
          <w:rFonts w:ascii="Times New Roman" w:hAnsi="Times New Roman"/>
          <w:color w:val="000000" w:themeColor="text1"/>
        </w:rPr>
        <w:t>S</w:t>
      </w:r>
      <w:r w:rsidR="00F05F39" w:rsidRPr="004D0C6F">
        <w:rPr>
          <w:rFonts w:ascii="Times New Roman" w:hAnsi="Times New Roman"/>
          <w:color w:val="000000" w:themeColor="text1"/>
        </w:rPr>
        <w:t xml:space="preserve">tudies of </w:t>
      </w:r>
      <w:r w:rsidRPr="004D0C6F">
        <w:rPr>
          <w:rFonts w:ascii="Times New Roman" w:hAnsi="Times New Roman"/>
          <w:color w:val="000000" w:themeColor="text1"/>
        </w:rPr>
        <w:t>A</w:t>
      </w:r>
      <w:r w:rsidR="00F05F39" w:rsidRPr="004D0C6F">
        <w:rPr>
          <w:rFonts w:ascii="Times New Roman" w:hAnsi="Times New Roman"/>
          <w:color w:val="000000" w:themeColor="text1"/>
        </w:rPr>
        <w:t>ttention-</w:t>
      </w:r>
      <w:r w:rsidRPr="004D0C6F">
        <w:rPr>
          <w:rFonts w:ascii="Times New Roman" w:hAnsi="Times New Roman"/>
          <w:color w:val="000000" w:themeColor="text1"/>
        </w:rPr>
        <w:t>D</w:t>
      </w:r>
      <w:r w:rsidR="00F05F39" w:rsidRPr="004D0C6F">
        <w:rPr>
          <w:rFonts w:ascii="Times New Roman" w:hAnsi="Times New Roman"/>
          <w:color w:val="000000" w:themeColor="text1"/>
        </w:rPr>
        <w:t>eficit/</w:t>
      </w:r>
      <w:r w:rsidRPr="004D0C6F">
        <w:rPr>
          <w:rFonts w:ascii="Times New Roman" w:hAnsi="Times New Roman"/>
          <w:color w:val="000000" w:themeColor="text1"/>
        </w:rPr>
        <w:t>H</w:t>
      </w:r>
      <w:r w:rsidR="00F05F39" w:rsidRPr="004D0C6F">
        <w:rPr>
          <w:rFonts w:ascii="Times New Roman" w:hAnsi="Times New Roman"/>
          <w:color w:val="000000" w:themeColor="text1"/>
        </w:rPr>
        <w:t xml:space="preserve">yperactivity </w:t>
      </w:r>
      <w:r w:rsidRPr="004D0C6F">
        <w:rPr>
          <w:rFonts w:ascii="Times New Roman" w:hAnsi="Times New Roman"/>
          <w:color w:val="000000" w:themeColor="text1"/>
        </w:rPr>
        <w:t>D</w:t>
      </w:r>
      <w:r w:rsidR="00F05F39" w:rsidRPr="004D0C6F">
        <w:rPr>
          <w:rFonts w:ascii="Times New Roman" w:hAnsi="Times New Roman"/>
          <w:color w:val="000000" w:themeColor="text1"/>
        </w:rPr>
        <w:t xml:space="preserve">isorder:  </w:t>
      </w:r>
      <w:r w:rsidR="000430E1" w:rsidRPr="004D0C6F">
        <w:rPr>
          <w:rFonts w:ascii="Times New Roman" w:hAnsi="Times New Roman"/>
          <w:color w:val="000000" w:themeColor="text1"/>
        </w:rPr>
        <w:t>M</w:t>
      </w:r>
      <w:r w:rsidR="00F05F39" w:rsidRPr="004D0C6F">
        <w:rPr>
          <w:rFonts w:ascii="Times New Roman" w:hAnsi="Times New Roman"/>
          <w:color w:val="000000" w:themeColor="text1"/>
        </w:rPr>
        <w:t>eta-analys</w:t>
      </w:r>
      <w:r w:rsidRPr="004D0C6F">
        <w:rPr>
          <w:rFonts w:ascii="Times New Roman" w:hAnsi="Times New Roman"/>
          <w:color w:val="000000" w:themeColor="text1"/>
        </w:rPr>
        <w:t>e</w:t>
      </w:r>
      <w:r w:rsidR="00F05F39" w:rsidRPr="004D0C6F">
        <w:rPr>
          <w:rFonts w:ascii="Times New Roman" w:hAnsi="Times New Roman"/>
          <w:color w:val="000000" w:themeColor="text1"/>
        </w:rPr>
        <w:t>s</w:t>
      </w:r>
      <w:r w:rsidR="000430E1" w:rsidRPr="004D0C6F">
        <w:rPr>
          <w:rFonts w:ascii="Times New Roman" w:hAnsi="Times New Roman"/>
          <w:color w:val="000000" w:themeColor="text1"/>
        </w:rPr>
        <w:t xml:space="preserve"> and </w:t>
      </w:r>
      <w:r w:rsidR="00DA1AD2" w:rsidRPr="004D0C6F">
        <w:rPr>
          <w:rFonts w:ascii="Times New Roman" w:hAnsi="Times New Roman"/>
          <w:color w:val="000000" w:themeColor="text1"/>
        </w:rPr>
        <w:t>reflections</w:t>
      </w:r>
      <w:r w:rsidR="008D1E51" w:rsidRPr="004D0C6F">
        <w:rPr>
          <w:rFonts w:ascii="Times New Roman" w:hAnsi="Times New Roman"/>
          <w:color w:val="000000" w:themeColor="text1"/>
        </w:rPr>
        <w:t xml:space="preserve"> </w:t>
      </w:r>
      <w:r w:rsidR="001A1FDC" w:rsidRPr="004D0C6F">
        <w:rPr>
          <w:rFonts w:ascii="Times New Roman" w:hAnsi="Times New Roman"/>
          <w:color w:val="000000" w:themeColor="text1"/>
        </w:rPr>
        <w:t>on</w:t>
      </w:r>
      <w:r w:rsidR="008D1E51" w:rsidRPr="004D0C6F">
        <w:rPr>
          <w:rFonts w:ascii="Times New Roman" w:hAnsi="Times New Roman"/>
          <w:color w:val="000000" w:themeColor="text1"/>
        </w:rPr>
        <w:t xml:space="preserve"> </w:t>
      </w:r>
      <w:r w:rsidR="000430E1" w:rsidRPr="004D0C6F">
        <w:rPr>
          <w:rFonts w:ascii="Times New Roman" w:hAnsi="Times New Roman"/>
          <w:color w:val="000000" w:themeColor="text1"/>
        </w:rPr>
        <w:t>head motion</w:t>
      </w: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 xml:space="preserve">(To be submitted to </w:t>
      </w:r>
      <w:r w:rsidR="00AE01BA" w:rsidRPr="004D0C6F">
        <w:rPr>
          <w:rFonts w:ascii="Times New Roman" w:hAnsi="Times New Roman"/>
          <w:color w:val="000000" w:themeColor="text1"/>
        </w:rPr>
        <w:t>Journal of Child Psychology and Psychiatry</w:t>
      </w:r>
      <w:r w:rsidRPr="004D0C6F">
        <w:rPr>
          <w:rFonts w:ascii="Times New Roman" w:hAnsi="Times New Roman"/>
          <w:color w:val="000000" w:themeColor="text1"/>
        </w:rPr>
        <w:t>)</w:t>
      </w:r>
    </w:p>
    <w:p w:rsidR="00D96416" w:rsidRPr="004D0C6F" w:rsidRDefault="00D96416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Abbreviated title: Meta-analys</w:t>
      </w:r>
      <w:r w:rsidR="0070194B" w:rsidRPr="004D0C6F">
        <w:rPr>
          <w:rFonts w:ascii="Times New Roman" w:hAnsi="Times New Roman"/>
          <w:color w:val="000000" w:themeColor="text1"/>
        </w:rPr>
        <w:t>e</w:t>
      </w:r>
      <w:r w:rsidRPr="004D0C6F">
        <w:rPr>
          <w:rFonts w:ascii="Times New Roman" w:hAnsi="Times New Roman"/>
          <w:color w:val="000000" w:themeColor="text1"/>
        </w:rPr>
        <w:t xml:space="preserve">s of </w:t>
      </w:r>
      <w:r w:rsidR="000430E1" w:rsidRPr="004D0C6F">
        <w:rPr>
          <w:rFonts w:ascii="Times New Roman" w:hAnsi="Times New Roman"/>
          <w:color w:val="000000" w:themeColor="text1"/>
        </w:rPr>
        <w:t xml:space="preserve">ADHD </w:t>
      </w:r>
      <w:r w:rsidR="0070194B" w:rsidRPr="004D0C6F">
        <w:rPr>
          <w:rFonts w:ascii="Times New Roman" w:hAnsi="Times New Roman"/>
          <w:color w:val="000000" w:themeColor="text1"/>
        </w:rPr>
        <w:t xml:space="preserve">DTI </w:t>
      </w:r>
      <w:r w:rsidRPr="004D0C6F">
        <w:rPr>
          <w:rFonts w:ascii="Times New Roman" w:hAnsi="Times New Roman"/>
          <w:color w:val="000000" w:themeColor="text1"/>
        </w:rPr>
        <w:t xml:space="preserve">studies </w:t>
      </w:r>
    </w:p>
    <w:p w:rsidR="00D96416" w:rsidRPr="004D0C6F" w:rsidRDefault="00D96416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Authors</w:t>
      </w:r>
      <w:r w:rsidR="0018064E" w:rsidRPr="004D0C6F">
        <w:rPr>
          <w:rFonts w:ascii="Times New Roman" w:hAnsi="Times New Roman"/>
          <w:color w:val="000000" w:themeColor="text1"/>
        </w:rPr>
        <w:t>:</w:t>
      </w:r>
    </w:p>
    <w:p w:rsidR="00F05F39" w:rsidRPr="004D0C6F" w:rsidRDefault="00D62226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Yuta Aoki</w:t>
      </w:r>
      <w:r w:rsidR="00D51B40" w:rsidRPr="004D0C6F">
        <w:rPr>
          <w:rFonts w:ascii="Times New Roman" w:hAnsi="Times New Roman"/>
          <w:color w:val="000000" w:themeColor="text1"/>
          <w:vertAlign w:val="superscript"/>
        </w:rPr>
        <w:t>1</w:t>
      </w:r>
      <w:r w:rsidR="00F77060" w:rsidRPr="004D0C6F">
        <w:rPr>
          <w:rFonts w:ascii="Times New Roman" w:hAnsi="Times New Roman"/>
          <w:color w:val="000000" w:themeColor="text1"/>
        </w:rPr>
        <w:t xml:space="preserve">, </w:t>
      </w:r>
      <w:r w:rsidRPr="004D0C6F">
        <w:rPr>
          <w:rFonts w:ascii="Times New Roman" w:hAnsi="Times New Roman"/>
          <w:color w:val="000000" w:themeColor="text1"/>
        </w:rPr>
        <w:t>Samuele Cortese</w:t>
      </w:r>
      <w:r w:rsidR="00F77060" w:rsidRPr="004D0C6F">
        <w:rPr>
          <w:rFonts w:ascii="Times New Roman" w:hAnsi="Times New Roman"/>
          <w:color w:val="000000" w:themeColor="text1"/>
          <w:vertAlign w:val="superscript"/>
        </w:rPr>
        <w:t>1,</w:t>
      </w:r>
      <w:r w:rsidR="00D51B40" w:rsidRPr="004D0C6F">
        <w:rPr>
          <w:rFonts w:ascii="Times New Roman" w:hAnsi="Times New Roman"/>
          <w:color w:val="000000" w:themeColor="text1"/>
          <w:vertAlign w:val="superscript"/>
        </w:rPr>
        <w:t>2</w:t>
      </w:r>
      <w:r w:rsidR="00F77060" w:rsidRPr="004D0C6F">
        <w:rPr>
          <w:rFonts w:ascii="Times New Roman" w:hAnsi="Times New Roman"/>
          <w:color w:val="000000" w:themeColor="text1"/>
        </w:rPr>
        <w:t xml:space="preserve">, </w:t>
      </w:r>
      <w:r w:rsidRPr="004D0C6F">
        <w:rPr>
          <w:rFonts w:ascii="Times New Roman" w:hAnsi="Times New Roman"/>
          <w:color w:val="000000" w:themeColor="text1"/>
        </w:rPr>
        <w:t>F. Xavier Castellanos</w:t>
      </w:r>
      <w:r w:rsidR="00D51B40" w:rsidRPr="004D0C6F">
        <w:rPr>
          <w:rFonts w:ascii="Times New Roman" w:hAnsi="Times New Roman"/>
          <w:color w:val="000000" w:themeColor="text1"/>
          <w:vertAlign w:val="superscript"/>
        </w:rPr>
        <w:t>1,3</w:t>
      </w:r>
    </w:p>
    <w:p w:rsidR="00D62226" w:rsidRPr="004D0C6F" w:rsidRDefault="00D62226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Affiliations</w:t>
      </w:r>
      <w:r w:rsidR="0018064E" w:rsidRPr="004D0C6F">
        <w:rPr>
          <w:rFonts w:ascii="Times New Roman" w:hAnsi="Times New Roman"/>
          <w:color w:val="000000" w:themeColor="text1"/>
        </w:rPr>
        <w:t>:</w:t>
      </w:r>
    </w:p>
    <w:p w:rsidR="0018064E" w:rsidRPr="004D0C6F" w:rsidRDefault="0018064E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1 Department of Child and Adolescent Psychiatry, NYU Langone Medical Center, New York, NY, USA</w:t>
      </w:r>
    </w:p>
    <w:p w:rsidR="0018064E" w:rsidRPr="004D0C6F" w:rsidRDefault="0018064E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2</w:t>
      </w:r>
      <w:r w:rsidR="004F739D" w:rsidRPr="004D0C6F">
        <w:rPr>
          <w:rFonts w:ascii="Times New Roman" w:hAnsi="Times New Roman"/>
          <w:color w:val="000000" w:themeColor="text1"/>
        </w:rPr>
        <w:t xml:space="preserve"> </w:t>
      </w:r>
      <w:r w:rsidR="00F77060" w:rsidRPr="004D0C6F">
        <w:rPr>
          <w:rFonts w:ascii="Times New Roman" w:hAnsi="Times New Roman"/>
          <w:color w:val="000000" w:themeColor="text1"/>
        </w:rPr>
        <w:t>Academic Unit of Psychology, Developmental Brain-Behaviour Laboratory, Unit of Psychology, Clinical and Experimental Sciences (CNS and Psychiatry), University of Southampton, UK, and Solent NHS Trust, Southampton, UK</w:t>
      </w:r>
    </w:p>
    <w:p w:rsidR="0018064E" w:rsidRPr="004D0C6F" w:rsidRDefault="0018064E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3</w:t>
      </w:r>
      <w:r w:rsidR="006E55C0" w:rsidRPr="004D0C6F">
        <w:rPr>
          <w:color w:val="000000" w:themeColor="text1"/>
        </w:rPr>
        <w:t xml:space="preserve"> </w:t>
      </w:r>
      <w:r w:rsidR="006E55C0" w:rsidRPr="004D0C6F">
        <w:rPr>
          <w:rFonts w:ascii="Times New Roman" w:hAnsi="Times New Roman"/>
          <w:color w:val="000000" w:themeColor="text1"/>
        </w:rPr>
        <w:t>Nathan S. Kline Institute for Psychiatric Research, Orangeburg, NY, USA</w:t>
      </w:r>
    </w:p>
    <w:p w:rsidR="0018064E" w:rsidRPr="004D0C6F" w:rsidRDefault="0018064E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</w:p>
    <w:p w:rsidR="00F05F39" w:rsidRPr="004D0C6F" w:rsidRDefault="00F05F39" w:rsidP="00F854E6">
      <w:pPr>
        <w:snapToGrid w:val="0"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 xml:space="preserve">Number of words in text: </w:t>
      </w:r>
      <w:r w:rsidR="00A61B8A" w:rsidRPr="004D0C6F">
        <w:rPr>
          <w:rFonts w:ascii="Times New Roman" w:hAnsi="Times New Roman"/>
          <w:color w:val="000000" w:themeColor="text1"/>
        </w:rPr>
        <w:t>3200</w:t>
      </w:r>
    </w:p>
    <w:p w:rsidR="00F05F39" w:rsidRPr="004D0C6F" w:rsidRDefault="009438BF" w:rsidP="00F854E6">
      <w:pPr>
        <w:snapToGrid w:val="0"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Number of tables: 2</w:t>
      </w:r>
    </w:p>
    <w:p w:rsidR="00F05F39" w:rsidRPr="004D0C6F" w:rsidRDefault="00DE243D" w:rsidP="00F854E6">
      <w:pPr>
        <w:snapToGrid w:val="0"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Number of figures: 3</w:t>
      </w:r>
    </w:p>
    <w:p w:rsidR="00F05F39" w:rsidRPr="004D0C6F" w:rsidRDefault="00F05F39" w:rsidP="00F854E6">
      <w:pPr>
        <w:snapToGrid w:val="0"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 xml:space="preserve">Supplementary information: </w:t>
      </w:r>
      <w:r w:rsidR="00C64CBF" w:rsidRPr="004D0C6F">
        <w:rPr>
          <w:rFonts w:ascii="Times New Roman" w:hAnsi="Times New Roman"/>
          <w:color w:val="000000" w:themeColor="text1"/>
        </w:rPr>
        <w:t>5</w:t>
      </w:r>
    </w:p>
    <w:p w:rsidR="00DD69F1" w:rsidRPr="004D0C6F" w:rsidRDefault="00DD69F1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</w:p>
    <w:p w:rsidR="00DD69F1" w:rsidRPr="004D0C6F" w:rsidRDefault="00DD69F1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*Corresponding Author:</w:t>
      </w:r>
    </w:p>
    <w:p w:rsidR="00DD69F1" w:rsidRPr="004D0C6F" w:rsidRDefault="00DD69F1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Yuta Aoki, M.D., Ph.D.</w:t>
      </w:r>
    </w:p>
    <w:p w:rsidR="00DD69F1" w:rsidRPr="004D0C6F" w:rsidRDefault="00DD69F1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The Child Study Center at NYU Langone Medical Center,</w:t>
      </w:r>
    </w:p>
    <w:p w:rsidR="00DD69F1" w:rsidRPr="004D0C6F" w:rsidRDefault="00DD69F1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One Park Avenue, New York, NY</w:t>
      </w:r>
      <w:r w:rsidR="00E16FE5" w:rsidRPr="004D0C6F">
        <w:rPr>
          <w:rFonts w:ascii="Times New Roman" w:hAnsi="Times New Roman"/>
          <w:color w:val="000000" w:themeColor="text1"/>
        </w:rPr>
        <w:t xml:space="preserve"> 10016</w:t>
      </w:r>
      <w:r w:rsidRPr="004D0C6F">
        <w:rPr>
          <w:rFonts w:ascii="Times New Roman" w:hAnsi="Times New Roman"/>
          <w:color w:val="000000" w:themeColor="text1"/>
        </w:rPr>
        <w:t>, USA</w:t>
      </w:r>
    </w:p>
    <w:p w:rsidR="00DD69F1" w:rsidRPr="004D0C6F" w:rsidRDefault="00DD69F1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E-mail: yuta.aoki@nyumc.org</w:t>
      </w:r>
    </w:p>
    <w:p w:rsidR="00DD69F1" w:rsidRPr="004D0C6F" w:rsidRDefault="00DD69F1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Phone number: +1 917 903 6972</w:t>
      </w:r>
    </w:p>
    <w:p w:rsidR="00DD69F1" w:rsidRPr="004D0C6F" w:rsidRDefault="00DD69F1" w:rsidP="00F854E6">
      <w:pPr>
        <w:widowControl/>
        <w:spacing w:line="480" w:lineRule="auto"/>
        <w:rPr>
          <w:rFonts w:ascii="Times New Roman" w:hAnsi="Times New Roman"/>
          <w:b/>
          <w:color w:val="000000" w:themeColor="text1"/>
        </w:rPr>
      </w:pP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br w:type="page"/>
      </w:r>
      <w:r w:rsidRPr="004D0C6F">
        <w:rPr>
          <w:rFonts w:ascii="Times New Roman" w:hAnsi="Times New Roman"/>
          <w:b/>
          <w:color w:val="000000" w:themeColor="text1"/>
        </w:rPr>
        <w:lastRenderedPageBreak/>
        <w:t>Abstract</w:t>
      </w: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 xml:space="preserve">Background: </w:t>
      </w:r>
      <w:r w:rsidR="00081EEB" w:rsidRPr="004D0C6F">
        <w:rPr>
          <w:rFonts w:ascii="Times New Roman" w:hAnsi="Times New Roman"/>
          <w:color w:val="000000" w:themeColor="text1"/>
        </w:rPr>
        <w:t>D</w:t>
      </w:r>
      <w:r w:rsidRPr="004D0C6F">
        <w:rPr>
          <w:rFonts w:ascii="Times New Roman" w:hAnsi="Times New Roman"/>
          <w:color w:val="000000" w:themeColor="text1"/>
        </w:rPr>
        <w:t xml:space="preserve">iffusion tensor imaging studies have shown atypical fractional anisotropy (FA) in individuals with attention-deficit/hyperactivity disorder (ADHD), albeit with </w:t>
      </w:r>
      <w:r w:rsidR="006B77E8" w:rsidRPr="004D0C6F">
        <w:rPr>
          <w:rFonts w:ascii="Times New Roman" w:hAnsi="Times New Roman"/>
          <w:color w:val="000000" w:themeColor="text1"/>
        </w:rPr>
        <w:t xml:space="preserve">conflicting </w:t>
      </w:r>
      <w:r w:rsidRPr="004D0C6F">
        <w:rPr>
          <w:rFonts w:ascii="Times New Roman" w:hAnsi="Times New Roman"/>
          <w:color w:val="000000" w:themeColor="text1"/>
        </w:rPr>
        <w:t xml:space="preserve">results. We </w:t>
      </w:r>
      <w:r w:rsidR="00CA7636" w:rsidRPr="004D0C6F">
        <w:rPr>
          <w:rFonts w:ascii="Times New Roman" w:hAnsi="Times New Roman"/>
          <w:color w:val="000000" w:themeColor="text1"/>
        </w:rPr>
        <w:t xml:space="preserve">performed </w:t>
      </w:r>
      <w:r w:rsidRPr="004D0C6F">
        <w:rPr>
          <w:rFonts w:ascii="Times New Roman" w:hAnsi="Times New Roman"/>
          <w:color w:val="000000" w:themeColor="text1"/>
        </w:rPr>
        <w:t>meta-analys</w:t>
      </w:r>
      <w:r w:rsidR="0070194B" w:rsidRPr="004D0C6F">
        <w:rPr>
          <w:rFonts w:ascii="Times New Roman" w:hAnsi="Times New Roman"/>
          <w:color w:val="000000" w:themeColor="text1"/>
        </w:rPr>
        <w:t>e</w:t>
      </w:r>
      <w:r w:rsidRPr="004D0C6F">
        <w:rPr>
          <w:rFonts w:ascii="Times New Roman" w:hAnsi="Times New Roman"/>
          <w:color w:val="000000" w:themeColor="text1"/>
        </w:rPr>
        <w:t xml:space="preserve">s of </w:t>
      </w:r>
      <w:r w:rsidR="0070194B" w:rsidRPr="004D0C6F">
        <w:rPr>
          <w:rFonts w:ascii="Times New Roman" w:hAnsi="Times New Roman"/>
          <w:color w:val="000000" w:themeColor="text1"/>
        </w:rPr>
        <w:t xml:space="preserve">whole-brain voxel-based analyses (WBVBA) and tract-based spatial statistics (TBSS) </w:t>
      </w:r>
      <w:r w:rsidR="00DA1AD2" w:rsidRPr="004D0C6F">
        <w:rPr>
          <w:rFonts w:ascii="Times New Roman" w:hAnsi="Times New Roman"/>
          <w:color w:val="000000" w:themeColor="text1"/>
        </w:rPr>
        <w:t xml:space="preserve">studies in </w:t>
      </w:r>
      <w:r w:rsidR="00F47179" w:rsidRPr="004D0C6F">
        <w:rPr>
          <w:rFonts w:ascii="Times New Roman" w:hAnsi="Times New Roman"/>
          <w:color w:val="000000" w:themeColor="text1"/>
        </w:rPr>
        <w:t>ADHD</w:t>
      </w:r>
      <w:r w:rsidR="00E51A69" w:rsidRPr="004D0C6F">
        <w:rPr>
          <w:rFonts w:ascii="Times New Roman" w:hAnsi="Times New Roman"/>
          <w:color w:val="000000" w:themeColor="text1"/>
        </w:rPr>
        <w:t>,</w:t>
      </w:r>
      <w:r w:rsidR="00FF2F25" w:rsidRPr="004D0C6F">
        <w:rPr>
          <w:rFonts w:ascii="Times New Roman" w:hAnsi="Times New Roman"/>
          <w:color w:val="000000" w:themeColor="text1"/>
        </w:rPr>
        <w:t xml:space="preserve"> </w:t>
      </w:r>
      <w:r w:rsidR="0070194B" w:rsidRPr="004D0C6F">
        <w:rPr>
          <w:rFonts w:ascii="Times New Roman" w:hAnsi="Times New Roman"/>
          <w:color w:val="000000" w:themeColor="text1"/>
        </w:rPr>
        <w:t xml:space="preserve">along with </w:t>
      </w:r>
      <w:r w:rsidR="00DA1AD2" w:rsidRPr="004D0C6F">
        <w:rPr>
          <w:rFonts w:ascii="Times New Roman" w:hAnsi="Times New Roman"/>
          <w:color w:val="000000" w:themeColor="text1"/>
        </w:rPr>
        <w:t>a q</w:t>
      </w:r>
      <w:r w:rsidR="008D1E51" w:rsidRPr="004D0C6F">
        <w:rPr>
          <w:rFonts w:ascii="Times New Roman" w:hAnsi="Times New Roman"/>
          <w:color w:val="000000" w:themeColor="text1"/>
        </w:rPr>
        <w:t>ualitative review</w:t>
      </w:r>
      <w:r w:rsidR="00FF2F25" w:rsidRPr="004D0C6F">
        <w:rPr>
          <w:rFonts w:ascii="Times New Roman" w:hAnsi="Times New Roman"/>
          <w:color w:val="000000" w:themeColor="text1"/>
        </w:rPr>
        <w:t xml:space="preserve"> </w:t>
      </w:r>
      <w:r w:rsidR="0070194B" w:rsidRPr="004D0C6F">
        <w:rPr>
          <w:rFonts w:ascii="Times New Roman" w:hAnsi="Times New Roman"/>
          <w:color w:val="000000" w:themeColor="text1"/>
        </w:rPr>
        <w:t xml:space="preserve">of TBSS studies </w:t>
      </w:r>
      <w:r w:rsidR="00E51A69" w:rsidRPr="004D0C6F">
        <w:rPr>
          <w:rFonts w:ascii="Times New Roman" w:hAnsi="Times New Roman"/>
          <w:color w:val="000000" w:themeColor="text1"/>
        </w:rPr>
        <w:t>address</w:t>
      </w:r>
      <w:r w:rsidR="00DA1AD2" w:rsidRPr="004D0C6F">
        <w:rPr>
          <w:rFonts w:ascii="Times New Roman" w:hAnsi="Times New Roman"/>
          <w:color w:val="000000" w:themeColor="text1"/>
        </w:rPr>
        <w:t>ing</w:t>
      </w:r>
      <w:r w:rsidR="00E51A69" w:rsidRPr="004D0C6F">
        <w:rPr>
          <w:rFonts w:ascii="Times New Roman" w:hAnsi="Times New Roman"/>
          <w:color w:val="000000" w:themeColor="text1"/>
        </w:rPr>
        <w:t xml:space="preserve"> the issue of</w:t>
      </w:r>
      <w:r w:rsidR="00FF2F25" w:rsidRPr="004D0C6F">
        <w:rPr>
          <w:rFonts w:ascii="Times New Roman" w:hAnsi="Times New Roman"/>
          <w:color w:val="000000" w:themeColor="text1"/>
        </w:rPr>
        <w:t xml:space="preserve"> head motion</w:t>
      </w:r>
      <w:r w:rsidR="000430E1" w:rsidRPr="004D0C6F">
        <w:rPr>
          <w:rFonts w:ascii="Times New Roman" w:hAnsi="Times New Roman"/>
          <w:color w:val="000000" w:themeColor="text1"/>
        </w:rPr>
        <w:t xml:space="preserve">, </w:t>
      </w:r>
      <w:r w:rsidR="00DA1AD2" w:rsidRPr="004D0C6F">
        <w:rPr>
          <w:rFonts w:ascii="Times New Roman" w:hAnsi="Times New Roman"/>
          <w:color w:val="000000" w:themeColor="text1"/>
        </w:rPr>
        <w:t xml:space="preserve">which may </w:t>
      </w:r>
      <w:r w:rsidR="00664D91" w:rsidRPr="004D0C6F">
        <w:rPr>
          <w:rFonts w:ascii="Times New Roman" w:hAnsi="Times New Roman"/>
          <w:color w:val="000000" w:themeColor="text1"/>
        </w:rPr>
        <w:t xml:space="preserve">bias </w:t>
      </w:r>
      <w:r w:rsidR="00DA1AD2" w:rsidRPr="004D0C6F">
        <w:rPr>
          <w:rFonts w:ascii="Times New Roman" w:hAnsi="Times New Roman"/>
          <w:color w:val="000000" w:themeColor="text1"/>
        </w:rPr>
        <w:t>results</w:t>
      </w:r>
      <w:r w:rsidR="00664D91" w:rsidRPr="004D0C6F">
        <w:rPr>
          <w:rFonts w:ascii="Times New Roman" w:hAnsi="Times New Roman"/>
          <w:color w:val="000000" w:themeColor="text1"/>
        </w:rPr>
        <w:t>.</w:t>
      </w: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 xml:space="preserve">Methods: </w:t>
      </w:r>
      <w:r w:rsidR="00974CF9" w:rsidRPr="004D0C6F">
        <w:rPr>
          <w:rFonts w:ascii="Times New Roman" w:hAnsi="Times New Roman"/>
          <w:color w:val="000000" w:themeColor="text1"/>
        </w:rPr>
        <w:t>We conducted</w:t>
      </w:r>
      <w:r w:rsidR="00F47179" w:rsidRPr="004D0C6F">
        <w:rPr>
          <w:rFonts w:ascii="Times New Roman" w:hAnsi="Times New Roman"/>
          <w:b/>
          <w:color w:val="000000" w:themeColor="text1"/>
        </w:rPr>
        <w:t xml:space="preserve"> </w:t>
      </w:r>
      <w:r w:rsidR="00F47179" w:rsidRPr="004D0C6F">
        <w:rPr>
          <w:rFonts w:ascii="Times New Roman" w:hAnsi="Times New Roman"/>
          <w:color w:val="000000" w:themeColor="text1"/>
        </w:rPr>
        <w:t>a</w:t>
      </w:r>
      <w:r w:rsidRPr="004D0C6F">
        <w:rPr>
          <w:rFonts w:ascii="Times New Roman" w:hAnsi="Times New Roman"/>
          <w:color w:val="000000" w:themeColor="text1"/>
        </w:rPr>
        <w:t xml:space="preserve"> systematic literature search (last search on </w:t>
      </w:r>
      <w:r w:rsidRPr="004D0C6F">
        <w:rPr>
          <w:rFonts w:ascii="Times New Roman" w:hAnsi="Times New Roman"/>
          <w:color w:val="000000" w:themeColor="text1"/>
          <w:lang w:val="en-GB"/>
        </w:rPr>
        <w:t>April</w:t>
      </w:r>
      <w:r w:rsidR="00805F55" w:rsidRPr="004D0C6F">
        <w:rPr>
          <w:rFonts w:ascii="Times New Roman" w:hAnsi="Times New Roman"/>
          <w:color w:val="000000" w:themeColor="text1"/>
          <w:lang w:val="en-GB"/>
        </w:rPr>
        <w:t xml:space="preserve"> 1</w:t>
      </w:r>
      <w:r w:rsidR="006E3718" w:rsidRPr="004D0C6F">
        <w:rPr>
          <w:rFonts w:ascii="Times New Roman" w:hAnsi="Times New Roman"/>
          <w:color w:val="000000" w:themeColor="text1"/>
          <w:vertAlign w:val="superscript"/>
          <w:lang w:val="en-GB"/>
        </w:rPr>
        <w:t>st</w:t>
      </w:r>
      <w:r w:rsidRPr="004D0C6F">
        <w:rPr>
          <w:rFonts w:ascii="Times New Roman" w:hAnsi="Times New Roman"/>
          <w:color w:val="000000" w:themeColor="text1"/>
          <w:lang w:val="en-GB"/>
        </w:rPr>
        <w:t>, 2016</w:t>
      </w:r>
      <w:r w:rsidRPr="004D0C6F">
        <w:rPr>
          <w:rFonts w:ascii="Times New Roman" w:hAnsi="Times New Roman"/>
          <w:color w:val="000000" w:themeColor="text1"/>
        </w:rPr>
        <w:t>) to identify studies compar</w:t>
      </w:r>
      <w:r w:rsidR="0070194B" w:rsidRPr="004D0C6F">
        <w:rPr>
          <w:rFonts w:ascii="Times New Roman" w:hAnsi="Times New Roman"/>
          <w:color w:val="000000" w:themeColor="text1"/>
        </w:rPr>
        <w:t>ing</w:t>
      </w:r>
      <w:r w:rsidRPr="004D0C6F">
        <w:rPr>
          <w:rFonts w:ascii="Times New Roman" w:hAnsi="Times New Roman"/>
          <w:color w:val="000000" w:themeColor="text1"/>
        </w:rPr>
        <w:t xml:space="preserve"> FA values between individuals with ADHD and typically developing </w:t>
      </w:r>
      <w:r w:rsidR="00081EEB" w:rsidRPr="004D0C6F">
        <w:rPr>
          <w:rFonts w:ascii="Times New Roman" w:hAnsi="Times New Roman"/>
          <w:color w:val="000000" w:themeColor="text1"/>
        </w:rPr>
        <w:t xml:space="preserve">(TD) </w:t>
      </w:r>
      <w:r w:rsidRPr="004D0C6F">
        <w:rPr>
          <w:rFonts w:ascii="Times New Roman" w:hAnsi="Times New Roman"/>
          <w:color w:val="000000" w:themeColor="text1"/>
        </w:rPr>
        <w:t>participants. Anisotropic algorithms were used to compute effect size</w:t>
      </w:r>
      <w:r w:rsidR="00081EEB" w:rsidRPr="004D0C6F">
        <w:rPr>
          <w:rFonts w:ascii="Times New Roman" w:hAnsi="Times New Roman"/>
          <w:color w:val="000000" w:themeColor="text1"/>
        </w:rPr>
        <w:t>s</w:t>
      </w:r>
      <w:r w:rsidR="006C41A1" w:rsidRPr="004D0C6F">
        <w:rPr>
          <w:rFonts w:ascii="Times New Roman" w:hAnsi="Times New Roman"/>
          <w:color w:val="000000" w:themeColor="text1"/>
        </w:rPr>
        <w:t xml:space="preserve"> and integrated WBVBA and TBSS studies, separately</w:t>
      </w:r>
      <w:r w:rsidRPr="004D0C6F">
        <w:rPr>
          <w:rFonts w:ascii="Times New Roman" w:hAnsi="Times New Roman"/>
          <w:color w:val="000000" w:themeColor="text1"/>
        </w:rPr>
        <w:t xml:space="preserve">. </w:t>
      </w:r>
      <w:r w:rsidR="0070194B" w:rsidRPr="004D0C6F">
        <w:rPr>
          <w:rFonts w:ascii="Times New Roman" w:hAnsi="Times New Roman"/>
          <w:color w:val="000000" w:themeColor="text1"/>
        </w:rPr>
        <w:t xml:space="preserve">TBSS </w:t>
      </w:r>
      <w:r w:rsidR="000D6302" w:rsidRPr="004D0C6F">
        <w:rPr>
          <w:rFonts w:ascii="Times New Roman" w:hAnsi="Times New Roman"/>
          <w:color w:val="000000" w:themeColor="text1"/>
        </w:rPr>
        <w:t xml:space="preserve">datasets </w:t>
      </w:r>
      <w:r w:rsidR="00F47179" w:rsidRPr="004D0C6F">
        <w:rPr>
          <w:rFonts w:ascii="Times New Roman" w:hAnsi="Times New Roman"/>
          <w:color w:val="000000" w:themeColor="text1"/>
        </w:rPr>
        <w:t xml:space="preserve">reporting </w:t>
      </w:r>
      <w:r w:rsidR="000D6302" w:rsidRPr="004D0C6F">
        <w:rPr>
          <w:rFonts w:ascii="Times New Roman" w:hAnsi="Times New Roman"/>
          <w:color w:val="000000" w:themeColor="text1"/>
        </w:rPr>
        <w:t xml:space="preserve">no </w:t>
      </w:r>
      <w:r w:rsidR="00075B4A" w:rsidRPr="004D0C6F">
        <w:rPr>
          <w:rFonts w:ascii="Times New Roman" w:hAnsi="Times New Roman"/>
          <w:color w:val="000000" w:themeColor="text1"/>
        </w:rPr>
        <w:t xml:space="preserve">between-group </w:t>
      </w:r>
      <w:r w:rsidR="00F47179" w:rsidRPr="004D0C6F">
        <w:rPr>
          <w:rFonts w:ascii="Times New Roman" w:hAnsi="Times New Roman"/>
          <w:color w:val="000000" w:themeColor="text1"/>
        </w:rPr>
        <w:t xml:space="preserve">motion </w:t>
      </w:r>
      <w:r w:rsidR="000D6302" w:rsidRPr="004D0C6F">
        <w:rPr>
          <w:rFonts w:ascii="Times New Roman" w:hAnsi="Times New Roman"/>
          <w:color w:val="000000" w:themeColor="text1"/>
        </w:rPr>
        <w:t>difference</w:t>
      </w:r>
      <w:r w:rsidR="00075B4A" w:rsidRPr="004D0C6F">
        <w:rPr>
          <w:rFonts w:ascii="Times New Roman" w:hAnsi="Times New Roman"/>
          <w:color w:val="000000" w:themeColor="text1"/>
        </w:rPr>
        <w:t>s</w:t>
      </w:r>
      <w:r w:rsidR="00A262BE" w:rsidRPr="004D0C6F">
        <w:rPr>
          <w:rFonts w:ascii="Times New Roman" w:hAnsi="Times New Roman"/>
          <w:color w:val="000000" w:themeColor="text1"/>
        </w:rPr>
        <w:t xml:space="preserve"> were identified</w:t>
      </w:r>
      <w:r w:rsidR="000D6302" w:rsidRPr="004D0C6F">
        <w:rPr>
          <w:rFonts w:ascii="Times New Roman" w:hAnsi="Times New Roman"/>
          <w:color w:val="000000" w:themeColor="text1"/>
        </w:rPr>
        <w:t>.</w:t>
      </w: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 xml:space="preserve">Results: </w:t>
      </w:r>
      <w:r w:rsidR="00081EEB" w:rsidRPr="004D0C6F">
        <w:rPr>
          <w:rFonts w:ascii="Times New Roman" w:hAnsi="Times New Roman"/>
          <w:color w:val="000000" w:themeColor="text1"/>
        </w:rPr>
        <w:t>We</w:t>
      </w:r>
      <w:r w:rsidR="00081EEB" w:rsidRPr="004D0C6F">
        <w:rPr>
          <w:rFonts w:ascii="Times New Roman" w:hAnsi="Times New Roman"/>
          <w:b/>
          <w:color w:val="000000" w:themeColor="text1"/>
        </w:rPr>
        <w:t xml:space="preserve"> </w:t>
      </w:r>
      <w:r w:rsidR="00081EEB" w:rsidRPr="004D0C6F">
        <w:rPr>
          <w:rFonts w:ascii="Times New Roman" w:hAnsi="Times New Roman"/>
          <w:color w:val="000000" w:themeColor="text1"/>
        </w:rPr>
        <w:t xml:space="preserve">identified </w:t>
      </w:r>
      <w:r w:rsidR="0070194B" w:rsidRPr="004D0C6F">
        <w:rPr>
          <w:rFonts w:ascii="Times New Roman" w:hAnsi="Times New Roman"/>
          <w:color w:val="000000" w:themeColor="text1"/>
        </w:rPr>
        <w:t>1</w:t>
      </w:r>
      <w:r w:rsidR="00EA6A38" w:rsidRPr="004D0C6F">
        <w:rPr>
          <w:rFonts w:ascii="Times New Roman" w:hAnsi="Times New Roman"/>
          <w:color w:val="000000" w:themeColor="text1"/>
        </w:rPr>
        <w:t>4</w:t>
      </w:r>
      <w:r w:rsidR="0070194B" w:rsidRPr="004D0C6F">
        <w:rPr>
          <w:rFonts w:ascii="Times New Roman" w:hAnsi="Times New Roman"/>
          <w:color w:val="000000" w:themeColor="text1"/>
        </w:rPr>
        <w:t xml:space="preserve"> WBVBA (ADHD n=</w:t>
      </w:r>
      <w:r w:rsidR="006C41A1" w:rsidRPr="004D0C6F">
        <w:rPr>
          <w:rFonts w:ascii="Times New Roman" w:hAnsi="Times New Roman"/>
          <w:color w:val="000000" w:themeColor="text1"/>
        </w:rPr>
        <w:t>314</w:t>
      </w:r>
      <w:r w:rsidR="0070194B" w:rsidRPr="004D0C6F">
        <w:rPr>
          <w:rFonts w:ascii="Times New Roman" w:hAnsi="Times New Roman"/>
          <w:color w:val="000000" w:themeColor="text1"/>
        </w:rPr>
        <w:t>, TD n=</w:t>
      </w:r>
      <w:r w:rsidR="001E285D" w:rsidRPr="004D0C6F">
        <w:rPr>
          <w:rFonts w:ascii="Times New Roman" w:hAnsi="Times New Roman"/>
          <w:color w:val="000000" w:themeColor="text1"/>
        </w:rPr>
        <w:t>278</w:t>
      </w:r>
      <w:r w:rsidR="0070194B" w:rsidRPr="004D0C6F">
        <w:rPr>
          <w:rFonts w:ascii="Times New Roman" w:hAnsi="Times New Roman"/>
          <w:color w:val="000000" w:themeColor="text1"/>
        </w:rPr>
        <w:t xml:space="preserve">) and </w:t>
      </w:r>
      <w:r w:rsidR="00081EEB" w:rsidRPr="004D0C6F">
        <w:rPr>
          <w:rFonts w:ascii="Times New Roman" w:hAnsi="Times New Roman"/>
          <w:color w:val="000000" w:themeColor="text1"/>
        </w:rPr>
        <w:t xml:space="preserve">13 </w:t>
      </w:r>
      <w:r w:rsidR="00F47179" w:rsidRPr="004D0C6F">
        <w:rPr>
          <w:rFonts w:ascii="Times New Roman" w:hAnsi="Times New Roman"/>
          <w:color w:val="000000" w:themeColor="text1"/>
        </w:rPr>
        <w:t xml:space="preserve">TBSS </w:t>
      </w:r>
      <w:r w:rsidRPr="004D0C6F">
        <w:rPr>
          <w:rFonts w:ascii="Times New Roman" w:hAnsi="Times New Roman"/>
          <w:color w:val="000000" w:themeColor="text1"/>
        </w:rPr>
        <w:t>datasets</w:t>
      </w:r>
      <w:r w:rsidR="0070194B" w:rsidRPr="004D0C6F">
        <w:rPr>
          <w:rFonts w:ascii="Times New Roman" w:hAnsi="Times New Roman"/>
          <w:color w:val="000000" w:themeColor="text1"/>
        </w:rPr>
        <w:t xml:space="preserve"> </w:t>
      </w:r>
      <w:r w:rsidRPr="004D0C6F">
        <w:rPr>
          <w:rFonts w:ascii="Times New Roman" w:hAnsi="Times New Roman"/>
          <w:color w:val="000000" w:themeColor="text1"/>
        </w:rPr>
        <w:t xml:space="preserve"> </w:t>
      </w:r>
      <w:r w:rsidR="0070194B" w:rsidRPr="004D0C6F">
        <w:rPr>
          <w:rFonts w:ascii="Times New Roman" w:hAnsi="Times New Roman"/>
          <w:color w:val="000000" w:themeColor="text1"/>
        </w:rPr>
        <w:t>(ADHD n=</w:t>
      </w:r>
      <w:r w:rsidRPr="004D0C6F">
        <w:rPr>
          <w:rFonts w:ascii="Times New Roman" w:hAnsi="Times New Roman"/>
          <w:color w:val="000000" w:themeColor="text1"/>
        </w:rPr>
        <w:t>557</w:t>
      </w:r>
      <w:r w:rsidR="0070194B" w:rsidRPr="004D0C6F">
        <w:rPr>
          <w:rFonts w:ascii="Times New Roman" w:hAnsi="Times New Roman"/>
          <w:color w:val="000000" w:themeColor="text1"/>
        </w:rPr>
        <w:t>, TD</w:t>
      </w:r>
      <w:r w:rsidRPr="004D0C6F">
        <w:rPr>
          <w:rFonts w:ascii="Times New Roman" w:hAnsi="Times New Roman"/>
          <w:color w:val="000000" w:themeColor="text1"/>
        </w:rPr>
        <w:t xml:space="preserve"> </w:t>
      </w:r>
      <w:r w:rsidR="0070194B" w:rsidRPr="004D0C6F">
        <w:rPr>
          <w:rFonts w:ascii="Times New Roman" w:hAnsi="Times New Roman"/>
          <w:color w:val="000000" w:themeColor="text1"/>
        </w:rPr>
        <w:t>n=</w:t>
      </w:r>
      <w:r w:rsidRPr="004D0C6F">
        <w:rPr>
          <w:rFonts w:ascii="Times New Roman" w:hAnsi="Times New Roman"/>
          <w:color w:val="000000" w:themeColor="text1"/>
        </w:rPr>
        <w:t>568</w:t>
      </w:r>
      <w:r w:rsidR="0070194B" w:rsidRPr="004D0C6F">
        <w:rPr>
          <w:rFonts w:ascii="Times New Roman" w:hAnsi="Times New Roman"/>
          <w:color w:val="000000" w:themeColor="text1"/>
        </w:rPr>
        <w:t>)</w:t>
      </w:r>
      <w:r w:rsidRPr="004D0C6F">
        <w:rPr>
          <w:rFonts w:ascii="Times New Roman" w:hAnsi="Times New Roman"/>
          <w:color w:val="000000" w:themeColor="text1"/>
        </w:rPr>
        <w:t xml:space="preserve">. </w:t>
      </w:r>
      <w:r w:rsidR="0070194B" w:rsidRPr="004D0C6F">
        <w:rPr>
          <w:rFonts w:ascii="Times New Roman" w:hAnsi="Times New Roman"/>
          <w:color w:val="000000" w:themeColor="text1"/>
        </w:rPr>
        <w:t>WBVBA m</w:t>
      </w:r>
      <w:r w:rsidRPr="004D0C6F">
        <w:rPr>
          <w:rFonts w:ascii="Times New Roman" w:hAnsi="Times New Roman"/>
          <w:color w:val="000000" w:themeColor="text1"/>
        </w:rPr>
        <w:t>eta-analys</w:t>
      </w:r>
      <w:r w:rsidR="0070194B" w:rsidRPr="004D0C6F">
        <w:rPr>
          <w:rFonts w:ascii="Times New Roman" w:hAnsi="Times New Roman"/>
          <w:color w:val="000000" w:themeColor="text1"/>
        </w:rPr>
        <w:t>i</w:t>
      </w:r>
      <w:r w:rsidRPr="004D0C6F">
        <w:rPr>
          <w:rFonts w:ascii="Times New Roman" w:hAnsi="Times New Roman"/>
          <w:color w:val="000000" w:themeColor="text1"/>
        </w:rPr>
        <w:t xml:space="preserve">s showed </w:t>
      </w:r>
      <w:r w:rsidR="0070194B" w:rsidRPr="004D0C6F">
        <w:rPr>
          <w:rFonts w:ascii="Times New Roman" w:hAnsi="Times New Roman"/>
          <w:color w:val="000000" w:themeColor="text1"/>
        </w:rPr>
        <w:t xml:space="preserve">both </w:t>
      </w:r>
      <w:r w:rsidRPr="004D0C6F">
        <w:rPr>
          <w:rFonts w:ascii="Times New Roman" w:hAnsi="Times New Roman"/>
          <w:color w:val="000000" w:themeColor="text1"/>
        </w:rPr>
        <w:t xml:space="preserve">significantly lower </w:t>
      </w:r>
      <w:r w:rsidR="0070194B" w:rsidRPr="004D0C6F">
        <w:rPr>
          <w:rFonts w:ascii="Times New Roman" w:hAnsi="Times New Roman"/>
          <w:color w:val="000000" w:themeColor="text1"/>
        </w:rPr>
        <w:t xml:space="preserve">and higher </w:t>
      </w:r>
      <w:r w:rsidRPr="004D0C6F">
        <w:rPr>
          <w:rFonts w:ascii="Times New Roman" w:hAnsi="Times New Roman"/>
          <w:color w:val="000000" w:themeColor="text1"/>
        </w:rPr>
        <w:t>FA values in individuals with ADHD</w:t>
      </w:r>
      <w:r w:rsidR="0070194B" w:rsidRPr="004D0C6F">
        <w:rPr>
          <w:rFonts w:ascii="Times New Roman" w:hAnsi="Times New Roman"/>
          <w:color w:val="000000" w:themeColor="text1"/>
        </w:rPr>
        <w:t>; TBSS meta-analysis showed significantly lower FA in ADHD</w:t>
      </w:r>
      <w:r w:rsidRPr="004D0C6F">
        <w:rPr>
          <w:rFonts w:ascii="Times New Roman" w:hAnsi="Times New Roman"/>
          <w:color w:val="000000" w:themeColor="text1"/>
        </w:rPr>
        <w:t xml:space="preserve"> compared with TD in </w:t>
      </w:r>
      <w:r w:rsidR="00703FC2" w:rsidRPr="004D0C6F">
        <w:rPr>
          <w:rFonts w:ascii="Times New Roman" w:hAnsi="Times New Roman"/>
          <w:color w:val="000000" w:themeColor="text1"/>
        </w:rPr>
        <w:t xml:space="preserve">four </w:t>
      </w:r>
      <w:r w:rsidRPr="004D0C6F">
        <w:rPr>
          <w:rFonts w:ascii="Times New Roman" w:hAnsi="Times New Roman"/>
          <w:color w:val="000000" w:themeColor="text1"/>
        </w:rPr>
        <w:t>clusters: t</w:t>
      </w:r>
      <w:r w:rsidR="00703FC2" w:rsidRPr="004D0C6F">
        <w:rPr>
          <w:rFonts w:ascii="Times New Roman" w:hAnsi="Times New Roman"/>
          <w:color w:val="000000" w:themeColor="text1"/>
        </w:rPr>
        <w:t>wo</w:t>
      </w:r>
      <w:r w:rsidRPr="004D0C6F">
        <w:rPr>
          <w:rFonts w:ascii="Times New Roman" w:hAnsi="Times New Roman"/>
          <w:color w:val="000000" w:themeColor="text1"/>
        </w:rPr>
        <w:t xml:space="preserve"> in the corpus </w:t>
      </w:r>
      <w:r w:rsidRPr="004D0C6F">
        <w:rPr>
          <w:rFonts w:ascii="Times New Roman" w:hAnsi="Times New Roman"/>
          <w:color w:val="000000" w:themeColor="text1"/>
        </w:rPr>
        <w:lastRenderedPageBreak/>
        <w:t>callosum (isthmus</w:t>
      </w:r>
      <w:r w:rsidR="00703FC2" w:rsidRPr="004D0C6F">
        <w:rPr>
          <w:rFonts w:ascii="Times New Roman" w:hAnsi="Times New Roman"/>
          <w:color w:val="000000" w:themeColor="text1"/>
        </w:rPr>
        <w:t xml:space="preserve"> </w:t>
      </w:r>
      <w:r w:rsidRPr="004D0C6F">
        <w:rPr>
          <w:rFonts w:ascii="Times New Roman" w:hAnsi="Times New Roman"/>
          <w:color w:val="000000" w:themeColor="text1"/>
        </w:rPr>
        <w:t xml:space="preserve">and posterior midbody), </w:t>
      </w:r>
      <w:r w:rsidR="00FA7DB5" w:rsidRPr="004D0C6F">
        <w:rPr>
          <w:rFonts w:ascii="Times New Roman" w:hAnsi="Times New Roman"/>
          <w:color w:val="000000" w:themeColor="text1"/>
        </w:rPr>
        <w:t xml:space="preserve">one in </w:t>
      </w:r>
      <w:r w:rsidRPr="004D0C6F">
        <w:rPr>
          <w:rFonts w:ascii="Times New Roman" w:hAnsi="Times New Roman"/>
          <w:color w:val="000000" w:themeColor="text1"/>
        </w:rPr>
        <w:t>right inferior fronto-occipital fasciculus, and</w:t>
      </w:r>
      <w:r w:rsidR="00FA7DB5" w:rsidRPr="004D0C6F">
        <w:rPr>
          <w:rFonts w:ascii="Times New Roman" w:hAnsi="Times New Roman"/>
          <w:color w:val="000000" w:themeColor="text1"/>
        </w:rPr>
        <w:t xml:space="preserve"> one in</w:t>
      </w:r>
      <w:r w:rsidRPr="004D0C6F">
        <w:rPr>
          <w:rFonts w:ascii="Times New Roman" w:hAnsi="Times New Roman"/>
          <w:color w:val="000000" w:themeColor="text1"/>
        </w:rPr>
        <w:t xml:space="preserve"> left inferior longitudinal fasciculus. </w:t>
      </w:r>
      <w:r w:rsidR="00F47179" w:rsidRPr="004D0C6F">
        <w:rPr>
          <w:rFonts w:ascii="Times New Roman" w:hAnsi="Times New Roman"/>
          <w:color w:val="000000" w:themeColor="text1"/>
        </w:rPr>
        <w:t xml:space="preserve">However, </w:t>
      </w:r>
      <w:r w:rsidR="007E2EFE" w:rsidRPr="004D0C6F">
        <w:rPr>
          <w:rFonts w:ascii="Times New Roman" w:hAnsi="Times New Roman"/>
          <w:color w:val="000000" w:themeColor="text1"/>
        </w:rPr>
        <w:t>four out of six datasets confirming</w:t>
      </w:r>
      <w:r w:rsidR="000D6302" w:rsidRPr="004D0C6F">
        <w:rPr>
          <w:rFonts w:ascii="Times New Roman" w:hAnsi="Times New Roman"/>
          <w:color w:val="000000" w:themeColor="text1"/>
        </w:rPr>
        <w:t xml:space="preserve"> no </w:t>
      </w:r>
      <w:r w:rsidR="00552E3F" w:rsidRPr="004D0C6F">
        <w:rPr>
          <w:rFonts w:ascii="Times New Roman" w:hAnsi="Times New Roman"/>
          <w:color w:val="000000" w:themeColor="text1"/>
        </w:rPr>
        <w:t>group-</w:t>
      </w:r>
      <w:r w:rsidR="000D6302" w:rsidRPr="004D0C6F">
        <w:rPr>
          <w:rFonts w:ascii="Times New Roman" w:hAnsi="Times New Roman"/>
          <w:color w:val="000000" w:themeColor="text1"/>
        </w:rPr>
        <w:t>difference</w:t>
      </w:r>
      <w:r w:rsidR="00075B4A" w:rsidRPr="004D0C6F">
        <w:rPr>
          <w:rFonts w:ascii="Times New Roman" w:hAnsi="Times New Roman"/>
          <w:color w:val="000000" w:themeColor="text1"/>
        </w:rPr>
        <w:t>s</w:t>
      </w:r>
      <w:r w:rsidR="000D6302" w:rsidRPr="004D0C6F">
        <w:rPr>
          <w:rFonts w:ascii="Times New Roman" w:hAnsi="Times New Roman"/>
          <w:color w:val="000000" w:themeColor="text1"/>
        </w:rPr>
        <w:t xml:space="preserve"> in motion showed no</w:t>
      </w:r>
      <w:r w:rsidR="001E285D" w:rsidRPr="004D0C6F">
        <w:rPr>
          <w:rFonts w:ascii="Times New Roman" w:hAnsi="Times New Roman"/>
          <w:color w:val="000000" w:themeColor="text1"/>
        </w:rPr>
        <w:t xml:space="preserve"> </w:t>
      </w:r>
      <w:r w:rsidR="000D6302" w:rsidRPr="004D0C6F">
        <w:rPr>
          <w:rFonts w:ascii="Times New Roman" w:hAnsi="Times New Roman"/>
          <w:color w:val="000000" w:themeColor="text1"/>
        </w:rPr>
        <w:t xml:space="preserve">significant </w:t>
      </w:r>
      <w:r w:rsidR="000430E1" w:rsidRPr="004D0C6F">
        <w:rPr>
          <w:rFonts w:ascii="Times New Roman" w:hAnsi="Times New Roman"/>
          <w:color w:val="000000" w:themeColor="text1"/>
        </w:rPr>
        <w:t>between-group FA differences</w:t>
      </w:r>
      <w:r w:rsidR="000D6302" w:rsidRPr="004D0C6F">
        <w:rPr>
          <w:rFonts w:ascii="Times New Roman" w:hAnsi="Times New Roman"/>
          <w:color w:val="000000" w:themeColor="text1"/>
        </w:rPr>
        <w:t>.</w:t>
      </w: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 xml:space="preserve">Conclusions: </w:t>
      </w:r>
      <w:r w:rsidR="004C7745" w:rsidRPr="004D0C6F">
        <w:rPr>
          <w:rFonts w:ascii="Times New Roman" w:hAnsi="Times New Roman"/>
          <w:color w:val="000000" w:themeColor="text1"/>
        </w:rPr>
        <w:t xml:space="preserve">A growing DTI literature (total N=1717) and a plethora of apparent findings suggest atypical interhemispheric connection in ADHD. However, </w:t>
      </w:r>
      <w:r w:rsidR="00A262BE" w:rsidRPr="004D0C6F">
        <w:rPr>
          <w:rFonts w:ascii="Times New Roman" w:hAnsi="Times New Roman"/>
          <w:color w:val="000000" w:themeColor="text1"/>
        </w:rPr>
        <w:t xml:space="preserve">FA </w:t>
      </w:r>
      <w:r w:rsidR="004C7745" w:rsidRPr="004D0C6F">
        <w:rPr>
          <w:rFonts w:ascii="Times New Roman" w:hAnsi="Times New Roman"/>
          <w:color w:val="000000" w:themeColor="text1"/>
        </w:rPr>
        <w:t xml:space="preserve">results </w:t>
      </w:r>
      <w:r w:rsidR="00A262BE" w:rsidRPr="004D0C6F">
        <w:rPr>
          <w:rFonts w:ascii="Times New Roman" w:hAnsi="Times New Roman"/>
          <w:color w:val="000000" w:themeColor="text1"/>
        </w:rPr>
        <w:t xml:space="preserve">in ADHD </w:t>
      </w:r>
      <w:r w:rsidR="004C7745" w:rsidRPr="004D0C6F">
        <w:rPr>
          <w:rFonts w:ascii="Times New Roman" w:hAnsi="Times New Roman"/>
          <w:color w:val="000000" w:themeColor="text1"/>
        </w:rPr>
        <w:t>should be considered with caution,</w:t>
      </w:r>
      <w:r w:rsidR="00A262BE" w:rsidRPr="004D0C6F">
        <w:rPr>
          <w:rFonts w:ascii="Times New Roman" w:hAnsi="Times New Roman"/>
          <w:color w:val="000000" w:themeColor="text1"/>
        </w:rPr>
        <w:t xml:space="preserve"> since many studies did not examine potential group differences in head motion, and most of the studies </w:t>
      </w:r>
      <w:r w:rsidR="004C7745" w:rsidRPr="004D0C6F">
        <w:rPr>
          <w:rFonts w:ascii="Times New Roman" w:hAnsi="Times New Roman"/>
          <w:color w:val="000000" w:themeColor="text1"/>
        </w:rPr>
        <w:t>reporting no difference in motion showed no significant results. Future studies should address head motion as a priority and assure that groups do not differ in head motion.</w:t>
      </w: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(</w:t>
      </w:r>
      <w:r w:rsidR="00664D91" w:rsidRPr="004D0C6F">
        <w:rPr>
          <w:rFonts w:ascii="Times New Roman" w:hAnsi="Times New Roman"/>
          <w:color w:val="000000" w:themeColor="text1"/>
        </w:rPr>
        <w:t>26</w:t>
      </w:r>
      <w:r w:rsidR="00A262BE" w:rsidRPr="004D0C6F">
        <w:rPr>
          <w:rFonts w:ascii="Times New Roman" w:hAnsi="Times New Roman"/>
          <w:color w:val="000000" w:themeColor="text1"/>
        </w:rPr>
        <w:t>1</w:t>
      </w:r>
      <w:r w:rsidR="00260662" w:rsidRPr="004D0C6F">
        <w:rPr>
          <w:rFonts w:ascii="Times New Roman" w:hAnsi="Times New Roman"/>
          <w:color w:val="000000" w:themeColor="text1"/>
        </w:rPr>
        <w:t xml:space="preserve">/300 </w:t>
      </w:r>
      <w:r w:rsidRPr="004D0C6F">
        <w:rPr>
          <w:rFonts w:ascii="Times New Roman" w:hAnsi="Times New Roman"/>
          <w:color w:val="000000" w:themeColor="text1"/>
        </w:rPr>
        <w:t>words)</w:t>
      </w:r>
    </w:p>
    <w:p w:rsidR="00D96416" w:rsidRPr="004D0C6F" w:rsidRDefault="00D96416" w:rsidP="00F854E6">
      <w:pPr>
        <w:pStyle w:val="PlainText"/>
        <w:snapToGrid w:val="0"/>
        <w:spacing w:line="480" w:lineRule="auto"/>
        <w:rPr>
          <w:rFonts w:ascii="Times New Roman" w:hAnsi="Times New Roman"/>
          <w:color w:val="000000" w:themeColor="text1"/>
          <w:sz w:val="24"/>
          <w:szCs w:val="24"/>
          <w:lang w:val="en-US"/>
        </w:rPr>
      </w:pPr>
      <w:r w:rsidRPr="004D0C6F">
        <w:rPr>
          <w:rFonts w:ascii="Times New Roman" w:hAnsi="Times New Roman"/>
          <w:b/>
          <w:color w:val="000000" w:themeColor="text1"/>
          <w:sz w:val="24"/>
          <w:szCs w:val="24"/>
          <w:lang w:val="en-US"/>
        </w:rPr>
        <w:t>[Keywords]</w:t>
      </w:r>
      <w:r w:rsidRPr="004D0C6F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</w:p>
    <w:p w:rsidR="00D96416" w:rsidRPr="004D0C6F" w:rsidRDefault="00D96416" w:rsidP="00F854E6">
      <w:pPr>
        <w:widowControl/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 xml:space="preserve">ADD, </w:t>
      </w:r>
      <w:r w:rsidR="002A1608" w:rsidRPr="004D0C6F">
        <w:rPr>
          <w:rFonts w:ascii="Times New Roman" w:hAnsi="Times New Roman"/>
          <w:b/>
          <w:color w:val="000000" w:themeColor="text1"/>
        </w:rPr>
        <w:t xml:space="preserve">ADHD, </w:t>
      </w:r>
      <w:r w:rsidRPr="004D0C6F">
        <w:rPr>
          <w:rFonts w:ascii="Times New Roman" w:hAnsi="Times New Roman"/>
          <w:b/>
          <w:color w:val="000000" w:themeColor="text1"/>
        </w:rPr>
        <w:t>DTI</w:t>
      </w:r>
      <w:r w:rsidR="004F739D" w:rsidRPr="004D0C6F">
        <w:rPr>
          <w:rFonts w:ascii="Times New Roman" w:hAnsi="Times New Roman"/>
          <w:b/>
          <w:color w:val="000000" w:themeColor="text1"/>
        </w:rPr>
        <w:t>, head motion, meta-analysis</w:t>
      </w:r>
    </w:p>
    <w:p w:rsidR="00D96416" w:rsidRPr="004D0C6F" w:rsidRDefault="00D96416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br w:type="page"/>
      </w:r>
    </w:p>
    <w:p w:rsidR="00F05F39" w:rsidRPr="004D0C6F" w:rsidRDefault="00F05F39" w:rsidP="00F854E6">
      <w:pPr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>Introduction</w:t>
      </w:r>
    </w:p>
    <w:p w:rsidR="004B5E49" w:rsidRPr="004D0C6F" w:rsidRDefault="00F05F39" w:rsidP="00F854E6">
      <w:pPr>
        <w:spacing w:line="480" w:lineRule="auto"/>
        <w:ind w:firstLine="960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 xml:space="preserve">Attention-deficit/hyperactivity disorder (ADHD) is </w:t>
      </w:r>
      <w:r w:rsidR="00081EEB" w:rsidRPr="004D0C6F">
        <w:rPr>
          <w:rFonts w:ascii="Times New Roman" w:hAnsi="Times New Roman"/>
          <w:color w:val="000000" w:themeColor="text1"/>
        </w:rPr>
        <w:t xml:space="preserve">characterized </w:t>
      </w:r>
      <w:r w:rsidRPr="004D0C6F">
        <w:rPr>
          <w:rFonts w:ascii="Times New Roman" w:hAnsi="Times New Roman"/>
          <w:color w:val="000000" w:themeColor="text1"/>
        </w:rPr>
        <w:t xml:space="preserve">by age-inappropriate and impairing inattention and/or hyperactivity-impulsivity </w:t>
      </w:r>
      <w:r w:rsidR="00045610" w:rsidRPr="004D0C6F">
        <w:rPr>
          <w:rFonts w:ascii="Times New Roman" w:hAnsi="Times New Roman"/>
          <w:color w:val="000000" w:themeColor="text1"/>
        </w:rPr>
        <w:fldChar w:fldCharType="begin"/>
      </w:r>
      <w:r w:rsidR="0003107E" w:rsidRPr="004D0C6F">
        <w:rPr>
          <w:rFonts w:ascii="Times New Roman" w:hAnsi="Times New Roman"/>
          <w:color w:val="000000" w:themeColor="text1"/>
        </w:rPr>
        <w:instrText xml:space="preserve"> ADDIN EN.CITE &lt;EndNote&gt;&lt;Cite&gt;&lt;Author&gt;American Psychiatric&lt;/Author&gt;&lt;Year&gt;2013&lt;/Year&gt;&lt;RecNum&gt;2&lt;/RecNum&gt;&lt;DisplayText&gt;(American Psychiatric, 2013)&lt;/DisplayText&gt;&lt;record&gt;&lt;rec-number&gt;2&lt;/rec-number&gt;&lt;foreign-keys&gt;&lt;key app="EN" db-id="zz5eafp0dpw0pjex9sp5d2xq002ssezxzffa"&gt;2&lt;/key&gt;&lt;/foreign-keys&gt;&lt;ref-type name="Book"&gt;6&lt;/ref-type&gt;&lt;contributors&gt;&lt;authors&gt;&lt;author&gt;American Psychiatric, Association&lt;/author&gt;&lt;/authors&gt;&lt;/contributors&gt;&lt;titles&gt;&lt;title&gt;Diagnostic and Statistical Manual of Mental Disorders (DSM-5®)&lt;/title&gt;&lt;/titles&gt;&lt;dates&gt;&lt;year&gt;2013&lt;/year&gt;&lt;/dates&gt;&lt;pub-location&gt;Arlington, VA&lt;/pub-location&gt;&lt;publisher&gt;American Psychiatric Pub&lt;/publisher&gt;&lt;isbn&gt;0890425574&lt;/isbn&gt;&lt;urls&gt;&lt;/urls&gt;&lt;/record&gt;&lt;/Cite&gt;&lt;/EndNote&gt;</w:instrText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3107E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2" w:tooltip="American Psychiatric, 2013 #2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American Psychiatric, 2013</w:t>
        </w:r>
      </w:hyperlink>
      <w:r w:rsidR="0003107E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 xml:space="preserve">. </w:t>
      </w:r>
      <w:r w:rsidR="005563CE" w:rsidRPr="004D0C6F">
        <w:rPr>
          <w:rFonts w:ascii="Times New Roman" w:hAnsi="Times New Roman"/>
          <w:color w:val="000000" w:themeColor="text1"/>
        </w:rPr>
        <w:t xml:space="preserve">Despite </w:t>
      </w:r>
      <w:r w:rsidRPr="004D0C6F">
        <w:rPr>
          <w:rFonts w:ascii="Times New Roman" w:hAnsi="Times New Roman"/>
          <w:color w:val="000000" w:themeColor="text1"/>
        </w:rPr>
        <w:t xml:space="preserve">its high prevalence and impact </w:t>
      </w:r>
      <w:r w:rsidR="00045610" w:rsidRPr="004D0C6F">
        <w:rPr>
          <w:rFonts w:ascii="Times New Roman" w:hAnsi="Times New Roman"/>
          <w:color w:val="000000" w:themeColor="text1"/>
        </w:rPr>
        <w:fldChar w:fldCharType="begin"/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 &lt;EndNote&gt;&lt;Cite&gt;&lt;Author&gt;Thapar&lt;/Author&gt;&lt;Year&gt;2016&lt;/Year&gt;&lt;RecNum&gt;1&lt;/RecNum&gt;&lt;DisplayText&gt;(Thapar and Cooper, 2016)&lt;/DisplayText&gt;&lt;record&gt;&lt;rec-number&gt;1&lt;/rec-number&gt;&lt;foreign-keys&gt;&lt;key app="EN" db-id="wpzx0e9rpfxdzhe9tzl5pr9hez50pas5xsfx"&gt;1&lt;/key&gt;&lt;/foreign-keys&gt;&lt;ref-type name="Journal Article"&gt;17&lt;/ref-type&gt;&lt;contributors&gt;&lt;authors&gt;&lt;author&gt;Thapar, Anita&lt;/author&gt;&lt;author&gt;Cooper, Miriam&lt;/author&gt;&lt;/authors&gt;&lt;/contributors&gt;&lt;titles&gt;&lt;title&gt;Attention deficit hyperactivity disorder&lt;/title&gt;&lt;secondary-title&gt;The Lancet&lt;/secondary-title&gt;&lt;/titles&gt;&lt;pages&gt;1240-1250&lt;/pages&gt;&lt;volume&gt;387&lt;/volume&gt;&lt;number&gt;10024&lt;/number&gt;&lt;dates&gt;&lt;year&gt;2016&lt;/year&gt;&lt;/dates&gt;&lt;isbn&gt;01406736&lt;/isbn&gt;&lt;urls&gt;&lt;/urls&gt;&lt;electronic-resource-num&gt;10.1016/s0140-6736(15)00238-x&lt;/electronic-resource-num&gt;&lt;/record&gt;&lt;/Cite&gt;&lt;/EndNote&gt;</w:instrText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55" w:tooltip="Thapar, 2016 #1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Thapar and Cooper, 2016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>, the pathophysiology of ADHD</w:t>
      </w:r>
      <w:r w:rsidR="005563CE" w:rsidRPr="004D0C6F">
        <w:rPr>
          <w:rFonts w:ascii="Times New Roman" w:hAnsi="Times New Roman"/>
          <w:color w:val="000000" w:themeColor="text1"/>
        </w:rPr>
        <w:t xml:space="preserve"> remains unclear, although </w:t>
      </w:r>
      <w:r w:rsidRPr="004D0C6F">
        <w:rPr>
          <w:rFonts w:ascii="Times New Roman" w:hAnsi="Times New Roman"/>
          <w:color w:val="000000" w:themeColor="text1"/>
        </w:rPr>
        <w:t xml:space="preserve">abnormal </w:t>
      </w:r>
      <w:r w:rsidR="00E51A69" w:rsidRPr="004D0C6F">
        <w:rPr>
          <w:rFonts w:ascii="Times New Roman" w:hAnsi="Times New Roman"/>
          <w:color w:val="000000" w:themeColor="text1"/>
        </w:rPr>
        <w:t xml:space="preserve">brain </w:t>
      </w:r>
      <w:r w:rsidRPr="004D0C6F">
        <w:rPr>
          <w:rFonts w:ascii="Times New Roman" w:hAnsi="Times New Roman"/>
          <w:color w:val="000000" w:themeColor="text1"/>
        </w:rPr>
        <w:t xml:space="preserve">connectivity has been proposed </w:t>
      </w:r>
      <w:r w:rsidR="005563CE" w:rsidRPr="004D0C6F">
        <w:rPr>
          <w:rFonts w:ascii="Times New Roman" w:hAnsi="Times New Roman"/>
          <w:color w:val="000000" w:themeColor="text1"/>
        </w:rPr>
        <w:t xml:space="preserve">as a key substrate </w:t>
      </w:r>
      <w:r w:rsidR="00045610" w:rsidRPr="004D0C6F">
        <w:rPr>
          <w:rFonts w:ascii="Times New Roman" w:hAnsi="Times New Roman"/>
          <w:color w:val="000000" w:themeColor="text1"/>
        </w:rPr>
        <w:fldChar w:fldCharType="begin"/>
      </w:r>
      <w:r w:rsidR="003E1698" w:rsidRPr="004D0C6F">
        <w:rPr>
          <w:rFonts w:ascii="Times New Roman" w:hAnsi="Times New Roman"/>
          <w:color w:val="000000" w:themeColor="text1"/>
        </w:rPr>
        <w:instrText xml:space="preserve"> ADDIN EN.CITE &lt;EndNote&gt;&lt;Cite&gt;&lt;Author&gt;Castellanos&lt;/Author&gt;&lt;Year&gt;2016&lt;/Year&gt;&lt;RecNum&gt;4&lt;/RecNum&gt;&lt;Prefix&gt;reviewed in &lt;/Prefix&gt;&lt;DisplayText&gt;(reviewed in Castellanos and Aoki, 2016)&lt;/DisplayText&gt;&lt;record&gt;&lt;rec-number&gt;4&lt;/rec-number&gt;&lt;foreign-keys&gt;&lt;key app="EN" db-id="wpzx0e9rpfxdzhe9tzl5pr9hez50pas5xsfx"&gt;4&lt;/key&gt;&lt;/foreign-keys&gt;&lt;ref-type name="Journal Article"&gt;17&lt;/ref-type&gt;&lt;contributors&gt;&lt;authors&gt;&lt;author&gt;Castellanos, F. Xavier&lt;/author&gt;&lt;author&gt;Aoki, Yuta&lt;/author&gt;&lt;/authors&gt;&lt;/contributors&gt;&lt;titles&gt;&lt;title&gt;Intrinsic functional connectivity in attention-deficit/hyperactivity disorder: A science in development&lt;/title&gt;&lt;secondary-title&gt;Biological Psychiatry: Cognitive Neuroscience and Neuroimaging&lt;/secondary-title&gt;&lt;/titles&gt;&lt;periodical&gt;&lt;full-title&gt;Biological Psychiatry: Cognitive Neuroscience and Neuroimaging&lt;/full-title&gt;&lt;/periodical&gt;&lt;pages&gt;256-263&lt;/pages&gt;&lt;volume&gt;1&lt;/volume&gt;&lt;dates&gt;&lt;year&gt;2016&lt;/year&gt;&lt;/dates&gt;&lt;publisher&gt;Elsevier&lt;/publisher&gt;&lt;isbn&gt;2451-9022&lt;/isbn&gt;&lt;urls&gt;&lt;/urls&gt;&lt;/record&gt;&lt;/Cite&gt;&lt;/EndNote&gt;</w:instrText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3E1698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9" w:tooltip="Castellanos, 2016 #4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reviewed in Castellanos and Aoki, 2016</w:t>
        </w:r>
      </w:hyperlink>
      <w:r w:rsidR="003E1698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 xml:space="preserve">. </w:t>
      </w:r>
      <w:r w:rsidR="009D2853" w:rsidRPr="004D0C6F">
        <w:rPr>
          <w:rFonts w:ascii="Times New Roman" w:hAnsi="Times New Roman"/>
          <w:color w:val="000000" w:themeColor="text1"/>
        </w:rPr>
        <w:t xml:space="preserve">Structural </w:t>
      </w:r>
      <w:r w:rsidR="000430E1" w:rsidRPr="004D0C6F">
        <w:rPr>
          <w:rFonts w:ascii="Times New Roman" w:hAnsi="Times New Roman"/>
          <w:color w:val="000000" w:themeColor="text1"/>
        </w:rPr>
        <w:t>c</w:t>
      </w:r>
      <w:r w:rsidR="005563CE" w:rsidRPr="004D0C6F">
        <w:rPr>
          <w:rFonts w:ascii="Times New Roman" w:hAnsi="Times New Roman"/>
          <w:color w:val="000000" w:themeColor="text1"/>
        </w:rPr>
        <w:t xml:space="preserve">onnectivity can be </w:t>
      </w:r>
      <w:r w:rsidR="00042ABC" w:rsidRPr="004D0C6F">
        <w:rPr>
          <w:rFonts w:ascii="Times New Roman" w:hAnsi="Times New Roman"/>
          <w:color w:val="000000" w:themeColor="text1"/>
        </w:rPr>
        <w:t>probed</w:t>
      </w:r>
      <w:r w:rsidR="005563CE" w:rsidRPr="004D0C6F">
        <w:rPr>
          <w:rFonts w:ascii="Times New Roman" w:hAnsi="Times New Roman"/>
          <w:color w:val="000000" w:themeColor="text1"/>
        </w:rPr>
        <w:t xml:space="preserve"> using di</w:t>
      </w:r>
      <w:r w:rsidRPr="004D0C6F">
        <w:rPr>
          <w:rFonts w:ascii="Times New Roman" w:hAnsi="Times New Roman"/>
          <w:color w:val="000000" w:themeColor="text1"/>
        </w:rPr>
        <w:t>ffusion tensor imaging (DTI)</w:t>
      </w:r>
      <w:r w:rsidR="00042ABC" w:rsidRPr="004D0C6F">
        <w:rPr>
          <w:rFonts w:ascii="Times New Roman" w:hAnsi="Times New Roman"/>
          <w:color w:val="000000" w:themeColor="text1"/>
        </w:rPr>
        <w:t xml:space="preserve"> </w:t>
      </w:r>
      <w:r w:rsidRPr="004D0C6F">
        <w:rPr>
          <w:rFonts w:ascii="Times New Roman" w:hAnsi="Times New Roman"/>
          <w:color w:val="000000" w:themeColor="text1"/>
        </w:rPr>
        <w:t xml:space="preserve">to </w:t>
      </w:r>
      <w:r w:rsidR="006B77E8" w:rsidRPr="004D0C6F">
        <w:rPr>
          <w:rFonts w:ascii="Times New Roman" w:hAnsi="Times New Roman"/>
          <w:color w:val="000000" w:themeColor="text1"/>
        </w:rPr>
        <w:t xml:space="preserve">quantify </w:t>
      </w:r>
      <w:r w:rsidRPr="004D0C6F">
        <w:rPr>
          <w:rFonts w:ascii="Times New Roman" w:hAnsi="Times New Roman"/>
          <w:color w:val="000000" w:themeColor="text1"/>
        </w:rPr>
        <w:t>Brownian motion of water molecule</w:t>
      </w:r>
      <w:r w:rsidR="00081EEB" w:rsidRPr="004D0C6F">
        <w:rPr>
          <w:rFonts w:ascii="Times New Roman" w:hAnsi="Times New Roman"/>
          <w:color w:val="000000" w:themeColor="text1"/>
        </w:rPr>
        <w:t>s</w:t>
      </w:r>
      <w:r w:rsidR="006B77E8" w:rsidRPr="004D0C6F">
        <w:rPr>
          <w:rFonts w:ascii="Times New Roman" w:hAnsi="Times New Roman"/>
          <w:color w:val="000000" w:themeColor="text1"/>
        </w:rPr>
        <w:t xml:space="preserve"> which </w:t>
      </w:r>
      <w:r w:rsidRPr="004D0C6F">
        <w:rPr>
          <w:rFonts w:ascii="Times New Roman" w:hAnsi="Times New Roman"/>
          <w:color w:val="000000" w:themeColor="text1"/>
        </w:rPr>
        <w:t xml:space="preserve">is restricted </w:t>
      </w:r>
      <w:r w:rsidR="006B77E8" w:rsidRPr="004D0C6F">
        <w:rPr>
          <w:rFonts w:ascii="Times New Roman" w:hAnsi="Times New Roman"/>
          <w:color w:val="000000" w:themeColor="text1"/>
        </w:rPr>
        <w:t xml:space="preserve">in brain </w:t>
      </w:r>
      <w:r w:rsidRPr="004D0C6F">
        <w:rPr>
          <w:rFonts w:ascii="Times New Roman" w:hAnsi="Times New Roman"/>
          <w:color w:val="000000" w:themeColor="text1"/>
        </w:rPr>
        <w:t>by microstructur</w:t>
      </w:r>
      <w:r w:rsidR="006B77E8" w:rsidRPr="004D0C6F">
        <w:rPr>
          <w:rFonts w:ascii="Times New Roman" w:hAnsi="Times New Roman"/>
          <w:color w:val="000000" w:themeColor="text1"/>
        </w:rPr>
        <w:t>al components such as</w:t>
      </w:r>
      <w:r w:rsidRPr="004D0C6F">
        <w:rPr>
          <w:rFonts w:ascii="Times New Roman" w:hAnsi="Times New Roman"/>
          <w:color w:val="000000" w:themeColor="text1"/>
        </w:rPr>
        <w:t xml:space="preserve"> axon</w:t>
      </w:r>
      <w:r w:rsidR="005566B1" w:rsidRPr="004D0C6F">
        <w:rPr>
          <w:rFonts w:ascii="Times New Roman" w:hAnsi="Times New Roman"/>
          <w:color w:val="000000" w:themeColor="text1"/>
        </w:rPr>
        <w:t>s</w:t>
      </w:r>
      <w:r w:rsidRPr="004D0C6F">
        <w:rPr>
          <w:rFonts w:ascii="Times New Roman" w:hAnsi="Times New Roman"/>
          <w:color w:val="000000" w:themeColor="text1"/>
        </w:rPr>
        <w:t xml:space="preserve"> or myelin </w: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UYXlsb3I8L0F1dGhvcj48WWVhcj4yMDA0PC9ZZWFyPjxS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UYXlsb3I8L0F1dGhvcj48WWVhcj4yMDA0PC9ZZWFyPjxS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54" w:tooltip="Taylor, 2004 #5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Taylor et al., 2004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 xml:space="preserve">. </w:t>
      </w:r>
      <w:r w:rsidR="006B77E8" w:rsidRPr="004D0C6F">
        <w:rPr>
          <w:rFonts w:ascii="Times New Roman" w:hAnsi="Times New Roman"/>
          <w:color w:val="000000" w:themeColor="text1"/>
        </w:rPr>
        <w:t>D</w:t>
      </w:r>
      <w:r w:rsidR="005566B1" w:rsidRPr="004D0C6F">
        <w:rPr>
          <w:rFonts w:ascii="Times New Roman" w:hAnsi="Times New Roman"/>
          <w:color w:val="000000" w:themeColor="text1"/>
        </w:rPr>
        <w:t xml:space="preserve">eviations from isotropic or spherical diffusion </w:t>
      </w:r>
      <w:r w:rsidRPr="004D0C6F">
        <w:rPr>
          <w:rFonts w:ascii="Times New Roman" w:hAnsi="Times New Roman"/>
          <w:color w:val="000000" w:themeColor="text1"/>
        </w:rPr>
        <w:t>(</w:t>
      </w:r>
      <w:r w:rsidR="00E51A69" w:rsidRPr="004D0C6F">
        <w:rPr>
          <w:rFonts w:ascii="Times New Roman" w:hAnsi="Times New Roman"/>
          <w:color w:val="000000" w:themeColor="text1"/>
        </w:rPr>
        <w:t xml:space="preserve">termed </w:t>
      </w:r>
      <w:r w:rsidRPr="004D0C6F">
        <w:rPr>
          <w:rFonts w:ascii="Times New Roman" w:hAnsi="Times New Roman"/>
          <w:color w:val="000000" w:themeColor="text1"/>
        </w:rPr>
        <w:t>anisotropic diffusion)</w:t>
      </w:r>
      <w:r w:rsidR="005566B1" w:rsidRPr="004D0C6F">
        <w:rPr>
          <w:rFonts w:ascii="Times New Roman" w:hAnsi="Times New Roman"/>
          <w:color w:val="000000" w:themeColor="text1"/>
        </w:rPr>
        <w:t xml:space="preserve"> </w:t>
      </w:r>
      <w:r w:rsidRPr="004D0C6F">
        <w:rPr>
          <w:rFonts w:ascii="Times New Roman" w:hAnsi="Times New Roman"/>
          <w:color w:val="000000" w:themeColor="text1"/>
        </w:rPr>
        <w:t xml:space="preserve">indirectly reflect </w:t>
      </w:r>
      <w:r w:rsidR="00E51A69" w:rsidRPr="004D0C6F">
        <w:rPr>
          <w:rFonts w:ascii="Times New Roman" w:hAnsi="Times New Roman"/>
          <w:color w:val="000000" w:themeColor="text1"/>
        </w:rPr>
        <w:t xml:space="preserve">alterations in </w:t>
      </w:r>
      <w:r w:rsidR="009D2853" w:rsidRPr="004D0C6F">
        <w:rPr>
          <w:rFonts w:ascii="Times New Roman" w:hAnsi="Times New Roman"/>
          <w:color w:val="000000" w:themeColor="text1"/>
        </w:rPr>
        <w:t xml:space="preserve">white matter </w:t>
      </w:r>
      <w:r w:rsidR="006B77E8" w:rsidRPr="004D0C6F">
        <w:rPr>
          <w:rFonts w:ascii="Times New Roman" w:hAnsi="Times New Roman"/>
          <w:color w:val="000000" w:themeColor="text1"/>
        </w:rPr>
        <w:t>micro</w:t>
      </w:r>
      <w:r w:rsidRPr="004D0C6F">
        <w:rPr>
          <w:rFonts w:ascii="Times New Roman" w:hAnsi="Times New Roman"/>
          <w:color w:val="000000" w:themeColor="text1"/>
        </w:rPr>
        <w:t xml:space="preserve">architecture. Fractional anisotropy (FA) is a commonly </w:t>
      </w:r>
      <w:r w:rsidR="006B77E8" w:rsidRPr="004D0C6F">
        <w:rPr>
          <w:rFonts w:ascii="Times New Roman" w:hAnsi="Times New Roman"/>
          <w:color w:val="000000" w:themeColor="text1"/>
        </w:rPr>
        <w:t xml:space="preserve">used </w:t>
      </w:r>
      <w:r w:rsidR="005566B1" w:rsidRPr="004D0C6F">
        <w:rPr>
          <w:rFonts w:ascii="Times New Roman" w:hAnsi="Times New Roman"/>
          <w:color w:val="000000" w:themeColor="text1"/>
        </w:rPr>
        <w:t xml:space="preserve">DTI </w:t>
      </w:r>
      <w:r w:rsidRPr="004D0C6F">
        <w:rPr>
          <w:rFonts w:ascii="Times New Roman" w:hAnsi="Times New Roman"/>
          <w:color w:val="000000" w:themeColor="text1"/>
        </w:rPr>
        <w:t>index</w:t>
      </w:r>
      <w:r w:rsidR="005566B1" w:rsidRPr="004D0C6F">
        <w:rPr>
          <w:rFonts w:ascii="Times New Roman" w:hAnsi="Times New Roman"/>
          <w:color w:val="000000" w:themeColor="text1"/>
        </w:rPr>
        <w:t xml:space="preserve"> which varies between 0 (maximally isotropic) and 1 (maximally anisotropic)</w:t>
      </w:r>
      <w:r w:rsidRPr="004D0C6F">
        <w:rPr>
          <w:rFonts w:ascii="Times New Roman" w:hAnsi="Times New Roman"/>
          <w:color w:val="000000" w:themeColor="text1"/>
        </w:rPr>
        <w:t xml:space="preserve">. </w:t>
      </w:r>
    </w:p>
    <w:p w:rsidR="00F05F39" w:rsidRPr="004D0C6F" w:rsidRDefault="00F05F39" w:rsidP="00F854E6">
      <w:pPr>
        <w:spacing w:line="480" w:lineRule="auto"/>
        <w:ind w:firstLine="960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 xml:space="preserve">DTI </w:t>
      </w:r>
      <w:r w:rsidR="009D2853" w:rsidRPr="004D0C6F">
        <w:rPr>
          <w:rFonts w:ascii="Times New Roman" w:hAnsi="Times New Roman"/>
          <w:color w:val="000000" w:themeColor="text1"/>
        </w:rPr>
        <w:t xml:space="preserve">indices such as FA </w:t>
      </w:r>
      <w:r w:rsidR="005566B1" w:rsidRPr="004D0C6F">
        <w:rPr>
          <w:rFonts w:ascii="Times New Roman" w:hAnsi="Times New Roman"/>
          <w:color w:val="000000" w:themeColor="text1"/>
        </w:rPr>
        <w:t xml:space="preserve">can be analyzed in </w:t>
      </w:r>
      <w:r w:rsidR="005566B1" w:rsidRPr="004D0C6F">
        <w:rPr>
          <w:rFonts w:ascii="Times New Roman" w:hAnsi="Times New Roman"/>
          <w:i/>
          <w:color w:val="000000" w:themeColor="text1"/>
        </w:rPr>
        <w:t>a priori</w:t>
      </w:r>
      <w:r w:rsidR="005566B1" w:rsidRPr="004D0C6F">
        <w:rPr>
          <w:rFonts w:ascii="Times New Roman" w:hAnsi="Times New Roman"/>
          <w:color w:val="000000" w:themeColor="text1"/>
        </w:rPr>
        <w:t xml:space="preserve"> selected </w:t>
      </w:r>
      <w:r w:rsidRPr="004D0C6F">
        <w:rPr>
          <w:rFonts w:ascii="Times New Roman" w:hAnsi="Times New Roman"/>
          <w:color w:val="000000" w:themeColor="text1"/>
        </w:rPr>
        <w:t>region</w:t>
      </w:r>
      <w:r w:rsidR="005566B1" w:rsidRPr="004D0C6F">
        <w:rPr>
          <w:rFonts w:ascii="Times New Roman" w:hAnsi="Times New Roman"/>
          <w:color w:val="000000" w:themeColor="text1"/>
        </w:rPr>
        <w:t>s</w:t>
      </w:r>
      <w:r w:rsidRPr="004D0C6F">
        <w:rPr>
          <w:rFonts w:ascii="Times New Roman" w:hAnsi="Times New Roman"/>
          <w:color w:val="000000" w:themeColor="text1"/>
        </w:rPr>
        <w:t xml:space="preserve">-of-interest (ROI) </w:t>
      </w:r>
      <w:r w:rsidR="005566B1" w:rsidRPr="004D0C6F">
        <w:rPr>
          <w:rFonts w:ascii="Times New Roman" w:hAnsi="Times New Roman"/>
          <w:color w:val="000000" w:themeColor="text1"/>
        </w:rPr>
        <w:t xml:space="preserve">or via </w:t>
      </w:r>
      <w:r w:rsidR="009D2853" w:rsidRPr="004D0C6F">
        <w:rPr>
          <w:rFonts w:ascii="Times New Roman" w:hAnsi="Times New Roman"/>
          <w:color w:val="000000" w:themeColor="text1"/>
        </w:rPr>
        <w:t xml:space="preserve">whole-brain </w:t>
      </w:r>
      <w:r w:rsidRPr="004D0C6F">
        <w:rPr>
          <w:rFonts w:ascii="Times New Roman" w:hAnsi="Times New Roman"/>
          <w:color w:val="000000" w:themeColor="text1"/>
        </w:rPr>
        <w:t xml:space="preserve">voxel-based </w:t>
      </w:r>
      <w:r w:rsidR="005566B1" w:rsidRPr="004D0C6F">
        <w:rPr>
          <w:rFonts w:ascii="Times New Roman" w:hAnsi="Times New Roman"/>
          <w:color w:val="000000" w:themeColor="text1"/>
        </w:rPr>
        <w:t>methods</w:t>
      </w:r>
      <w:r w:rsidRPr="004D0C6F">
        <w:rPr>
          <w:rFonts w:ascii="Times New Roman" w:hAnsi="Times New Roman"/>
          <w:color w:val="000000" w:themeColor="text1"/>
        </w:rPr>
        <w:t xml:space="preserve">. Although ROI methods are </w:t>
      </w:r>
      <w:r w:rsidR="005566B1" w:rsidRPr="004D0C6F">
        <w:rPr>
          <w:rFonts w:ascii="Times New Roman" w:hAnsi="Times New Roman"/>
          <w:color w:val="000000" w:themeColor="text1"/>
        </w:rPr>
        <w:t xml:space="preserve">most </w:t>
      </w:r>
      <w:r w:rsidRPr="004D0C6F">
        <w:rPr>
          <w:rFonts w:ascii="Times New Roman" w:hAnsi="Times New Roman"/>
          <w:color w:val="000000" w:themeColor="text1"/>
        </w:rPr>
        <w:t xml:space="preserve">sensitive to </w:t>
      </w:r>
      <w:r w:rsidR="005566B1" w:rsidRPr="004D0C6F">
        <w:rPr>
          <w:rFonts w:ascii="Times New Roman" w:hAnsi="Times New Roman"/>
          <w:color w:val="000000" w:themeColor="text1"/>
        </w:rPr>
        <w:t xml:space="preserve">potential </w:t>
      </w:r>
      <w:r w:rsidRPr="004D0C6F">
        <w:rPr>
          <w:rFonts w:ascii="Times New Roman" w:hAnsi="Times New Roman"/>
          <w:color w:val="000000" w:themeColor="text1"/>
        </w:rPr>
        <w:t>difference</w:t>
      </w:r>
      <w:r w:rsidR="005566B1" w:rsidRPr="004D0C6F">
        <w:rPr>
          <w:rFonts w:ascii="Times New Roman" w:hAnsi="Times New Roman"/>
          <w:color w:val="000000" w:themeColor="text1"/>
        </w:rPr>
        <w:t>s</w:t>
      </w:r>
      <w:r w:rsidRPr="004D0C6F">
        <w:rPr>
          <w:rFonts w:ascii="Times New Roman" w:hAnsi="Times New Roman"/>
          <w:color w:val="000000" w:themeColor="text1"/>
        </w:rPr>
        <w:t xml:space="preserve"> in </w:t>
      </w:r>
      <w:r w:rsidR="005566B1" w:rsidRPr="004D0C6F">
        <w:rPr>
          <w:rFonts w:ascii="Times New Roman" w:hAnsi="Times New Roman"/>
          <w:color w:val="000000" w:themeColor="text1"/>
        </w:rPr>
        <w:t xml:space="preserve">the selected </w:t>
      </w:r>
      <w:r w:rsidRPr="004D0C6F">
        <w:rPr>
          <w:rFonts w:ascii="Times New Roman" w:hAnsi="Times New Roman"/>
          <w:color w:val="000000" w:themeColor="text1"/>
        </w:rPr>
        <w:t>tracts, they provide no information about areas outside the ROI</w:t>
      </w:r>
      <w:r w:rsidR="005566B1" w:rsidRPr="004D0C6F">
        <w:rPr>
          <w:rFonts w:ascii="Times New Roman" w:hAnsi="Times New Roman"/>
          <w:color w:val="000000" w:themeColor="text1"/>
        </w:rPr>
        <w:t xml:space="preserve"> and are not amenable to meta-analysis</w:t>
      </w:r>
      <w:r w:rsidRPr="004D0C6F">
        <w:rPr>
          <w:rFonts w:ascii="Times New Roman" w:hAnsi="Times New Roman"/>
          <w:color w:val="000000" w:themeColor="text1"/>
        </w:rPr>
        <w:t xml:space="preserve">. By contrast, </w:t>
      </w:r>
      <w:r w:rsidR="00366490" w:rsidRPr="004D0C6F">
        <w:rPr>
          <w:rFonts w:ascii="Times New Roman" w:hAnsi="Times New Roman"/>
          <w:color w:val="000000" w:themeColor="text1"/>
        </w:rPr>
        <w:t xml:space="preserve">exploratory </w:t>
      </w:r>
      <w:r w:rsidRPr="004D0C6F">
        <w:rPr>
          <w:rFonts w:ascii="Times New Roman" w:hAnsi="Times New Roman"/>
          <w:color w:val="000000" w:themeColor="text1"/>
        </w:rPr>
        <w:t xml:space="preserve">voxel-based methods can detect abnormalities in tracts not </w:t>
      </w:r>
      <w:r w:rsidR="00A30241" w:rsidRPr="004D0C6F">
        <w:rPr>
          <w:rFonts w:ascii="Times New Roman" w:hAnsi="Times New Roman"/>
          <w:color w:val="000000" w:themeColor="text1"/>
        </w:rPr>
        <w:t xml:space="preserve">considered </w:t>
      </w:r>
      <w:r w:rsidRPr="004D0C6F">
        <w:rPr>
          <w:rFonts w:ascii="Times New Roman" w:hAnsi="Times New Roman"/>
          <w:color w:val="000000" w:themeColor="text1"/>
        </w:rPr>
        <w:t xml:space="preserve">in ROI studies. </w:t>
      </w:r>
      <w:r w:rsidR="00A30241" w:rsidRPr="004D0C6F">
        <w:rPr>
          <w:rFonts w:ascii="Times New Roman" w:hAnsi="Times New Roman"/>
          <w:color w:val="000000" w:themeColor="text1"/>
        </w:rPr>
        <w:t>A</w:t>
      </w:r>
      <w:r w:rsidRPr="004D0C6F">
        <w:rPr>
          <w:rFonts w:ascii="Times New Roman" w:hAnsi="Times New Roman"/>
          <w:color w:val="000000" w:themeColor="text1"/>
        </w:rPr>
        <w:t>nalyses</w:t>
      </w:r>
      <w:r w:rsidRPr="004D0C6F" w:rsidDel="00AE16BA">
        <w:rPr>
          <w:rFonts w:ascii="Times New Roman" w:hAnsi="Times New Roman"/>
          <w:color w:val="000000" w:themeColor="text1"/>
        </w:rPr>
        <w:t xml:space="preserve"> </w:t>
      </w:r>
      <w:r w:rsidR="00366490" w:rsidRPr="004D0C6F">
        <w:rPr>
          <w:rFonts w:ascii="Times New Roman" w:hAnsi="Times New Roman"/>
          <w:color w:val="000000" w:themeColor="text1"/>
        </w:rPr>
        <w:t xml:space="preserve">encompassing </w:t>
      </w:r>
      <w:r w:rsidRPr="004D0C6F">
        <w:rPr>
          <w:rFonts w:ascii="Times New Roman" w:hAnsi="Times New Roman"/>
          <w:color w:val="000000" w:themeColor="text1"/>
        </w:rPr>
        <w:t>all voxel</w:t>
      </w:r>
      <w:r w:rsidR="00366490" w:rsidRPr="004D0C6F">
        <w:rPr>
          <w:rFonts w:ascii="Times New Roman" w:hAnsi="Times New Roman"/>
          <w:color w:val="000000" w:themeColor="text1"/>
        </w:rPr>
        <w:t>s</w:t>
      </w:r>
      <w:r w:rsidRPr="004D0C6F">
        <w:rPr>
          <w:rFonts w:ascii="Times New Roman" w:hAnsi="Times New Roman"/>
          <w:color w:val="000000" w:themeColor="text1"/>
        </w:rPr>
        <w:t xml:space="preserve"> in </w:t>
      </w:r>
      <w:r w:rsidR="00366490" w:rsidRPr="004D0C6F">
        <w:rPr>
          <w:rFonts w:ascii="Times New Roman" w:hAnsi="Times New Roman"/>
          <w:color w:val="000000" w:themeColor="text1"/>
        </w:rPr>
        <w:t xml:space="preserve">the </w:t>
      </w:r>
      <w:r w:rsidRPr="004D0C6F">
        <w:rPr>
          <w:rFonts w:ascii="Times New Roman" w:hAnsi="Times New Roman"/>
          <w:color w:val="000000" w:themeColor="text1"/>
        </w:rPr>
        <w:t xml:space="preserve">brain </w:t>
      </w:r>
      <w:r w:rsidR="00366490" w:rsidRPr="004D0C6F">
        <w:rPr>
          <w:rFonts w:ascii="Times New Roman" w:hAnsi="Times New Roman"/>
          <w:color w:val="000000" w:themeColor="text1"/>
        </w:rPr>
        <w:t xml:space="preserve">are referred to as </w:t>
      </w:r>
      <w:r w:rsidR="00366490" w:rsidRPr="004D0C6F">
        <w:rPr>
          <w:rFonts w:ascii="Times New Roman" w:hAnsi="Times New Roman"/>
          <w:i/>
          <w:iCs/>
          <w:color w:val="000000" w:themeColor="text1"/>
        </w:rPr>
        <w:t>whole brain voxel-based analyses</w:t>
      </w:r>
      <w:r w:rsidR="00366490" w:rsidRPr="004D0C6F">
        <w:rPr>
          <w:rFonts w:ascii="Times New Roman" w:hAnsi="Times New Roman"/>
          <w:color w:val="000000" w:themeColor="text1"/>
        </w:rPr>
        <w:t xml:space="preserve"> (WBVBA). Although this approach is maximally inclusive, aligning individual white matter maps into a common standard white matter space </w:t>
      </w:r>
      <w:r w:rsidR="009D2853" w:rsidRPr="004D0C6F">
        <w:rPr>
          <w:rFonts w:ascii="Times New Roman" w:hAnsi="Times New Roman"/>
          <w:color w:val="000000" w:themeColor="text1"/>
        </w:rPr>
        <w:t>is challenging</w:t>
      </w:r>
      <w:r w:rsidR="000A7523" w:rsidRPr="004D0C6F">
        <w:rPr>
          <w:rFonts w:ascii="Times New Roman" w:hAnsi="Times New Roman"/>
          <w:color w:val="000000" w:themeColor="text1"/>
        </w:rPr>
        <w:t xml:space="preserve"> due to </w:t>
      </w:r>
      <w:r w:rsidR="006756E6" w:rsidRPr="004D0C6F">
        <w:rPr>
          <w:rFonts w:ascii="Times New Roman" w:hAnsi="Times New Roman"/>
          <w:color w:val="000000" w:themeColor="text1"/>
        </w:rPr>
        <w:t>difficulty in</w:t>
      </w:r>
      <w:r w:rsidR="00B16E5C" w:rsidRPr="004D0C6F">
        <w:rPr>
          <w:rFonts w:ascii="Times New Roman" w:hAnsi="Times New Roman"/>
          <w:color w:val="000000" w:themeColor="text1"/>
        </w:rPr>
        <w:t xml:space="preserve"> align</w:t>
      </w:r>
      <w:r w:rsidR="006756E6" w:rsidRPr="004D0C6F">
        <w:rPr>
          <w:rFonts w:ascii="Times New Roman" w:hAnsi="Times New Roman"/>
          <w:color w:val="000000" w:themeColor="text1"/>
        </w:rPr>
        <w:t>ing</w:t>
      </w:r>
      <w:r w:rsidR="00B16E5C" w:rsidRPr="004D0C6F">
        <w:rPr>
          <w:rFonts w:ascii="Times New Roman" w:hAnsi="Times New Roman"/>
          <w:color w:val="000000" w:themeColor="text1"/>
        </w:rPr>
        <w:t xml:space="preserve"> FA images from multiple subjects</w:t>
      </w:r>
      <w:r w:rsidR="006A16C0" w:rsidRPr="004D0C6F">
        <w:rPr>
          <w:rFonts w:ascii="Times New Roman" w:hAnsi="Times New Roman"/>
          <w:color w:val="000000" w:themeColor="text1"/>
        </w:rPr>
        <w:t xml:space="preserve"> </w:t>
      </w:r>
      <w:r w:rsidR="006A16C0" w:rsidRPr="004D0C6F">
        <w:rPr>
          <w:rFonts w:ascii="Times New Roman" w:hAnsi="Times New Roman"/>
          <w:color w:val="000000" w:themeColor="text1"/>
        </w:rPr>
        <w:fldChar w:fldCharType="begin"/>
      </w:r>
      <w:r w:rsidR="006A16C0" w:rsidRPr="004D0C6F">
        <w:rPr>
          <w:rFonts w:ascii="Times New Roman" w:hAnsi="Times New Roman"/>
          <w:color w:val="000000" w:themeColor="text1"/>
        </w:rPr>
        <w:instrText xml:space="preserve"> ADDIN EN.CITE &lt;EndNote&gt;&lt;Cite&gt;&lt;Author&gt;Smith&lt;/Author&gt;&lt;Year&gt;2006&lt;/Year&gt;&lt;RecNum&gt;6&lt;/RecNum&gt;&lt;DisplayText&gt;(Smith et al., 2006)&lt;/DisplayText&gt;&lt;record&gt;&lt;rec-number&gt;6&lt;/rec-number&gt;&lt;foreign-keys&gt;&lt;key app="EN" db-id="wpzx0e9rpfxdzhe9tzl5pr9hez50pas5xsfx"&gt;6&lt;/key&gt;&lt;/foreign-keys&gt;&lt;ref-type name="Journal Article"&gt;17&lt;/ref-type&gt;&lt;contributors&gt;&lt;authors&gt;&lt;author&gt;Smith, SM&lt;/author&gt;&lt;author&gt;Jenkinson, M&lt;/author&gt;&lt;author&gt;Johansen-Berg, H&lt;/author&gt;&lt;author&gt;Rueckert, D&lt;/author&gt;&lt;author&gt;Nichols, TE&lt;/author&gt;&lt;author&gt;Mackay, CE&lt;/author&gt;&lt;author&gt;Watkins, KE&lt;/author&gt;&lt;author&gt;Ciccarelli, O&lt;/author&gt;&lt;author&gt;Cader, MZ&lt;/author&gt;&lt;author&gt;Matthews, PM&lt;/author&gt;&lt;author&gt;Behrens, TE&lt;/author&gt;&lt;/authors&gt;&lt;translated-authors&gt;&lt;author&gt;Neuroimage,&lt;/author&gt;&lt;/translated-authors&gt;&lt;/contributors&gt;&lt;auth-address&gt;Oxford University Centre for Functional MRI of the Brain (FMRIB), Dept. Clinical Neurology, University of Oxford, UK. steve@fmrib.ox.ac.uk FAU - Jenkinson, Mark&lt;/auth-address&gt;&lt;titles&gt;&lt;title&gt;Tract-based spatial statistics: voxelwise analysis of multi-subject diffusion data&lt;/title&gt;&lt;secondary-title&gt;Neuroimage&lt;/secondary-title&gt;&lt;/titles&gt;&lt;periodical&gt;&lt;full-title&gt;Neuroimage&lt;/full-title&gt;&lt;/periodical&gt;&lt;pages&gt;1487-505&lt;/pages&gt;&lt;volume&gt;31&lt;/volume&gt;&lt;number&gt;14&lt;/number&gt;&lt;dates&gt;&lt;year&gt;2006&lt;/year&gt;&lt;pub-dates&gt;&lt;date&gt;20060626 DCOM- 20060809&lt;/date&gt;&lt;/pub-dates&gt;&lt;/dates&gt;&lt;urls&gt;&lt;/urls&gt;&lt;remote-database-provider&gt;2006 Jul 15&lt;/remote-database-provider&gt;&lt;language&gt;eng&lt;/language&gt;&lt;/record&gt;&lt;/Cite&gt;&lt;/EndNote&gt;</w:instrText>
      </w:r>
      <w:r w:rsidR="006A16C0" w:rsidRPr="004D0C6F">
        <w:rPr>
          <w:rFonts w:ascii="Times New Roman" w:hAnsi="Times New Roman"/>
          <w:color w:val="000000" w:themeColor="text1"/>
        </w:rPr>
        <w:fldChar w:fldCharType="separate"/>
      </w:r>
      <w:r w:rsidR="006A16C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52" w:tooltip="Smith, 2006 #6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Smith et al., 2006</w:t>
        </w:r>
      </w:hyperlink>
      <w:r w:rsidR="006A16C0" w:rsidRPr="004D0C6F">
        <w:rPr>
          <w:rFonts w:ascii="Times New Roman" w:hAnsi="Times New Roman"/>
          <w:noProof/>
          <w:color w:val="000000" w:themeColor="text1"/>
        </w:rPr>
        <w:t>)</w:t>
      </w:r>
      <w:r w:rsidR="006A16C0" w:rsidRPr="004D0C6F">
        <w:rPr>
          <w:rFonts w:ascii="Times New Roman" w:hAnsi="Times New Roman"/>
          <w:color w:val="000000" w:themeColor="text1"/>
        </w:rPr>
        <w:fldChar w:fldCharType="end"/>
      </w:r>
      <w:r w:rsidR="009D2853" w:rsidRPr="004D0C6F">
        <w:rPr>
          <w:rFonts w:ascii="Times New Roman" w:hAnsi="Times New Roman"/>
          <w:color w:val="000000" w:themeColor="text1"/>
        </w:rPr>
        <w:t xml:space="preserve">. </w:t>
      </w:r>
      <w:r w:rsidR="00E37C2C" w:rsidRPr="004D0C6F">
        <w:rPr>
          <w:rFonts w:ascii="Times New Roman" w:hAnsi="Times New Roman"/>
          <w:color w:val="000000" w:themeColor="text1"/>
        </w:rPr>
        <w:t xml:space="preserve">An alternative </w:t>
      </w:r>
      <w:r w:rsidR="00FA7DB5" w:rsidRPr="004D0C6F">
        <w:rPr>
          <w:rFonts w:ascii="Times New Roman" w:hAnsi="Times New Roman"/>
          <w:color w:val="000000" w:themeColor="text1"/>
        </w:rPr>
        <w:t>approach</w:t>
      </w:r>
      <w:r w:rsidR="00AA1462" w:rsidRPr="004D0C6F">
        <w:rPr>
          <w:rFonts w:ascii="Times New Roman" w:hAnsi="Times New Roman"/>
          <w:color w:val="000000" w:themeColor="text1"/>
        </w:rPr>
        <w:t>,</w:t>
      </w:r>
      <w:r w:rsidR="00FA7DB5" w:rsidRPr="004D0C6F">
        <w:rPr>
          <w:rFonts w:ascii="Times New Roman" w:hAnsi="Times New Roman"/>
          <w:color w:val="000000" w:themeColor="text1"/>
        </w:rPr>
        <w:t xml:space="preserve"> </w:t>
      </w:r>
      <w:r w:rsidR="006B77E8" w:rsidRPr="004D0C6F">
        <w:rPr>
          <w:rFonts w:ascii="Times New Roman" w:hAnsi="Times New Roman"/>
          <w:color w:val="000000" w:themeColor="text1"/>
        </w:rPr>
        <w:t xml:space="preserve">named </w:t>
      </w:r>
      <w:r w:rsidR="00366490" w:rsidRPr="004D0C6F">
        <w:rPr>
          <w:rFonts w:ascii="Times New Roman" w:hAnsi="Times New Roman"/>
          <w:i/>
          <w:color w:val="000000" w:themeColor="text1"/>
        </w:rPr>
        <w:t>t</w:t>
      </w:r>
      <w:r w:rsidRPr="004D0C6F">
        <w:rPr>
          <w:rFonts w:ascii="Times New Roman" w:hAnsi="Times New Roman"/>
          <w:i/>
          <w:color w:val="000000" w:themeColor="text1"/>
        </w:rPr>
        <w:t>ract-</w:t>
      </w:r>
      <w:r w:rsidR="00366490" w:rsidRPr="004D0C6F">
        <w:rPr>
          <w:rFonts w:ascii="Times New Roman" w:hAnsi="Times New Roman"/>
          <w:i/>
          <w:color w:val="000000" w:themeColor="text1"/>
        </w:rPr>
        <w:t>b</w:t>
      </w:r>
      <w:r w:rsidRPr="004D0C6F">
        <w:rPr>
          <w:rFonts w:ascii="Times New Roman" w:hAnsi="Times New Roman"/>
          <w:i/>
          <w:color w:val="000000" w:themeColor="text1"/>
        </w:rPr>
        <w:t xml:space="preserve">ased </w:t>
      </w:r>
      <w:r w:rsidR="00366490" w:rsidRPr="004D0C6F">
        <w:rPr>
          <w:rFonts w:ascii="Times New Roman" w:hAnsi="Times New Roman"/>
          <w:i/>
          <w:color w:val="000000" w:themeColor="text1"/>
        </w:rPr>
        <w:t>s</w:t>
      </w:r>
      <w:r w:rsidRPr="004D0C6F">
        <w:rPr>
          <w:rFonts w:ascii="Times New Roman" w:hAnsi="Times New Roman"/>
          <w:i/>
          <w:color w:val="000000" w:themeColor="text1"/>
        </w:rPr>
        <w:t xml:space="preserve">patial </w:t>
      </w:r>
      <w:r w:rsidR="00366490" w:rsidRPr="004D0C6F">
        <w:rPr>
          <w:rFonts w:ascii="Times New Roman" w:hAnsi="Times New Roman"/>
          <w:i/>
          <w:color w:val="000000" w:themeColor="text1"/>
        </w:rPr>
        <w:t>s</w:t>
      </w:r>
      <w:r w:rsidRPr="004D0C6F">
        <w:rPr>
          <w:rFonts w:ascii="Times New Roman" w:hAnsi="Times New Roman"/>
          <w:i/>
          <w:color w:val="000000" w:themeColor="text1"/>
        </w:rPr>
        <w:t>tatistics</w:t>
      </w:r>
      <w:r w:rsidRPr="004D0C6F">
        <w:rPr>
          <w:rFonts w:ascii="Times New Roman" w:hAnsi="Times New Roman"/>
          <w:color w:val="000000" w:themeColor="text1"/>
        </w:rPr>
        <w:t xml:space="preserve"> (TBSS) </w:t>
      </w:r>
      <w:r w:rsidR="00045610" w:rsidRPr="004D0C6F">
        <w:rPr>
          <w:rFonts w:ascii="Times New Roman" w:hAnsi="Times New Roman"/>
          <w:color w:val="000000" w:themeColor="text1"/>
        </w:rPr>
        <w:fldChar w:fldCharType="begin"/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 &lt;EndNote&gt;&lt;Cite&gt;&lt;Author&gt;Smith&lt;/Author&gt;&lt;Year&gt;2006&lt;/Year&gt;&lt;RecNum&gt;6&lt;/RecNum&gt;&lt;DisplayText&gt;(Smith et al., 2006)&lt;/DisplayText&gt;&lt;record&gt;&lt;rec-number&gt;6&lt;/rec-number&gt;&lt;foreign-keys&gt;&lt;key app="EN" db-id="wpzx0e9rpfxdzhe9tzl5pr9hez50pas5xsfx"&gt;6&lt;/key&gt;&lt;/foreign-keys&gt;&lt;ref-type name="Journal Article"&gt;17&lt;/ref-type&gt;&lt;contributors&gt;&lt;authors&gt;&lt;author&gt;Smith, SM&lt;/author&gt;&lt;author&gt;Jenkinson, M&lt;/author&gt;&lt;author&gt;Johansen-Berg, H&lt;/author&gt;&lt;author&gt;Rueckert, D&lt;/author&gt;&lt;author&gt;Nichols, TE&lt;/author&gt;&lt;author&gt;Mackay, CE&lt;/author&gt;&lt;author&gt;Watkins, KE&lt;/author&gt;&lt;author&gt;Ciccarelli, O&lt;/author&gt;&lt;author&gt;Cader, MZ&lt;/author&gt;&lt;author&gt;Matthews, PM&lt;/author&gt;&lt;author&gt;Behrens, TE&lt;/author&gt;&lt;/authors&gt;&lt;translated-authors&gt;&lt;author&gt;Neuroimage,&lt;/author&gt;&lt;/translated-authors&gt;&lt;/contributors&gt;&lt;auth-address&gt;Oxford University Centre for Functional MRI of the Brain (FMRIB), Dept. Clinical Neurology, University of Oxford, UK. steve@fmrib.ox.ac.uk FAU - Jenkinson, Mark&lt;/auth-address&gt;&lt;titles&gt;&lt;title&gt;Tract-based spatial statistics: voxelwise analysis of multi-subject diffusion data&lt;/title&gt;&lt;secondary-title&gt;Neuroimage&lt;/secondary-title&gt;&lt;/titles&gt;&lt;periodical&gt;&lt;full-title&gt;Neuroimage&lt;/full-title&gt;&lt;/periodical&gt;&lt;pages&gt;1487-505&lt;/pages&gt;&lt;volume&gt;31&lt;/volume&gt;&lt;number&gt;14&lt;/number&gt;&lt;dates&gt;&lt;year&gt;2006&lt;/year&gt;&lt;pub-dates&gt;&lt;date&gt;20060626 DCOM- 20060809&lt;/date&gt;&lt;/pub-dates&gt;&lt;/dates&gt;&lt;urls&gt;&lt;/urls&gt;&lt;remote-database-provider&gt;2006 Jul 15&lt;/remote-database-provider&gt;&lt;language&gt;eng&lt;/language&gt;&lt;/record&gt;&lt;/Cite&gt;&lt;/EndNote&gt;</w:instrText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52" w:tooltip="Smith, 2006 #6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Smith et al., 2006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AA1462" w:rsidRPr="004D0C6F">
        <w:rPr>
          <w:rFonts w:ascii="Times New Roman" w:hAnsi="Times New Roman"/>
          <w:color w:val="000000" w:themeColor="text1"/>
        </w:rPr>
        <w:t>,</w:t>
      </w:r>
      <w:r w:rsidRPr="004D0C6F">
        <w:rPr>
          <w:rFonts w:ascii="Times New Roman" w:hAnsi="Times New Roman"/>
          <w:color w:val="000000" w:themeColor="text1"/>
        </w:rPr>
        <w:t xml:space="preserve"> minimizes potential misalignment problems</w:t>
      </w:r>
      <w:r w:rsidR="00AA1462" w:rsidRPr="004D0C6F">
        <w:rPr>
          <w:rFonts w:ascii="Times New Roman" w:hAnsi="Times New Roman"/>
          <w:color w:val="000000" w:themeColor="text1"/>
        </w:rPr>
        <w:t>. This is accomplished</w:t>
      </w:r>
      <w:r w:rsidRPr="004D0C6F">
        <w:rPr>
          <w:rFonts w:ascii="Times New Roman" w:hAnsi="Times New Roman"/>
          <w:color w:val="000000" w:themeColor="text1"/>
        </w:rPr>
        <w:t xml:space="preserve"> by first determining a mean FA </w:t>
      </w:r>
      <w:r w:rsidR="00E37C2C" w:rsidRPr="004D0C6F">
        <w:rPr>
          <w:rFonts w:ascii="Times New Roman" w:hAnsi="Times New Roman"/>
          <w:color w:val="000000" w:themeColor="text1"/>
        </w:rPr>
        <w:t>“</w:t>
      </w:r>
      <w:r w:rsidRPr="004D0C6F">
        <w:rPr>
          <w:rFonts w:ascii="Times New Roman" w:hAnsi="Times New Roman"/>
          <w:color w:val="000000" w:themeColor="text1"/>
        </w:rPr>
        <w:t>skeleton</w:t>
      </w:r>
      <w:r w:rsidR="00E37C2C" w:rsidRPr="004D0C6F">
        <w:rPr>
          <w:rFonts w:ascii="Times New Roman" w:hAnsi="Times New Roman"/>
          <w:color w:val="000000" w:themeColor="text1"/>
        </w:rPr>
        <w:t>”</w:t>
      </w:r>
      <w:r w:rsidRPr="004D0C6F">
        <w:rPr>
          <w:rFonts w:ascii="Times New Roman" w:hAnsi="Times New Roman"/>
          <w:color w:val="000000" w:themeColor="text1"/>
        </w:rPr>
        <w:t xml:space="preserve"> and </w:t>
      </w:r>
      <w:r w:rsidR="00FA7DB5" w:rsidRPr="004D0C6F">
        <w:rPr>
          <w:rFonts w:ascii="Times New Roman" w:hAnsi="Times New Roman"/>
          <w:color w:val="000000" w:themeColor="text1"/>
        </w:rPr>
        <w:t xml:space="preserve">then </w:t>
      </w:r>
      <w:r w:rsidRPr="004D0C6F">
        <w:rPr>
          <w:rFonts w:ascii="Times New Roman" w:hAnsi="Times New Roman"/>
          <w:color w:val="000000" w:themeColor="text1"/>
        </w:rPr>
        <w:t>map</w:t>
      </w:r>
      <w:r w:rsidR="00FA7DB5" w:rsidRPr="004D0C6F">
        <w:rPr>
          <w:rFonts w:ascii="Times New Roman" w:hAnsi="Times New Roman"/>
          <w:color w:val="000000" w:themeColor="text1"/>
        </w:rPr>
        <w:t>ping</w:t>
      </w:r>
      <w:r w:rsidRPr="004D0C6F">
        <w:rPr>
          <w:rFonts w:ascii="Times New Roman" w:hAnsi="Times New Roman"/>
          <w:color w:val="000000" w:themeColor="text1"/>
        </w:rPr>
        <w:t xml:space="preserve"> DTI data from each participant directly onto the skeleton for group comparison</w:t>
      </w:r>
      <w:r w:rsidR="00366490" w:rsidRPr="004D0C6F">
        <w:rPr>
          <w:rFonts w:ascii="Times New Roman" w:hAnsi="Times New Roman"/>
          <w:color w:val="000000" w:themeColor="text1"/>
        </w:rPr>
        <w:t>s</w:t>
      </w:r>
      <w:r w:rsidRPr="004D0C6F">
        <w:rPr>
          <w:color w:val="000000" w:themeColor="text1"/>
        </w:rPr>
        <w:t xml:space="preserve"> </w: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TbWl0aDwvQXV0aG9yPjxZZWFyPjIwMDc8L1llYXI+PFJl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==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TbWl0aDwvQXV0aG9yPjxZZWFyPjIwMDc8L1llYXI+PFJl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==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53" w:tooltip="Smith, 2007 #7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Smith et al., 2007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 xml:space="preserve">. Because </w:t>
      </w:r>
      <w:r w:rsidR="00366490" w:rsidRPr="004D0C6F">
        <w:rPr>
          <w:rFonts w:ascii="Times New Roman" w:hAnsi="Times New Roman"/>
          <w:color w:val="000000" w:themeColor="text1"/>
        </w:rPr>
        <w:t>the centers of the major tracts are easily definable</w:t>
      </w:r>
      <w:r w:rsidR="00AA1462" w:rsidRPr="004D0C6F">
        <w:rPr>
          <w:rFonts w:ascii="Times New Roman" w:hAnsi="Times New Roman"/>
          <w:color w:val="000000" w:themeColor="text1"/>
        </w:rPr>
        <w:t xml:space="preserve">, despite anatomic heterogeneity across individuals, </w:t>
      </w:r>
      <w:r w:rsidRPr="004D0C6F">
        <w:rPr>
          <w:rFonts w:ascii="Times New Roman" w:hAnsi="Times New Roman"/>
          <w:color w:val="000000" w:themeColor="text1"/>
        </w:rPr>
        <w:t xml:space="preserve">TBSS has </w:t>
      </w:r>
      <w:r w:rsidR="00366490" w:rsidRPr="004D0C6F">
        <w:rPr>
          <w:rFonts w:ascii="Times New Roman" w:hAnsi="Times New Roman"/>
          <w:color w:val="000000" w:themeColor="text1"/>
        </w:rPr>
        <w:t xml:space="preserve">become </w:t>
      </w:r>
      <w:r w:rsidRPr="004D0C6F">
        <w:rPr>
          <w:rFonts w:ascii="Times New Roman" w:hAnsi="Times New Roman"/>
          <w:color w:val="000000" w:themeColor="text1"/>
        </w:rPr>
        <w:t>the leading approach</w:t>
      </w:r>
      <w:r w:rsidR="00366490" w:rsidRPr="004D0C6F">
        <w:rPr>
          <w:rFonts w:ascii="Times New Roman" w:hAnsi="Times New Roman"/>
          <w:color w:val="000000" w:themeColor="text1"/>
        </w:rPr>
        <w:t xml:space="preserve"> for group inferential testing of DTI data</w:t>
      </w:r>
      <w:r w:rsidRPr="004D0C6F">
        <w:rPr>
          <w:rFonts w:ascii="Times New Roman" w:hAnsi="Times New Roman"/>
          <w:color w:val="000000" w:themeColor="text1"/>
        </w:rPr>
        <w:t xml:space="preserve">. </w:t>
      </w:r>
    </w:p>
    <w:p w:rsidR="0015756B" w:rsidRPr="004D0C6F" w:rsidRDefault="00F05F39" w:rsidP="00F854E6">
      <w:pPr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ab/>
      </w:r>
      <w:r w:rsidR="00F671E7" w:rsidRPr="004D0C6F">
        <w:rPr>
          <w:rFonts w:ascii="Times New Roman" w:hAnsi="Times New Roman"/>
          <w:color w:val="000000" w:themeColor="text1"/>
        </w:rPr>
        <w:t xml:space="preserve">DTI studies </w:t>
      </w:r>
      <w:r w:rsidR="005D74FA" w:rsidRPr="004D0C6F">
        <w:rPr>
          <w:rFonts w:ascii="Times New Roman" w:hAnsi="Times New Roman"/>
          <w:color w:val="000000" w:themeColor="text1"/>
        </w:rPr>
        <w:t xml:space="preserve">of ADHD </w:t>
      </w:r>
      <w:r w:rsidR="00E37C2C" w:rsidRPr="004D0C6F">
        <w:rPr>
          <w:rFonts w:ascii="Times New Roman" w:hAnsi="Times New Roman"/>
          <w:color w:val="000000" w:themeColor="text1"/>
        </w:rPr>
        <w:t>have used both approaches</w:t>
      </w:r>
      <w:r w:rsidRPr="004D0C6F">
        <w:rPr>
          <w:rFonts w:ascii="Times New Roman" w:hAnsi="Times New Roman"/>
          <w:color w:val="000000" w:themeColor="text1"/>
        </w:rPr>
        <w:t xml:space="preserve">. </w:t>
      </w:r>
      <w:r w:rsidR="00E51A69" w:rsidRPr="004D0C6F">
        <w:rPr>
          <w:rFonts w:ascii="Times New Roman" w:hAnsi="Times New Roman"/>
          <w:color w:val="000000" w:themeColor="text1"/>
        </w:rPr>
        <w:t xml:space="preserve">The body of research on DTI in ADHD has progressively increased over the last years, so that it is amenable to meta-analytic synthesis. </w:t>
      </w:r>
      <w:r w:rsidR="00B15824" w:rsidRPr="004D0C6F">
        <w:rPr>
          <w:rFonts w:ascii="Times New Roman" w:hAnsi="Times New Roman"/>
          <w:color w:val="000000" w:themeColor="text1"/>
        </w:rPr>
        <w:t xml:space="preserve">The first </w:t>
      </w:r>
      <w:r w:rsidRPr="004D0C6F">
        <w:rPr>
          <w:rFonts w:ascii="Times New Roman" w:hAnsi="Times New Roman"/>
          <w:color w:val="000000" w:themeColor="text1"/>
        </w:rPr>
        <w:t>meta-analysis</w:t>
      </w:r>
      <w:r w:rsidR="00BA2AC4" w:rsidRPr="004D0C6F">
        <w:rPr>
          <w:rFonts w:ascii="Times New Roman" w:hAnsi="Times New Roman"/>
          <w:color w:val="000000" w:themeColor="text1"/>
        </w:rPr>
        <w:t xml:space="preserve"> </w:t>
      </w:r>
      <w:r w:rsidR="00F671E7" w:rsidRPr="004D0C6F">
        <w:rPr>
          <w:rFonts w:ascii="Times New Roman" w:hAnsi="Times New Roman"/>
          <w:color w:val="000000" w:themeColor="text1"/>
        </w:rPr>
        <w:t xml:space="preserve">of </w:t>
      </w:r>
      <w:r w:rsidR="00B15824" w:rsidRPr="004D0C6F">
        <w:rPr>
          <w:rFonts w:ascii="Times New Roman" w:hAnsi="Times New Roman"/>
          <w:color w:val="000000" w:themeColor="text1"/>
        </w:rPr>
        <w:t xml:space="preserve">ADHD </w:t>
      </w:r>
      <w:r w:rsidR="00F671E7" w:rsidRPr="004D0C6F">
        <w:rPr>
          <w:rFonts w:ascii="Times New Roman" w:hAnsi="Times New Roman"/>
          <w:color w:val="000000" w:themeColor="text1"/>
        </w:rPr>
        <w:t xml:space="preserve">studies </w:t>
      </w:r>
      <w:r w:rsidRPr="004D0C6F">
        <w:rPr>
          <w:rFonts w:ascii="Times New Roman" w:hAnsi="Times New Roman"/>
          <w:color w:val="000000" w:themeColor="text1"/>
        </w:rPr>
        <w:t>pooled seven WBVBA and two TBSS DTI studies</w:t>
      </w:r>
      <w:r w:rsidR="00B15824" w:rsidRPr="004D0C6F">
        <w:rPr>
          <w:rFonts w:ascii="Times New Roman" w:hAnsi="Times New Roman"/>
          <w:color w:val="000000" w:themeColor="text1"/>
        </w:rPr>
        <w:t>, despite the difficulty of combining both approaches</w:t>
      </w:r>
      <w:r w:rsidRPr="004D0C6F">
        <w:rPr>
          <w:rFonts w:ascii="Times New Roman" w:hAnsi="Times New Roman"/>
          <w:color w:val="000000" w:themeColor="text1"/>
        </w:rPr>
        <w:t xml:space="preserve"> </w:t>
      </w:r>
      <w:r w:rsidR="00045610" w:rsidRPr="004D0C6F">
        <w:rPr>
          <w:rFonts w:ascii="Times New Roman" w:hAnsi="Times New Roman"/>
          <w:color w:val="000000" w:themeColor="text1"/>
        </w:rPr>
        <w:fldChar w:fldCharType="begin"/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 &lt;EndNote&gt;&lt;Cite&gt;&lt;Author&gt;van Ewijk&lt;/Author&gt;&lt;Year&gt;2012&lt;/Year&gt;&lt;RecNum&gt;44&lt;/RecNum&gt;&lt;DisplayText&gt;(Van Ewijk et al., 2012)&lt;/DisplayText&gt;&lt;record&gt;&lt;rec-number&gt;44&lt;/rec-number&gt;&lt;foreign-keys&gt;&lt;key app="EN" db-id="wpzx0e9rpfxdzhe9tzl5pr9hez50pas5xsfx"&gt;44&lt;/key&gt;&lt;/foreign-keys&gt;&lt;ref-type name="Journal Article"&gt;17&lt;/ref-type&gt;&lt;contributors&gt;&lt;authors&gt;&lt;author&gt;van Ewijk, H.&lt;/author&gt;&lt;author&gt;Heslenfeld, D. J.&lt;/author&gt;&lt;author&gt;Zwiers, M. P.&lt;/author&gt;&lt;author&gt;Buitelaar, J. K.&lt;/author&gt;&lt;author&gt;Oosterlaan, J.&lt;/author&gt;&lt;/authors&gt;&lt;/contributors&gt;&lt;auth-address&gt;Department of Clinical Neuropsychology, VU University Amsterdam, The Netherlands. h.van.ewijk@psy.vu.nl&lt;/auth-address&gt;&lt;titles&gt;&lt;title&gt;Diffusion tensor imaging in attention deficit/hyperactivity disorder: a systematic review and meta-analysis&lt;/title&gt;&lt;secondary-title&gt;Neuroscience &amp;amp; Biobehavioral Reviews&lt;/secondary-title&gt;&lt;alt-title&gt;Neuroscience and biobehavioral reviews&lt;/alt-title&gt;&lt;/titles&gt;&lt;periodical&gt;&lt;full-title&gt;Neuroscience &amp;amp; Biobehavioral Reviews&lt;/full-title&gt;&lt;/periodical&gt;&lt;pages&gt;1093-106&lt;/pages&gt;&lt;volume&gt;36&lt;/volume&gt;&lt;number&gt;4&lt;/number&gt;&lt;keywords&gt;&lt;keyword&gt;Attention Deficit Disorder with Hyperactivity/*pathology/psychology&lt;/keyword&gt;&lt;keyword&gt;Behavior/physiology&lt;/keyword&gt;&lt;keyword&gt;Brain/pathology&lt;/keyword&gt;&lt;keyword&gt;Cognition/physiology&lt;/keyword&gt;&lt;keyword&gt;Diffusion Tensor Imaging/*methods&lt;/keyword&gt;&lt;keyword&gt;Humans&lt;/keyword&gt;&lt;keyword&gt;Image Interpretation, Computer-Assisted&lt;/keyword&gt;&lt;keyword&gt;Likelihood Functions&lt;/keyword&gt;&lt;/keywords&gt;&lt;dates&gt;&lt;year&gt;2012&lt;/year&gt;&lt;pub-dates&gt;&lt;date&gt;Apr&lt;/date&gt;&lt;/pub-dates&gt;&lt;/dates&gt;&lt;isbn&gt;1873-7528 (Electronic)&amp;#xD;0149-7634 (Linking)&lt;/isbn&gt;&lt;accession-num&gt;22305957&lt;/accession-num&gt;&lt;urls&gt;&lt;related-urls&gt;&lt;url&gt;http://www.ncbi.nlm.nih.gov/pubmed/22305957&lt;/url&gt;&lt;/related-urls&gt;&lt;/urls&gt;&lt;electronic-resource-num&gt;10.1016/j.neubiorev.2012.01.003&lt;/electronic-resource-num&gt;&lt;/record&gt;&lt;/Cite&gt;&lt;/EndNote&gt;</w:instrText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57" w:tooltip="van Ewijk, 2012 #44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Van Ewijk et al., 2012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 xml:space="preserve">. </w:t>
      </w:r>
      <w:r w:rsidR="00B15824" w:rsidRPr="004D0C6F">
        <w:rPr>
          <w:rFonts w:ascii="Times New Roman" w:hAnsi="Times New Roman"/>
          <w:color w:val="000000" w:themeColor="text1"/>
        </w:rPr>
        <w:t>By contrast, a</w:t>
      </w:r>
      <w:r w:rsidR="005D74FA" w:rsidRPr="004D0C6F">
        <w:rPr>
          <w:rFonts w:ascii="Times New Roman" w:hAnsi="Times New Roman"/>
          <w:color w:val="000000" w:themeColor="text1"/>
        </w:rPr>
        <w:t xml:space="preserve"> </w:t>
      </w:r>
      <w:r w:rsidR="00A62825" w:rsidRPr="004D0C6F">
        <w:rPr>
          <w:rFonts w:ascii="Times New Roman" w:hAnsi="Times New Roman"/>
          <w:color w:val="000000" w:themeColor="text1"/>
        </w:rPr>
        <w:t xml:space="preserve">recent meta-analysis </w:t>
      </w:r>
      <w:r w:rsidR="00840D5D" w:rsidRPr="004D0C6F">
        <w:rPr>
          <w:rFonts w:ascii="Times New Roman" w:hAnsi="Times New Roman"/>
          <w:color w:val="000000" w:themeColor="text1"/>
        </w:rPr>
        <w:t>integrated 10</w:t>
      </w:r>
      <w:r w:rsidR="00A62825" w:rsidRPr="004D0C6F">
        <w:rPr>
          <w:rFonts w:ascii="Times New Roman" w:hAnsi="Times New Roman"/>
          <w:color w:val="000000" w:themeColor="text1"/>
        </w:rPr>
        <w:t xml:space="preserve"> TBSS </w:t>
      </w:r>
      <w:r w:rsidR="005D74FA" w:rsidRPr="004D0C6F">
        <w:rPr>
          <w:rFonts w:ascii="Times New Roman" w:hAnsi="Times New Roman"/>
          <w:color w:val="000000" w:themeColor="text1"/>
        </w:rPr>
        <w:t xml:space="preserve">ADHD </w:t>
      </w:r>
      <w:r w:rsidR="00A62825" w:rsidRPr="004D0C6F">
        <w:rPr>
          <w:rFonts w:ascii="Times New Roman" w:hAnsi="Times New Roman"/>
          <w:color w:val="000000" w:themeColor="text1"/>
        </w:rPr>
        <w:t>studies</w:t>
      </w:r>
      <w:r w:rsidR="0050433F" w:rsidRPr="004D0C6F">
        <w:rPr>
          <w:rFonts w:ascii="Times New Roman" w:hAnsi="Times New Roman"/>
          <w:color w:val="000000" w:themeColor="text1"/>
        </w:rPr>
        <w:t xml:space="preserve"> </w:t>
      </w:r>
      <w:r w:rsidR="00B15824" w:rsidRPr="004D0C6F">
        <w:rPr>
          <w:rFonts w:ascii="Times New Roman" w:hAnsi="Times New Roman"/>
          <w:color w:val="000000" w:themeColor="text1"/>
        </w:rPr>
        <w:t xml:space="preserve">and excluded WBVBA approaches </w: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DaGVuPC9BdXRob3I+PFllYXI+MjAxNjwvWWVhcj48UmVj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DaGVuPC9BdXRob3I+PFllYXI+MjAxNjwvWWVhcj48UmVj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12" w:tooltip="Chen, 2016 #128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Chen et al., 2016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5646E7" w:rsidRPr="004D0C6F">
        <w:rPr>
          <w:rFonts w:ascii="Times New Roman" w:hAnsi="Times New Roman"/>
          <w:color w:val="000000" w:themeColor="text1"/>
        </w:rPr>
        <w:t xml:space="preserve">. </w:t>
      </w:r>
      <w:r w:rsidR="00FF447B" w:rsidRPr="004D0C6F">
        <w:rPr>
          <w:rFonts w:ascii="Times New Roman" w:hAnsi="Times New Roman"/>
          <w:color w:val="000000" w:themeColor="text1"/>
        </w:rPr>
        <w:t>Both meta-analyses showed lower FA value</w:t>
      </w:r>
      <w:r w:rsidR="00344942" w:rsidRPr="004D0C6F">
        <w:rPr>
          <w:rFonts w:ascii="Times New Roman" w:hAnsi="Times New Roman"/>
          <w:color w:val="000000" w:themeColor="text1"/>
        </w:rPr>
        <w:t>s</w:t>
      </w:r>
      <w:r w:rsidR="00FF447B" w:rsidRPr="004D0C6F">
        <w:rPr>
          <w:rFonts w:ascii="Times New Roman" w:hAnsi="Times New Roman"/>
          <w:color w:val="000000" w:themeColor="text1"/>
        </w:rPr>
        <w:t xml:space="preserve"> in individuals with ADHD</w:t>
      </w:r>
      <w:r w:rsidR="00D26AA5" w:rsidRPr="004D0C6F">
        <w:rPr>
          <w:rFonts w:ascii="Times New Roman" w:hAnsi="Times New Roman"/>
          <w:color w:val="000000" w:themeColor="text1"/>
        </w:rPr>
        <w:t xml:space="preserve">, while </w:t>
      </w:r>
      <w:r w:rsidR="008907EF" w:rsidRPr="004D0C6F">
        <w:rPr>
          <w:rFonts w:ascii="Times New Roman" w:hAnsi="Times New Roman"/>
          <w:color w:val="000000" w:themeColor="text1"/>
        </w:rPr>
        <w:t xml:space="preserve">no regions with </w:t>
      </w:r>
      <w:r w:rsidR="00D26AA5" w:rsidRPr="004D0C6F">
        <w:rPr>
          <w:rFonts w:ascii="Times New Roman" w:hAnsi="Times New Roman"/>
          <w:color w:val="000000" w:themeColor="text1"/>
        </w:rPr>
        <w:t>higher</w:t>
      </w:r>
      <w:r w:rsidR="008907EF" w:rsidRPr="004D0C6F">
        <w:rPr>
          <w:rFonts w:ascii="Times New Roman" w:hAnsi="Times New Roman"/>
          <w:color w:val="000000" w:themeColor="text1"/>
        </w:rPr>
        <w:t xml:space="preserve"> FA in individuals with ADHD were</w:t>
      </w:r>
      <w:r w:rsidR="00D26AA5" w:rsidRPr="004D0C6F">
        <w:rPr>
          <w:rFonts w:ascii="Times New Roman" w:hAnsi="Times New Roman"/>
          <w:color w:val="000000" w:themeColor="text1"/>
        </w:rPr>
        <w:t xml:space="preserve"> observed</w:t>
      </w:r>
      <w:r w:rsidR="00FF447B" w:rsidRPr="004D0C6F">
        <w:rPr>
          <w:rFonts w:ascii="Times New Roman" w:hAnsi="Times New Roman"/>
          <w:color w:val="000000" w:themeColor="text1"/>
        </w:rPr>
        <w:t>. The first meta-analysis</w:t>
      </w:r>
      <w:r w:rsidR="00E029A6" w:rsidRPr="004D0C6F">
        <w:rPr>
          <w:rFonts w:ascii="Times New Roman" w:hAnsi="Times New Roman"/>
          <w:color w:val="000000" w:themeColor="text1"/>
        </w:rPr>
        <w:t xml:space="preserve"> </w:t>
      </w:r>
      <w:r w:rsidR="00E029A6" w:rsidRPr="004D0C6F">
        <w:rPr>
          <w:rFonts w:ascii="Times New Roman" w:hAnsi="Times New Roman"/>
          <w:color w:val="000000" w:themeColor="text1"/>
        </w:rPr>
        <w:fldChar w:fldCharType="begin"/>
      </w:r>
      <w:r w:rsidR="00E029A6" w:rsidRPr="004D0C6F">
        <w:rPr>
          <w:rFonts w:ascii="Times New Roman" w:hAnsi="Times New Roman"/>
          <w:color w:val="000000" w:themeColor="text1"/>
        </w:rPr>
        <w:instrText xml:space="preserve"> ADDIN EN.CITE &lt;EndNote&gt;&lt;Cite&gt;&lt;Author&gt;van Ewijk&lt;/Author&gt;&lt;Year&gt;2012&lt;/Year&gt;&lt;RecNum&gt;44&lt;/RecNum&gt;&lt;DisplayText&gt;(Van Ewijk et al., 2012)&lt;/DisplayText&gt;&lt;record&gt;&lt;rec-number&gt;44&lt;/rec-number&gt;&lt;foreign-keys&gt;&lt;key app="EN" db-id="wpzx0e9rpfxdzhe9tzl5pr9hez50pas5xsfx"&gt;44&lt;/key&gt;&lt;/foreign-keys&gt;&lt;ref-type name="Journal Article"&gt;17&lt;/ref-type&gt;&lt;contributors&gt;&lt;authors&gt;&lt;author&gt;van Ewijk, H.&lt;/author&gt;&lt;author&gt;Heslenfeld, D. J.&lt;/author&gt;&lt;author&gt;Zwiers, M. P.&lt;/author&gt;&lt;author&gt;Buitelaar, J. K.&lt;/author&gt;&lt;author&gt;Oosterlaan, J.&lt;/author&gt;&lt;/authors&gt;&lt;/contributors&gt;&lt;auth-address&gt;Department of Clinical Neuropsychology, VU University Amsterdam, The Netherlands. h.van.ewijk@psy.vu.nl&lt;/auth-address&gt;&lt;titles&gt;&lt;title&gt;Diffusion tensor imaging in attention deficit/hyperactivity disorder: a systematic review and meta-analysis&lt;/title&gt;&lt;secondary-title&gt;Neuroscience &amp;amp; Biobehavioral Reviews&lt;/secondary-title&gt;&lt;alt-title&gt;Neuroscience and biobehavioral reviews&lt;/alt-title&gt;&lt;/titles&gt;&lt;periodical&gt;&lt;full-title&gt;Neuroscience &amp;amp; Biobehavioral Reviews&lt;/full-title&gt;&lt;/periodical&gt;&lt;pages&gt;1093-106&lt;/pages&gt;&lt;volume&gt;36&lt;/volume&gt;&lt;number&gt;4&lt;/number&gt;&lt;keywords&gt;&lt;keyword&gt;Attention Deficit Disorder with Hyperactivity/*pathology/psychology&lt;/keyword&gt;&lt;keyword&gt;Behavior/physiology&lt;/keyword&gt;&lt;keyword&gt;Brain/pathology&lt;/keyword&gt;&lt;keyword&gt;Cognition/physiology&lt;/keyword&gt;&lt;keyword&gt;Diffusion Tensor Imaging/*methods&lt;/keyword&gt;&lt;keyword&gt;Humans&lt;/keyword&gt;&lt;keyword&gt;Image Interpretation, Computer-Assisted&lt;/keyword&gt;&lt;keyword&gt;Likelihood Functions&lt;/keyword&gt;&lt;/keywords&gt;&lt;dates&gt;&lt;year&gt;2012&lt;/year&gt;&lt;pub-dates&gt;&lt;date&gt;Apr&lt;/date&gt;&lt;/pub-dates&gt;&lt;/dates&gt;&lt;isbn&gt;1873-7528 (Electronic)&amp;#xD;0149-7634 (Linking)&lt;/isbn&gt;&lt;accession-num&gt;22305957&lt;/accession-num&gt;&lt;urls&gt;&lt;related-urls&gt;&lt;url&gt;http://www.ncbi.nlm.nih.gov/pubmed/22305957&lt;/url&gt;&lt;/related-urls&gt;&lt;/urls&gt;&lt;electronic-resource-num&gt;10.1016/j.neubiorev.2012.01.003&lt;/electronic-resource-num&gt;&lt;/record&gt;&lt;/Cite&gt;&lt;/EndNote&gt;</w:instrText>
      </w:r>
      <w:r w:rsidR="00E029A6" w:rsidRPr="004D0C6F">
        <w:rPr>
          <w:rFonts w:ascii="Times New Roman" w:hAnsi="Times New Roman"/>
          <w:color w:val="000000" w:themeColor="text1"/>
        </w:rPr>
        <w:fldChar w:fldCharType="separate"/>
      </w:r>
      <w:r w:rsidR="00E029A6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57" w:tooltip="van Ewijk, 2012 #44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Van Ewijk et al., 2012</w:t>
        </w:r>
      </w:hyperlink>
      <w:r w:rsidR="00E029A6" w:rsidRPr="004D0C6F">
        <w:rPr>
          <w:rFonts w:ascii="Times New Roman" w:hAnsi="Times New Roman"/>
          <w:noProof/>
          <w:color w:val="000000" w:themeColor="text1"/>
        </w:rPr>
        <w:t>)</w:t>
      </w:r>
      <w:r w:rsidR="00E029A6" w:rsidRPr="004D0C6F">
        <w:rPr>
          <w:rFonts w:ascii="Times New Roman" w:hAnsi="Times New Roman"/>
          <w:color w:val="000000" w:themeColor="text1"/>
        </w:rPr>
        <w:fldChar w:fldCharType="end"/>
      </w:r>
      <w:r w:rsidR="00E029A6" w:rsidRPr="004D0C6F" w:rsidDel="00E029A6">
        <w:rPr>
          <w:rFonts w:ascii="Times New Roman" w:hAnsi="Times New Roman"/>
          <w:color w:val="000000" w:themeColor="text1"/>
        </w:rPr>
        <w:t xml:space="preserve"> </w:t>
      </w:r>
      <w:r w:rsidR="00FF447B" w:rsidRPr="004D0C6F">
        <w:rPr>
          <w:rFonts w:ascii="Times New Roman" w:hAnsi="Times New Roman"/>
          <w:color w:val="000000" w:themeColor="text1"/>
        </w:rPr>
        <w:t xml:space="preserve">suggested </w:t>
      </w:r>
      <w:r w:rsidR="008907EF" w:rsidRPr="004D0C6F">
        <w:rPr>
          <w:rFonts w:ascii="Times New Roman" w:hAnsi="Times New Roman"/>
          <w:color w:val="000000" w:themeColor="text1"/>
        </w:rPr>
        <w:t xml:space="preserve">alteration of </w:t>
      </w:r>
      <w:r w:rsidR="00FF447B" w:rsidRPr="004D0C6F">
        <w:rPr>
          <w:rFonts w:ascii="Times New Roman" w:hAnsi="Times New Roman"/>
          <w:color w:val="000000" w:themeColor="text1"/>
        </w:rPr>
        <w:t xml:space="preserve">white matter </w:t>
      </w:r>
      <w:r w:rsidR="008907EF" w:rsidRPr="004D0C6F">
        <w:rPr>
          <w:rFonts w:ascii="Times New Roman" w:hAnsi="Times New Roman"/>
          <w:color w:val="000000" w:themeColor="text1"/>
        </w:rPr>
        <w:t xml:space="preserve">organization in </w:t>
      </w:r>
      <w:r w:rsidR="006C64A2" w:rsidRPr="004D0C6F">
        <w:rPr>
          <w:rFonts w:ascii="Times New Roman" w:hAnsi="Times New Roman"/>
          <w:color w:val="000000" w:themeColor="text1"/>
        </w:rPr>
        <w:t xml:space="preserve">the </w:t>
      </w:r>
      <w:r w:rsidR="00FF447B" w:rsidRPr="004D0C6F">
        <w:rPr>
          <w:rFonts w:ascii="Times New Roman" w:hAnsi="Times New Roman"/>
          <w:color w:val="000000" w:themeColor="text1"/>
        </w:rPr>
        <w:t>fronto-striatal-cerebellar circuitry</w:t>
      </w:r>
      <w:r w:rsidR="00D26AA5" w:rsidRPr="004D0C6F">
        <w:rPr>
          <w:rFonts w:ascii="Times New Roman" w:hAnsi="Times New Roman"/>
          <w:color w:val="000000" w:themeColor="text1"/>
        </w:rPr>
        <w:t>, while the second meta-analysis</w:t>
      </w:r>
      <w:r w:rsidR="00E51A69" w:rsidRPr="004D0C6F">
        <w:rPr>
          <w:rFonts w:ascii="Times New Roman" w:hAnsi="Times New Roman"/>
          <w:color w:val="000000" w:themeColor="text1"/>
        </w:rPr>
        <w:t xml:space="preserve"> </w:t>
      </w:r>
      <w:r w:rsidR="00E029A6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DaGVuPC9BdXRob3I+PFllYXI+MjAxNjwvWWVhcj48UmVj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</w:fldData>
        </w:fldChar>
      </w:r>
      <w:r w:rsidR="00E029A6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E029A6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DaGVuPC9BdXRob3I+PFllYXI+MjAxNjwvWWVhcj48UmVj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</w:fldData>
        </w:fldChar>
      </w:r>
      <w:r w:rsidR="00E029A6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E029A6" w:rsidRPr="004D0C6F">
        <w:rPr>
          <w:rFonts w:ascii="Times New Roman" w:hAnsi="Times New Roman"/>
          <w:color w:val="000000" w:themeColor="text1"/>
        </w:rPr>
      </w:r>
      <w:r w:rsidR="00E029A6" w:rsidRPr="004D0C6F">
        <w:rPr>
          <w:rFonts w:ascii="Times New Roman" w:hAnsi="Times New Roman"/>
          <w:color w:val="000000" w:themeColor="text1"/>
        </w:rPr>
        <w:fldChar w:fldCharType="end"/>
      </w:r>
      <w:r w:rsidR="00E029A6" w:rsidRPr="004D0C6F">
        <w:rPr>
          <w:rFonts w:ascii="Times New Roman" w:hAnsi="Times New Roman"/>
          <w:color w:val="000000" w:themeColor="text1"/>
        </w:rPr>
      </w:r>
      <w:r w:rsidR="00E029A6" w:rsidRPr="004D0C6F">
        <w:rPr>
          <w:rFonts w:ascii="Times New Roman" w:hAnsi="Times New Roman"/>
          <w:color w:val="000000" w:themeColor="text1"/>
        </w:rPr>
        <w:fldChar w:fldCharType="separate"/>
      </w:r>
      <w:r w:rsidR="00E029A6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12" w:tooltip="Chen, 2016 #128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Chen et al., 2016</w:t>
        </w:r>
      </w:hyperlink>
      <w:r w:rsidR="00E029A6" w:rsidRPr="004D0C6F">
        <w:rPr>
          <w:rFonts w:ascii="Times New Roman" w:hAnsi="Times New Roman"/>
          <w:noProof/>
          <w:color w:val="000000" w:themeColor="text1"/>
        </w:rPr>
        <w:t>)</w:t>
      </w:r>
      <w:r w:rsidR="00E029A6" w:rsidRPr="004D0C6F">
        <w:rPr>
          <w:rFonts w:ascii="Times New Roman" w:hAnsi="Times New Roman"/>
          <w:color w:val="000000" w:themeColor="text1"/>
        </w:rPr>
        <w:fldChar w:fldCharType="end"/>
      </w:r>
      <w:r w:rsidR="00D26AA5" w:rsidRPr="004D0C6F">
        <w:rPr>
          <w:rFonts w:ascii="Times New Roman" w:hAnsi="Times New Roman"/>
          <w:color w:val="000000" w:themeColor="text1"/>
        </w:rPr>
        <w:t xml:space="preserve"> </w:t>
      </w:r>
      <w:r w:rsidR="00344942" w:rsidRPr="004D0C6F">
        <w:rPr>
          <w:rFonts w:ascii="Times New Roman" w:hAnsi="Times New Roman"/>
          <w:color w:val="000000" w:themeColor="text1"/>
        </w:rPr>
        <w:t xml:space="preserve">reported </w:t>
      </w:r>
      <w:r w:rsidR="00D26AA5" w:rsidRPr="004D0C6F">
        <w:rPr>
          <w:rFonts w:ascii="Times New Roman" w:hAnsi="Times New Roman"/>
          <w:color w:val="000000" w:themeColor="text1"/>
        </w:rPr>
        <w:t>abnormalit</w:t>
      </w:r>
      <w:r w:rsidR="00344942" w:rsidRPr="004D0C6F">
        <w:rPr>
          <w:rFonts w:ascii="Times New Roman" w:hAnsi="Times New Roman"/>
          <w:color w:val="000000" w:themeColor="text1"/>
        </w:rPr>
        <w:t>ies</w:t>
      </w:r>
      <w:r w:rsidR="00D26AA5" w:rsidRPr="004D0C6F">
        <w:rPr>
          <w:rFonts w:ascii="Times New Roman" w:hAnsi="Times New Roman"/>
          <w:color w:val="000000" w:themeColor="text1"/>
        </w:rPr>
        <w:t xml:space="preserve"> in commissural </w:t>
      </w:r>
      <w:r w:rsidR="002558B6" w:rsidRPr="004D0C6F">
        <w:rPr>
          <w:rFonts w:ascii="Times New Roman" w:hAnsi="Times New Roman"/>
          <w:color w:val="000000" w:themeColor="text1"/>
        </w:rPr>
        <w:t>fiber</w:t>
      </w:r>
      <w:r w:rsidR="00344942" w:rsidRPr="004D0C6F">
        <w:rPr>
          <w:rFonts w:ascii="Times New Roman" w:hAnsi="Times New Roman"/>
          <w:color w:val="000000" w:themeColor="text1"/>
        </w:rPr>
        <w:t>s</w:t>
      </w:r>
      <w:r w:rsidR="002558B6" w:rsidRPr="004D0C6F">
        <w:rPr>
          <w:rFonts w:ascii="Times New Roman" w:hAnsi="Times New Roman"/>
          <w:color w:val="000000" w:themeColor="text1"/>
        </w:rPr>
        <w:t xml:space="preserve"> a</w:t>
      </w:r>
      <w:r w:rsidR="0030072F" w:rsidRPr="004D0C6F">
        <w:rPr>
          <w:rFonts w:ascii="Times New Roman" w:hAnsi="Times New Roman"/>
          <w:color w:val="000000" w:themeColor="text1"/>
        </w:rPr>
        <w:t xml:space="preserve">ssociated with cross-sectional </w:t>
      </w:r>
      <w:r w:rsidR="002558B6" w:rsidRPr="004D0C6F">
        <w:rPr>
          <w:rFonts w:ascii="Times New Roman" w:hAnsi="Times New Roman"/>
          <w:color w:val="000000" w:themeColor="text1"/>
        </w:rPr>
        <w:t>age</w:t>
      </w:r>
      <w:r w:rsidR="00D26AA5" w:rsidRPr="004D0C6F">
        <w:rPr>
          <w:rFonts w:ascii="Times New Roman" w:hAnsi="Times New Roman"/>
          <w:color w:val="000000" w:themeColor="text1"/>
        </w:rPr>
        <w:t>.</w:t>
      </w:r>
      <w:r w:rsidR="00FF447B" w:rsidRPr="004D0C6F">
        <w:rPr>
          <w:rFonts w:ascii="Times New Roman" w:hAnsi="Times New Roman"/>
          <w:color w:val="000000" w:themeColor="text1"/>
        </w:rPr>
        <w:t xml:space="preserve"> </w:t>
      </w:r>
      <w:r w:rsidR="005646E7" w:rsidRPr="004D0C6F">
        <w:rPr>
          <w:rFonts w:ascii="Times New Roman" w:hAnsi="Times New Roman"/>
          <w:color w:val="000000" w:themeColor="text1"/>
        </w:rPr>
        <w:t xml:space="preserve">However, </w:t>
      </w:r>
      <w:r w:rsidR="0015756B" w:rsidRPr="004D0C6F">
        <w:rPr>
          <w:rFonts w:ascii="Times New Roman" w:hAnsi="Times New Roman"/>
          <w:color w:val="000000" w:themeColor="text1"/>
        </w:rPr>
        <w:t xml:space="preserve">neither </w:t>
      </w:r>
      <w:r w:rsidR="0050433F" w:rsidRPr="004D0C6F">
        <w:rPr>
          <w:rFonts w:ascii="Times New Roman" w:hAnsi="Times New Roman"/>
          <w:color w:val="000000" w:themeColor="text1"/>
        </w:rPr>
        <w:t xml:space="preserve">meta-analysis </w:t>
      </w:r>
      <w:r w:rsidR="0090747F" w:rsidRPr="004D0C6F">
        <w:rPr>
          <w:rFonts w:ascii="Times New Roman" w:hAnsi="Times New Roman"/>
          <w:color w:val="000000" w:themeColor="text1"/>
        </w:rPr>
        <w:t xml:space="preserve">separately conducted meta-analyses of WBVBA and TBSS nor </w:t>
      </w:r>
      <w:r w:rsidR="0015756B" w:rsidRPr="004D0C6F">
        <w:rPr>
          <w:rFonts w:ascii="Times New Roman" w:hAnsi="Times New Roman"/>
          <w:color w:val="000000" w:themeColor="text1"/>
        </w:rPr>
        <w:t>considered</w:t>
      </w:r>
      <w:r w:rsidR="005D74FA" w:rsidRPr="004D0C6F">
        <w:rPr>
          <w:rFonts w:ascii="Times New Roman" w:hAnsi="Times New Roman"/>
          <w:color w:val="000000" w:themeColor="text1"/>
        </w:rPr>
        <w:t xml:space="preserve"> the observation that </w:t>
      </w:r>
      <w:r w:rsidR="009D2853" w:rsidRPr="004D0C6F">
        <w:rPr>
          <w:rFonts w:ascii="Times New Roman" w:hAnsi="Times New Roman"/>
          <w:color w:val="000000" w:themeColor="text1"/>
        </w:rPr>
        <w:t>head motion produce</w:t>
      </w:r>
      <w:r w:rsidR="0015756B" w:rsidRPr="004D0C6F">
        <w:rPr>
          <w:rFonts w:ascii="Times New Roman" w:hAnsi="Times New Roman"/>
          <w:color w:val="000000" w:themeColor="text1"/>
        </w:rPr>
        <w:t>s</w:t>
      </w:r>
      <w:r w:rsidR="009D2853" w:rsidRPr="004D0C6F">
        <w:rPr>
          <w:rFonts w:ascii="Times New Roman" w:hAnsi="Times New Roman"/>
          <w:color w:val="000000" w:themeColor="text1"/>
        </w:rPr>
        <w:t xml:space="preserve"> spurious </w:t>
      </w:r>
      <w:r w:rsidR="0015756B" w:rsidRPr="004D0C6F">
        <w:rPr>
          <w:rFonts w:ascii="Times New Roman" w:hAnsi="Times New Roman"/>
          <w:color w:val="000000" w:themeColor="text1"/>
        </w:rPr>
        <w:t xml:space="preserve">DTI </w:t>
      </w:r>
      <w:r w:rsidR="009D2853" w:rsidRPr="004D0C6F">
        <w:rPr>
          <w:rFonts w:ascii="Times New Roman" w:hAnsi="Times New Roman"/>
          <w:color w:val="000000" w:themeColor="text1"/>
        </w:rPr>
        <w:t>findings</w:t>
      </w:r>
      <w:r w:rsidR="0015756B" w:rsidRPr="004D0C6F">
        <w:rPr>
          <w:rFonts w:ascii="Times New Roman" w:hAnsi="Times New Roman"/>
          <w:color w:val="000000" w:themeColor="text1"/>
        </w:rPr>
        <w:t xml:space="preserve"> of decreased FA in groups with greater head motion </w: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ZZW5kaWtpPC9BdXRob3I+PFllYXI+MjAxNDwvWWVhcj48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</w:fldData>
        </w:fldChar>
      </w:r>
      <w:r w:rsidR="00782671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782671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ZZW5kaWtpPC9BdXRob3I+PFllYXI+MjAxNDwvWWVhcj48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</w:fldData>
        </w:fldChar>
      </w:r>
      <w:r w:rsidR="00782671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782671" w:rsidRPr="004D0C6F">
        <w:rPr>
          <w:rFonts w:ascii="Times New Roman" w:hAnsi="Times New Roman"/>
          <w:color w:val="000000" w:themeColor="text1"/>
        </w:rPr>
      </w:r>
      <w:r w:rsidR="00782671" w:rsidRPr="004D0C6F">
        <w:rPr>
          <w:rFonts w:ascii="Times New Roman" w:hAnsi="Times New Roman"/>
          <w:color w:val="000000" w:themeColor="text1"/>
        </w:rPr>
        <w:fldChar w:fldCharType="end"/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60" w:tooltip="Yendiki, 2014 #57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Yendiki et al., 2014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9D2853" w:rsidRPr="004D0C6F">
        <w:rPr>
          <w:rFonts w:ascii="Times New Roman" w:hAnsi="Times New Roman"/>
          <w:color w:val="000000" w:themeColor="text1"/>
        </w:rPr>
        <w:t>.</w:t>
      </w:r>
      <w:r w:rsidR="00215E9E" w:rsidRPr="004D0C6F">
        <w:rPr>
          <w:rFonts w:ascii="Times New Roman" w:hAnsi="Times New Roman"/>
          <w:color w:val="000000" w:themeColor="text1"/>
        </w:rPr>
        <w:t xml:space="preserve"> Head motion is a particular concern in ADHD, which is characterized by hyperkinesis in both children and adults </w: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HYXJjaWEgTXVyaWxsbzwvQXV0aG9yPjxZZWFyPjIwMTU8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HYXJjaWEgTXVyaWxsbzwvQXV0aG9yPjxZZWFyPjIwMTU8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24" w:tooltip="Garcia Murillo, 2015 #136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Garcia Murillo et al., 2015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215E9E" w:rsidRPr="004D0C6F">
        <w:rPr>
          <w:rFonts w:ascii="Times New Roman" w:hAnsi="Times New Roman"/>
          <w:color w:val="000000" w:themeColor="text1"/>
        </w:rPr>
        <w:t>. Accordingly, we performed updated meta-analyses of both WBVBA and TBSS approaches</w:t>
      </w:r>
      <w:r w:rsidR="00E029A6" w:rsidRPr="004D0C6F">
        <w:rPr>
          <w:rFonts w:ascii="Times New Roman" w:hAnsi="Times New Roman"/>
          <w:color w:val="000000" w:themeColor="text1"/>
        </w:rPr>
        <w:t>,</w:t>
      </w:r>
      <w:r w:rsidR="00215E9E" w:rsidRPr="004D0C6F">
        <w:rPr>
          <w:rFonts w:ascii="Times New Roman" w:hAnsi="Times New Roman"/>
          <w:color w:val="000000" w:themeColor="text1"/>
        </w:rPr>
        <w:t xml:space="preserve"> separately. Because of the concerns regarding head motion, we also </w:t>
      </w:r>
      <w:r w:rsidR="009504D4" w:rsidRPr="004D0C6F">
        <w:rPr>
          <w:rFonts w:ascii="Times New Roman" w:hAnsi="Times New Roman"/>
          <w:color w:val="000000" w:themeColor="text1"/>
        </w:rPr>
        <w:t xml:space="preserve">provided </w:t>
      </w:r>
      <w:r w:rsidR="004C7745" w:rsidRPr="004D0C6F">
        <w:rPr>
          <w:rFonts w:ascii="Times New Roman" w:hAnsi="Times New Roman"/>
          <w:color w:val="000000" w:themeColor="text1"/>
        </w:rPr>
        <w:t xml:space="preserve">a </w:t>
      </w:r>
      <w:r w:rsidR="009504D4" w:rsidRPr="004D0C6F">
        <w:rPr>
          <w:rFonts w:ascii="Times New Roman" w:hAnsi="Times New Roman"/>
          <w:color w:val="000000" w:themeColor="text1"/>
        </w:rPr>
        <w:t xml:space="preserve">qualitative review </w:t>
      </w:r>
      <w:r w:rsidR="004C7745" w:rsidRPr="004D0C6F">
        <w:rPr>
          <w:rFonts w:ascii="Times New Roman" w:hAnsi="Times New Roman"/>
          <w:color w:val="000000" w:themeColor="text1"/>
        </w:rPr>
        <w:t>on the</w:t>
      </w:r>
      <w:r w:rsidR="009504D4" w:rsidRPr="004D0C6F">
        <w:rPr>
          <w:rFonts w:ascii="Times New Roman" w:hAnsi="Times New Roman"/>
          <w:color w:val="000000" w:themeColor="text1"/>
        </w:rPr>
        <w:t xml:space="preserve"> potential influence of head motion on TBSS studies that compared head motion during the scan</w:t>
      </w:r>
      <w:r w:rsidR="00A262BE" w:rsidRPr="004D0C6F">
        <w:rPr>
          <w:rFonts w:ascii="Times New Roman" w:hAnsi="Times New Roman"/>
          <w:color w:val="000000" w:themeColor="text1"/>
        </w:rPr>
        <w:t>. Such an analysis was not possible for the WBVBA studies,</w:t>
      </w:r>
      <w:r w:rsidR="00215E9E" w:rsidRPr="004D0C6F">
        <w:rPr>
          <w:rFonts w:ascii="Times New Roman" w:hAnsi="Times New Roman"/>
          <w:color w:val="000000" w:themeColor="text1"/>
        </w:rPr>
        <w:t xml:space="preserve"> </w:t>
      </w:r>
      <w:r w:rsidR="00A262BE" w:rsidRPr="004D0C6F">
        <w:rPr>
          <w:rFonts w:ascii="Times New Roman" w:hAnsi="Times New Roman"/>
          <w:color w:val="000000" w:themeColor="text1"/>
        </w:rPr>
        <w:t>which were largely conducted before the field became aware of head motion as a concern.</w:t>
      </w:r>
    </w:p>
    <w:p w:rsidR="0027423F" w:rsidRPr="004D0C6F" w:rsidRDefault="0027423F" w:rsidP="00F854E6">
      <w:pPr>
        <w:widowControl/>
        <w:spacing w:line="480" w:lineRule="auto"/>
        <w:rPr>
          <w:rFonts w:ascii="Times New Roman" w:hAnsi="Times New Roman"/>
          <w:b/>
          <w:color w:val="000000" w:themeColor="text1"/>
        </w:rPr>
      </w:pP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>M</w:t>
      </w:r>
      <w:r w:rsidR="007D3DD8" w:rsidRPr="004D0C6F">
        <w:rPr>
          <w:rFonts w:ascii="Times New Roman" w:hAnsi="Times New Roman"/>
          <w:b/>
          <w:color w:val="000000" w:themeColor="text1"/>
        </w:rPr>
        <w:t>ethods</w:t>
      </w:r>
    </w:p>
    <w:p w:rsidR="00F05F39" w:rsidRPr="004D0C6F" w:rsidRDefault="00F05F39" w:rsidP="00F854E6">
      <w:pPr>
        <w:spacing w:line="480" w:lineRule="auto"/>
        <w:ind w:firstLine="960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 xml:space="preserve">The Preferred Reporting Items for Systematic Reviews and Meta-Analyses </w:t>
      </w:r>
      <w:r w:rsidR="000B0710" w:rsidRPr="004D0C6F">
        <w:rPr>
          <w:rFonts w:ascii="Times New Roman" w:hAnsi="Times New Roman"/>
          <w:color w:val="000000" w:themeColor="text1"/>
        </w:rPr>
        <w:t xml:space="preserve">(PRISMA) </w:t>
      </w:r>
      <w:r w:rsidRPr="004D0C6F">
        <w:rPr>
          <w:rFonts w:ascii="Times New Roman" w:hAnsi="Times New Roman"/>
          <w:color w:val="000000" w:themeColor="text1"/>
        </w:rPr>
        <w:t xml:space="preserve">Statement was followed for the systematic search </w:t>
      </w:r>
      <w:r w:rsidR="00045610" w:rsidRPr="004D0C6F">
        <w:rPr>
          <w:rFonts w:ascii="Times New Roman" w:hAnsi="Times New Roman"/>
          <w:color w:val="000000" w:themeColor="text1"/>
        </w:rPr>
        <w:fldChar w:fldCharType="begin"/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 &lt;EndNote&gt;&lt;Cite&gt;&lt;Author&gt;Moher&lt;/Author&gt;&lt;Year&gt;1999&lt;/Year&gt;&lt;RecNum&gt;55&lt;/RecNum&gt;&lt;DisplayText&gt;(Moher et al., 1999)&lt;/DisplayText&gt;&lt;record&gt;&lt;rec-number&gt;55&lt;/rec-number&gt;&lt;foreign-keys&gt;&lt;key app="EN" db-id="wpzx0e9rpfxdzhe9tzl5pr9hez50pas5xsfx"&gt;55&lt;/key&gt;&lt;/foreign-keys&gt;&lt;ref-type name="Journal Article"&gt;17&lt;/ref-type&gt;&lt;contributors&gt;&lt;authors&gt;&lt;author&gt;Moher, D.&lt;/author&gt;&lt;author&gt;Cook, D. J.&lt;/author&gt;&lt;author&gt;Eastwood, S.&lt;/author&gt;&lt;author&gt;Olkin, I.&lt;/author&gt;&lt;author&gt;Rennie, D.&lt;/author&gt;&lt;author&gt;Stroup, D. F.&lt;/author&gt;&lt;/authors&gt;&lt;translated-authors&gt;&lt;author&gt;Lancet,&lt;/author&gt;&lt;/translated-authors&gt;&lt;/contributors&gt;&lt;auth-address&gt;University of Ottawa, Thomas C Chalmers Centre for Systematic Reviews, Ontario, Canada. dmoher@uottawa.ca&lt;/auth-address&gt;&lt;titles&gt;&lt;title&gt;Improving the quality of reports of meta-analyses of randomised controlled trials: the QUOROM statement. Quality of Reporting of Meta-analyses&lt;/title&gt;&lt;secondary-title&gt;The Lancet&lt;/secondary-title&gt;&lt;alt-title&gt;Lancet&lt;/alt-title&gt;&lt;/titles&gt;&lt;alt-periodical&gt;&lt;full-title&gt;Lancet&lt;/full-title&gt;&lt;/alt-periodical&gt;&lt;pages&gt;1896-900&lt;/pages&gt;&lt;volume&gt;354&lt;/volume&gt;&lt;number&gt;9193&lt;/number&gt;&lt;keywords&gt;&lt;keyword&gt;Authorship&lt;/keyword&gt;&lt;keyword&gt;Guidelines as Topic&lt;/keyword&gt;&lt;keyword&gt;Humans&lt;/keyword&gt;&lt;keyword&gt;*Meta-Analysis as Topic&lt;/keyword&gt;&lt;keyword&gt;Randomized Controlled Trials as Topic&lt;/keyword&gt;&lt;keyword&gt;Software Design&lt;/keyword&gt;&lt;/keywords&gt;&lt;dates&gt;&lt;year&gt;1999&lt;/year&gt;&lt;pub-dates&gt;&lt;date&gt;Nov 27&lt;/date&gt;&lt;/pub-dates&gt;&lt;/dates&gt;&lt;isbn&gt;0140-6736 (Print)&amp;#xD;0140-6736 (Linking)&lt;/isbn&gt;&lt;accession-num&gt;10584742&lt;/accession-num&gt;&lt;urls&gt;&lt;related-urls&gt;&lt;url&gt;http://www.ncbi.nlm.nih.gov/pubmed/10584742&lt;/url&gt;&lt;/related-urls&gt;&lt;/urls&gt;&lt;remote-database-provider&gt;1999 Nov 27&lt;/remote-database-provider&gt;&lt;language&gt;eng&lt;/language&gt;&lt;/record&gt;&lt;/Cite&gt;&lt;/EndNote&gt;</w:instrText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36" w:tooltip="Moher, 1999 #55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Moher et al., 1999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>.</w:t>
      </w:r>
    </w:p>
    <w:p w:rsidR="00F05F39" w:rsidRPr="004D0C6F" w:rsidRDefault="00F05F39" w:rsidP="00F854E6">
      <w:pPr>
        <w:spacing w:line="480" w:lineRule="auto"/>
        <w:rPr>
          <w:rFonts w:ascii="Times New Roman" w:hAnsi="Times New Roman"/>
          <w:color w:val="000000" w:themeColor="text1"/>
        </w:rPr>
      </w:pPr>
    </w:p>
    <w:p w:rsidR="00F05F39" w:rsidRPr="004D0C6F" w:rsidRDefault="00F05F39" w:rsidP="00F854E6">
      <w:pPr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>Data sources</w:t>
      </w:r>
    </w:p>
    <w:p w:rsidR="00F05F39" w:rsidRPr="004D0C6F" w:rsidRDefault="00F05F39" w:rsidP="00F854E6">
      <w:pPr>
        <w:spacing w:line="480" w:lineRule="auto"/>
        <w:ind w:firstLine="960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eastAsia="MS Minchofalt" w:hAnsi="Times New Roman"/>
          <w:color w:val="000000" w:themeColor="text1"/>
          <w:kern w:val="0"/>
          <w:lang w:val="en-GB"/>
        </w:rPr>
        <w:t xml:space="preserve">Two authors </w:t>
      </w:r>
      <w:r w:rsidRPr="004D0C6F">
        <w:rPr>
          <w:rFonts w:ascii="Times New Roman" w:hAnsi="Times New Roman"/>
          <w:color w:val="000000" w:themeColor="text1"/>
          <w:lang w:val="en-GB"/>
        </w:rPr>
        <w:t xml:space="preserve">(Y.A. and S.C.) </w:t>
      </w:r>
      <w:r w:rsidRPr="004D0C6F">
        <w:rPr>
          <w:rFonts w:ascii="Times New Roman" w:eastAsia="MS Minchofalt" w:hAnsi="Times New Roman"/>
          <w:color w:val="000000" w:themeColor="text1"/>
          <w:kern w:val="0"/>
          <w:lang w:val="en-GB"/>
        </w:rPr>
        <w:t xml:space="preserve">independently searched the following electronic databases: PubMed, </w:t>
      </w:r>
      <w:r w:rsidRPr="004D0C6F">
        <w:rPr>
          <w:rFonts w:ascii="Times New Roman" w:hAnsi="Times New Roman"/>
          <w:color w:val="000000" w:themeColor="text1"/>
          <w:lang w:val="en-GB"/>
        </w:rPr>
        <w:t>Ovid databases (Ovid MEDLINE®, EMBASE Classic+EMBASE, PsycINFO), Web of Knowledge (including Web of Science, Biological Abstracts, BIOSIS, Current Contents Connect, Data Citation Index, Derwet Innovations Index, FSTA, INspec, MEDLINE, and SciELO), and ERIC, with</w:t>
      </w:r>
      <w:r w:rsidR="00DC137B" w:rsidRPr="004D0C6F">
        <w:rPr>
          <w:rFonts w:ascii="Times New Roman" w:hAnsi="Times New Roman"/>
          <w:color w:val="000000" w:themeColor="text1"/>
          <w:lang w:val="en-GB"/>
        </w:rPr>
        <w:t>out</w:t>
      </w:r>
      <w:r w:rsidRPr="004D0C6F">
        <w:rPr>
          <w:rFonts w:ascii="Times New Roman" w:hAnsi="Times New Roman"/>
          <w:color w:val="000000" w:themeColor="text1"/>
          <w:lang w:val="en-GB"/>
        </w:rPr>
        <w:t xml:space="preserve"> language </w:t>
      </w:r>
      <w:r w:rsidR="00973B29" w:rsidRPr="004D0C6F">
        <w:rPr>
          <w:rFonts w:ascii="Times New Roman" w:hAnsi="Times New Roman"/>
          <w:color w:val="000000" w:themeColor="text1"/>
          <w:lang w:val="en-GB"/>
        </w:rPr>
        <w:t xml:space="preserve">and date </w:t>
      </w:r>
      <w:r w:rsidRPr="004D0C6F">
        <w:rPr>
          <w:rFonts w:ascii="Times New Roman" w:hAnsi="Times New Roman"/>
          <w:color w:val="000000" w:themeColor="text1"/>
          <w:lang w:val="en-GB"/>
        </w:rPr>
        <w:t>restrictions. The last search was performed on April 1</w:t>
      </w:r>
      <w:r w:rsidRPr="004D0C6F">
        <w:rPr>
          <w:rFonts w:ascii="Times New Roman" w:hAnsi="Times New Roman"/>
          <w:color w:val="000000" w:themeColor="text1"/>
          <w:vertAlign w:val="superscript"/>
          <w:lang w:val="en-GB"/>
        </w:rPr>
        <w:t>st</w:t>
      </w:r>
      <w:r w:rsidRPr="004D0C6F">
        <w:rPr>
          <w:rFonts w:ascii="Times New Roman" w:hAnsi="Times New Roman"/>
          <w:color w:val="000000" w:themeColor="text1"/>
          <w:lang w:val="en-GB"/>
        </w:rPr>
        <w:t>, 2016. Supplemental Material A1 reports the search terms and syntax</w:t>
      </w:r>
      <w:r w:rsidR="00F81D2A" w:rsidRPr="004D0C6F">
        <w:rPr>
          <w:rFonts w:ascii="Times New Roman" w:hAnsi="Times New Roman"/>
          <w:color w:val="000000" w:themeColor="text1"/>
          <w:lang w:val="en-GB"/>
        </w:rPr>
        <w:t xml:space="preserve"> for each electronic database</w:t>
      </w:r>
      <w:r w:rsidRPr="004D0C6F">
        <w:rPr>
          <w:rFonts w:ascii="Times New Roman" w:hAnsi="Times New Roman"/>
          <w:color w:val="000000" w:themeColor="text1"/>
          <w:lang w:val="en-GB"/>
        </w:rPr>
        <w:t>.</w:t>
      </w:r>
    </w:p>
    <w:p w:rsidR="00F05F39" w:rsidRPr="004D0C6F" w:rsidRDefault="00F05F39" w:rsidP="00F854E6">
      <w:pPr>
        <w:spacing w:line="480" w:lineRule="auto"/>
        <w:rPr>
          <w:rFonts w:ascii="Times New Roman" w:hAnsi="Times New Roman"/>
          <w:color w:val="000000" w:themeColor="text1"/>
        </w:rPr>
      </w:pPr>
    </w:p>
    <w:p w:rsidR="00F05F39" w:rsidRPr="004D0C6F" w:rsidRDefault="00F05F39" w:rsidP="00F854E6">
      <w:pPr>
        <w:spacing w:line="480" w:lineRule="auto"/>
        <w:rPr>
          <w:rFonts w:ascii="Times New Roman" w:hAnsi="Times New Roman"/>
          <w:color w:val="000000" w:themeColor="text1"/>
          <w:lang w:val="en-GB"/>
        </w:rPr>
      </w:pPr>
      <w:r w:rsidRPr="004D0C6F">
        <w:rPr>
          <w:rFonts w:ascii="Times New Roman" w:hAnsi="Times New Roman"/>
          <w:b/>
          <w:color w:val="000000" w:themeColor="text1"/>
          <w:lang w:val="en-GB"/>
        </w:rPr>
        <w:t>Identification and selection of studies</w:t>
      </w:r>
    </w:p>
    <w:p w:rsidR="00F05F39" w:rsidRPr="004D0C6F" w:rsidRDefault="00F05F39" w:rsidP="00F854E6">
      <w:pPr>
        <w:autoSpaceDE w:val="0"/>
        <w:autoSpaceDN w:val="0"/>
        <w:adjustRightInd w:val="0"/>
        <w:spacing w:line="480" w:lineRule="auto"/>
        <w:ind w:firstLine="960"/>
        <w:rPr>
          <w:rFonts w:ascii="Times" w:hAnsi="Times" w:cs="Times"/>
          <w:color w:val="000000" w:themeColor="text1"/>
          <w:kern w:val="0"/>
          <w:lang w:eastAsia="it-IT"/>
        </w:rPr>
      </w:pPr>
      <w:r w:rsidRPr="004D0C6F">
        <w:rPr>
          <w:rFonts w:ascii="Times New Roman" w:hAnsi="Times New Roman"/>
          <w:color w:val="000000" w:themeColor="text1"/>
          <w:lang w:val="en-GB"/>
        </w:rPr>
        <w:t xml:space="preserve">First, two authors (Y.A. and S.C.) independently screened titles and abstracts of all non-duplicated papers and agreed on a final list of studies that proceeded to full-text screening. Then, the two authors </w:t>
      </w:r>
      <w:r w:rsidR="00F81D2A" w:rsidRPr="004D0C6F">
        <w:rPr>
          <w:rFonts w:ascii="Times New Roman" w:hAnsi="Times New Roman"/>
          <w:color w:val="000000" w:themeColor="text1"/>
          <w:lang w:val="en-GB"/>
        </w:rPr>
        <w:t xml:space="preserve">independently </w:t>
      </w:r>
      <w:r w:rsidRPr="004D0C6F">
        <w:rPr>
          <w:rFonts w:ascii="Times New Roman" w:hAnsi="Times New Roman"/>
          <w:color w:val="000000" w:themeColor="text1"/>
          <w:lang w:val="en-GB"/>
        </w:rPr>
        <w:t xml:space="preserve">assessed eligibility of these studies </w:t>
      </w:r>
      <w:r w:rsidR="00F81D2A" w:rsidRPr="004D0C6F">
        <w:rPr>
          <w:rFonts w:ascii="Times New Roman" w:hAnsi="Times New Roman"/>
          <w:color w:val="000000" w:themeColor="text1"/>
          <w:lang w:val="en-GB"/>
        </w:rPr>
        <w:t xml:space="preserve">for the </w:t>
      </w:r>
      <w:r w:rsidRPr="004D0C6F">
        <w:rPr>
          <w:rFonts w:ascii="Times New Roman" w:hAnsi="Times New Roman"/>
          <w:color w:val="000000" w:themeColor="text1"/>
          <w:lang w:val="en-GB"/>
        </w:rPr>
        <w:t xml:space="preserve">meta-analysis. Reference lists of the identified studies </w:t>
      </w:r>
      <w:r w:rsidR="00F81D2A" w:rsidRPr="004D0C6F">
        <w:rPr>
          <w:rFonts w:ascii="Times New Roman" w:hAnsi="Times New Roman"/>
          <w:color w:val="000000" w:themeColor="text1"/>
          <w:lang w:val="en-GB"/>
        </w:rPr>
        <w:t>were also</w:t>
      </w:r>
      <w:r w:rsidRPr="004D0C6F">
        <w:rPr>
          <w:rFonts w:ascii="Times New Roman" w:hAnsi="Times New Roman"/>
          <w:color w:val="000000" w:themeColor="text1"/>
          <w:lang w:val="en-GB"/>
        </w:rPr>
        <w:t xml:space="preserve"> screened</w:t>
      </w:r>
      <w:r w:rsidR="00F81D2A" w:rsidRPr="004D0C6F">
        <w:rPr>
          <w:rFonts w:ascii="Times New Roman" w:hAnsi="Times New Roman"/>
          <w:color w:val="000000" w:themeColor="text1"/>
          <w:lang w:val="en-GB"/>
        </w:rPr>
        <w:t xml:space="preserve"> t</w:t>
      </w:r>
      <w:r w:rsidR="00F81D2A" w:rsidRPr="004D0C6F">
        <w:rPr>
          <w:rFonts w:ascii="Times New Roman" w:hAnsi="Times New Roman"/>
          <w:color w:val="000000" w:themeColor="text1"/>
          <w:kern w:val="0"/>
          <w:lang w:eastAsia="it-IT"/>
        </w:rPr>
        <w:t>o determine if any relevant studies had been missed during the database searches</w:t>
      </w:r>
      <w:r w:rsidRPr="004D0C6F">
        <w:rPr>
          <w:rFonts w:ascii="Times New Roman" w:hAnsi="Times New Roman"/>
          <w:color w:val="000000" w:themeColor="text1"/>
          <w:lang w:val="en-GB"/>
        </w:rPr>
        <w:t>. Any discrepancy between the two authors was resolved by a third author (F</w:t>
      </w:r>
      <w:r w:rsidR="00BE710F" w:rsidRPr="004D0C6F">
        <w:rPr>
          <w:rFonts w:ascii="Times New Roman" w:hAnsi="Times New Roman"/>
          <w:color w:val="000000" w:themeColor="text1"/>
          <w:lang w:val="en-GB"/>
        </w:rPr>
        <w:t>.</w:t>
      </w:r>
      <w:r w:rsidRPr="004D0C6F">
        <w:rPr>
          <w:rFonts w:ascii="Times New Roman" w:hAnsi="Times New Roman"/>
          <w:color w:val="000000" w:themeColor="text1"/>
          <w:lang w:val="en-GB"/>
        </w:rPr>
        <w:t>X</w:t>
      </w:r>
      <w:r w:rsidR="00BE710F" w:rsidRPr="004D0C6F">
        <w:rPr>
          <w:rFonts w:ascii="Times New Roman" w:hAnsi="Times New Roman"/>
          <w:color w:val="000000" w:themeColor="text1"/>
          <w:lang w:val="en-GB"/>
        </w:rPr>
        <w:t>.</w:t>
      </w:r>
      <w:r w:rsidRPr="004D0C6F">
        <w:rPr>
          <w:rFonts w:ascii="Times New Roman" w:hAnsi="Times New Roman"/>
          <w:color w:val="000000" w:themeColor="text1"/>
          <w:lang w:val="en-GB"/>
        </w:rPr>
        <w:t>C</w:t>
      </w:r>
      <w:r w:rsidR="00BE710F" w:rsidRPr="004D0C6F">
        <w:rPr>
          <w:rFonts w:ascii="Times New Roman" w:hAnsi="Times New Roman"/>
          <w:color w:val="000000" w:themeColor="text1"/>
          <w:lang w:val="en-GB"/>
        </w:rPr>
        <w:t>.</w:t>
      </w:r>
      <w:r w:rsidRPr="004D0C6F">
        <w:rPr>
          <w:rFonts w:ascii="Times New Roman" w:hAnsi="Times New Roman"/>
          <w:color w:val="000000" w:themeColor="text1"/>
          <w:lang w:val="en-GB"/>
        </w:rPr>
        <w:t>).</w:t>
      </w:r>
    </w:p>
    <w:p w:rsidR="00F05F39" w:rsidRPr="004D0C6F" w:rsidRDefault="00F05F39" w:rsidP="00F854E6">
      <w:pPr>
        <w:spacing w:line="480" w:lineRule="auto"/>
        <w:rPr>
          <w:rFonts w:ascii="Times New Roman" w:hAnsi="Times New Roman"/>
          <w:color w:val="000000" w:themeColor="text1"/>
        </w:rPr>
      </w:pPr>
    </w:p>
    <w:p w:rsidR="00F05F39" w:rsidRPr="004D0C6F" w:rsidRDefault="00F05F39" w:rsidP="00F854E6">
      <w:pPr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>Selection of study</w:t>
      </w:r>
    </w:p>
    <w:p w:rsidR="00F05F39" w:rsidRPr="004D0C6F" w:rsidRDefault="00F05F39" w:rsidP="008D4C23">
      <w:pPr>
        <w:spacing w:line="480" w:lineRule="auto"/>
        <w:ind w:firstLine="360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 xml:space="preserve">Studies were included in the meta-analysis if they: </w:t>
      </w:r>
    </w:p>
    <w:p w:rsidR="00F05F39" w:rsidRPr="004D0C6F" w:rsidRDefault="00F05F39" w:rsidP="00F854E6">
      <w:pPr>
        <w:pStyle w:val="ListParagraph"/>
        <w:numPr>
          <w:ilvl w:val="0"/>
          <w:numId w:val="1"/>
        </w:numPr>
        <w:spacing w:line="480" w:lineRule="auto"/>
        <w:ind w:leftChars="0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 xml:space="preserve">were peer-reviewed, </w:t>
      </w:r>
      <w:r w:rsidR="00BA2AC4" w:rsidRPr="004D0C6F">
        <w:rPr>
          <w:rFonts w:ascii="Times New Roman" w:hAnsi="Times New Roman"/>
          <w:color w:val="000000" w:themeColor="text1"/>
        </w:rPr>
        <w:t xml:space="preserve">indicating </w:t>
      </w:r>
      <w:r w:rsidRPr="004D0C6F">
        <w:rPr>
          <w:rFonts w:ascii="Times New Roman" w:hAnsi="Times New Roman"/>
          <w:color w:val="000000" w:themeColor="text1"/>
        </w:rPr>
        <w:t>methodological</w:t>
      </w:r>
      <w:r w:rsidR="00BA2AC4" w:rsidRPr="004D0C6F">
        <w:rPr>
          <w:rFonts w:ascii="Times New Roman" w:hAnsi="Times New Roman"/>
          <w:color w:val="000000" w:themeColor="text1"/>
        </w:rPr>
        <w:t xml:space="preserve"> adequacy. </w:t>
      </w:r>
      <w:r w:rsidRPr="004D0C6F">
        <w:rPr>
          <w:rFonts w:ascii="Times New Roman" w:hAnsi="Times New Roman"/>
          <w:color w:val="000000" w:themeColor="text1"/>
        </w:rPr>
        <w:t xml:space="preserve">This is </w:t>
      </w:r>
      <w:r w:rsidR="00254D6C" w:rsidRPr="004D0C6F">
        <w:rPr>
          <w:rFonts w:ascii="Times New Roman" w:hAnsi="Times New Roman"/>
          <w:color w:val="000000" w:themeColor="text1"/>
        </w:rPr>
        <w:t xml:space="preserve">in </w:t>
      </w:r>
      <w:r w:rsidRPr="004D0C6F">
        <w:rPr>
          <w:rFonts w:ascii="Times New Roman" w:hAnsi="Times New Roman"/>
          <w:color w:val="000000" w:themeColor="text1"/>
        </w:rPr>
        <w:t xml:space="preserve">line with recent meta-analyses </w: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EYWxleTwvQXV0aG9yPjxZZWFyPjIwMTQ8L1llYXI+PFJl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</w:fldData>
        </w:fldChar>
      </w:r>
      <w:r w:rsidR="002848E8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2848E8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EYWxleTwvQXV0aG9yPjxZZWFyPjIwMTQ8L1llYXI+PFJl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</w:fldData>
        </w:fldChar>
      </w:r>
      <w:r w:rsidR="002848E8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2848E8" w:rsidRPr="004D0C6F">
        <w:rPr>
          <w:rFonts w:ascii="Times New Roman" w:hAnsi="Times New Roman"/>
          <w:color w:val="000000" w:themeColor="text1"/>
        </w:rPr>
      </w:r>
      <w:r w:rsidR="002848E8" w:rsidRPr="004D0C6F">
        <w:rPr>
          <w:rFonts w:ascii="Times New Roman" w:hAnsi="Times New Roman"/>
          <w:color w:val="000000" w:themeColor="text1"/>
        </w:rPr>
        <w:fldChar w:fldCharType="end"/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2848E8" w:rsidRPr="004D0C6F">
        <w:rPr>
          <w:rFonts w:ascii="Times New Roman" w:hAnsi="Times New Roman"/>
          <w:noProof/>
          <w:color w:val="000000" w:themeColor="text1"/>
        </w:rPr>
        <w:t xml:space="preserve">(e.g., </w:t>
      </w:r>
      <w:hyperlink w:anchor="_ENREF_20" w:tooltip="Daley, 2014 #101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Daley et al., 2014</w:t>
        </w:r>
      </w:hyperlink>
      <w:r w:rsidR="002848E8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17" w:tooltip="Cortese, 2015 #100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Cortese et al., 2015</w:t>
        </w:r>
      </w:hyperlink>
      <w:r w:rsidR="002848E8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F74063" w:rsidRPr="004D0C6F">
        <w:rPr>
          <w:rFonts w:ascii="Times New Roman" w:hAnsi="Times New Roman"/>
          <w:color w:val="000000" w:themeColor="text1"/>
        </w:rPr>
        <w:t>.</w:t>
      </w:r>
    </w:p>
    <w:p w:rsidR="00F05F39" w:rsidRPr="004D0C6F" w:rsidRDefault="00F05F39" w:rsidP="00F854E6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240" w:line="480" w:lineRule="auto"/>
        <w:ind w:leftChars="0"/>
        <w:jc w:val="left"/>
        <w:rPr>
          <w:rFonts w:ascii="Times New Roman" w:hAnsi="Times New Roman"/>
          <w:color w:val="000000" w:themeColor="text1"/>
          <w:kern w:val="0"/>
          <w:lang w:eastAsia="it-IT"/>
        </w:rPr>
      </w:pPr>
      <w:r w:rsidRPr="004D0C6F">
        <w:rPr>
          <w:rFonts w:ascii="Times New Roman" w:hAnsi="Times New Roman"/>
          <w:color w:val="000000" w:themeColor="text1"/>
        </w:rPr>
        <w:t xml:space="preserve">recruited individuals diagnosed with ADHD based on semi-structured interviews according to the criteria of the Diagnostic and Statistical Manual of Mental Disorders (DSM-III and following editions) or International Classification of Diseases (ICD-9 or 10) and </w:t>
      </w:r>
      <w:r w:rsidR="00F70D4B" w:rsidRPr="004D0C6F">
        <w:rPr>
          <w:rFonts w:ascii="Times New Roman" w:hAnsi="Times New Roman"/>
          <w:color w:val="000000" w:themeColor="text1"/>
        </w:rPr>
        <w:t>TD controls</w:t>
      </w:r>
      <w:r w:rsidRPr="004D0C6F">
        <w:rPr>
          <w:rFonts w:ascii="Times New Roman" w:hAnsi="Times New Roman"/>
          <w:color w:val="000000" w:themeColor="text1"/>
        </w:rPr>
        <w:t xml:space="preserve"> without psychiatric diagnoses.</w:t>
      </w:r>
      <w:r w:rsidR="009D2EE0" w:rsidRPr="004D0C6F">
        <w:rPr>
          <w:rFonts w:ascii="Times New Roman" w:hAnsi="Times New Roman"/>
          <w:color w:val="000000" w:themeColor="text1"/>
        </w:rPr>
        <w:t xml:space="preserve"> Dataset</w:t>
      </w:r>
      <w:r w:rsidR="00E10992" w:rsidRPr="004D0C6F">
        <w:rPr>
          <w:rFonts w:ascii="Times New Roman" w:hAnsi="Times New Roman"/>
          <w:color w:val="000000" w:themeColor="text1"/>
        </w:rPr>
        <w:t>s</w:t>
      </w:r>
      <w:r w:rsidR="009D2EE0" w:rsidRPr="004D0C6F">
        <w:rPr>
          <w:rFonts w:ascii="Times New Roman" w:hAnsi="Times New Roman"/>
          <w:color w:val="000000" w:themeColor="text1"/>
        </w:rPr>
        <w:t xml:space="preserve"> </w:t>
      </w:r>
      <w:r w:rsidR="00973B29" w:rsidRPr="004D0C6F">
        <w:rPr>
          <w:rFonts w:ascii="Times New Roman" w:hAnsi="Times New Roman"/>
          <w:color w:val="000000" w:themeColor="text1"/>
        </w:rPr>
        <w:t>including individuals with</w:t>
      </w:r>
      <w:r w:rsidR="009D2EE0" w:rsidRPr="004D0C6F">
        <w:rPr>
          <w:rFonts w:ascii="Times New Roman" w:hAnsi="Times New Roman"/>
          <w:color w:val="000000" w:themeColor="text1"/>
        </w:rPr>
        <w:t xml:space="preserve"> a </w:t>
      </w:r>
      <w:r w:rsidR="00CE7FC6" w:rsidRPr="004D0C6F">
        <w:rPr>
          <w:rFonts w:ascii="Times New Roman" w:hAnsi="Times New Roman"/>
          <w:color w:val="000000" w:themeColor="text1"/>
        </w:rPr>
        <w:t>past but not current</w:t>
      </w:r>
      <w:r w:rsidR="009D2EE0" w:rsidRPr="004D0C6F">
        <w:rPr>
          <w:rFonts w:ascii="Times New Roman" w:hAnsi="Times New Roman"/>
          <w:color w:val="000000" w:themeColor="text1"/>
        </w:rPr>
        <w:t xml:space="preserve"> diagnosis of ADHD </w:t>
      </w:r>
      <w:r w:rsidR="00E10992" w:rsidRPr="004D0C6F">
        <w:rPr>
          <w:rFonts w:ascii="Times New Roman" w:hAnsi="Times New Roman"/>
          <w:color w:val="000000" w:themeColor="text1"/>
        </w:rPr>
        <w:t>were</w:t>
      </w:r>
      <w:r w:rsidR="009D2EE0" w:rsidRPr="004D0C6F">
        <w:rPr>
          <w:rFonts w:ascii="Times New Roman" w:hAnsi="Times New Roman"/>
          <w:color w:val="000000" w:themeColor="text1"/>
        </w:rPr>
        <w:t xml:space="preserve"> not included in the present study</w:t>
      </w:r>
      <w:r w:rsidR="00973B29" w:rsidRPr="004D0C6F">
        <w:rPr>
          <w:rFonts w:ascii="Times New Roman" w:hAnsi="Times New Roman"/>
          <w:color w:val="000000" w:themeColor="text1"/>
        </w:rPr>
        <w:t xml:space="preserve">, </w:t>
      </w:r>
      <w:r w:rsidR="002F20B2" w:rsidRPr="004D0C6F">
        <w:rPr>
          <w:rFonts w:ascii="Times New Roman" w:hAnsi="Times New Roman"/>
          <w:color w:val="000000" w:themeColor="text1"/>
        </w:rPr>
        <w:t xml:space="preserve">because </w:t>
      </w:r>
      <w:r w:rsidR="002F20B2" w:rsidRPr="004D0C6F">
        <w:rPr>
          <w:rFonts w:ascii="Times New Roman" w:hAnsi="Times New Roman"/>
          <w:color w:val="000000" w:themeColor="text1"/>
          <w:kern w:val="0"/>
          <w:lang w:eastAsia="it-IT"/>
        </w:rPr>
        <w:t xml:space="preserve">it is unclear whether the neural correlates of individuals with ADHD in partial remission are similar to those with the full syndrome </w:t>
      </w:r>
      <w:r w:rsidR="003A5D54" w:rsidRPr="004D0C6F">
        <w:rPr>
          <w:rFonts w:ascii="Times New Roman" w:hAnsi="Times New Roman"/>
          <w:color w:val="000000" w:themeColor="text1"/>
          <w:kern w:val="0"/>
          <w:lang w:eastAsia="it-IT"/>
        </w:rPr>
        <w:fldChar w:fldCharType="begin">
          <w:fldData xml:space="preserve">PEVuZE5vdGU+PENpdGU+PEF1dGhvcj5Db3J0ZXNlPC9BdXRob3I+PFllYXI+MjAxMjwvWWVhcj48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</w:fldData>
        </w:fldChar>
      </w:r>
      <w:r w:rsidR="003A5D54" w:rsidRPr="004D0C6F">
        <w:rPr>
          <w:rFonts w:ascii="Times New Roman" w:hAnsi="Times New Roman"/>
          <w:color w:val="000000" w:themeColor="text1"/>
          <w:kern w:val="0"/>
          <w:lang w:eastAsia="it-IT"/>
        </w:rPr>
        <w:instrText xml:space="preserve"> ADDIN EN.CITE </w:instrText>
      </w:r>
      <w:r w:rsidR="003A5D54" w:rsidRPr="004D0C6F">
        <w:rPr>
          <w:rFonts w:ascii="Times New Roman" w:hAnsi="Times New Roman"/>
          <w:color w:val="000000" w:themeColor="text1"/>
          <w:kern w:val="0"/>
          <w:lang w:eastAsia="it-IT"/>
        </w:rPr>
        <w:fldChar w:fldCharType="begin">
          <w:fldData xml:space="preserve">PEVuZE5vdGU+PENpdGU+PEF1dGhvcj5Db3J0ZXNlPC9BdXRob3I+PFllYXI+MjAxMjwvWWVhcj48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</w:fldData>
        </w:fldChar>
      </w:r>
      <w:r w:rsidR="003A5D54" w:rsidRPr="004D0C6F">
        <w:rPr>
          <w:rFonts w:ascii="Times New Roman" w:hAnsi="Times New Roman"/>
          <w:color w:val="000000" w:themeColor="text1"/>
          <w:kern w:val="0"/>
          <w:lang w:eastAsia="it-IT"/>
        </w:rPr>
        <w:instrText xml:space="preserve"> ADDIN EN.CITE.DATA </w:instrText>
      </w:r>
      <w:r w:rsidR="003A5D54" w:rsidRPr="004D0C6F">
        <w:rPr>
          <w:rFonts w:ascii="Times New Roman" w:hAnsi="Times New Roman"/>
          <w:color w:val="000000" w:themeColor="text1"/>
          <w:kern w:val="0"/>
          <w:lang w:eastAsia="it-IT"/>
        </w:rPr>
      </w:r>
      <w:r w:rsidR="003A5D54" w:rsidRPr="004D0C6F">
        <w:rPr>
          <w:rFonts w:ascii="Times New Roman" w:hAnsi="Times New Roman"/>
          <w:color w:val="000000" w:themeColor="text1"/>
          <w:kern w:val="0"/>
          <w:lang w:eastAsia="it-IT"/>
        </w:rPr>
        <w:fldChar w:fldCharType="end"/>
      </w:r>
      <w:r w:rsidR="003A5D54" w:rsidRPr="004D0C6F">
        <w:rPr>
          <w:rFonts w:ascii="Times New Roman" w:hAnsi="Times New Roman"/>
          <w:color w:val="000000" w:themeColor="text1"/>
          <w:kern w:val="0"/>
          <w:lang w:eastAsia="it-IT"/>
        </w:rPr>
      </w:r>
      <w:r w:rsidR="003A5D54" w:rsidRPr="004D0C6F">
        <w:rPr>
          <w:rFonts w:ascii="Times New Roman" w:hAnsi="Times New Roman"/>
          <w:color w:val="000000" w:themeColor="text1"/>
          <w:kern w:val="0"/>
          <w:lang w:eastAsia="it-IT"/>
        </w:rPr>
        <w:fldChar w:fldCharType="separate"/>
      </w:r>
      <w:r w:rsidR="003A5D54" w:rsidRPr="004D0C6F">
        <w:rPr>
          <w:rFonts w:ascii="Times New Roman" w:hAnsi="Times New Roman"/>
          <w:noProof/>
          <w:color w:val="000000" w:themeColor="text1"/>
          <w:kern w:val="0"/>
          <w:lang w:eastAsia="it-IT"/>
        </w:rPr>
        <w:t>(</w:t>
      </w:r>
      <w:hyperlink w:anchor="_ENREF_19" w:tooltip="Cortese, 2012 #64" w:history="1">
        <w:r w:rsidR="00A570E4" w:rsidRPr="004D0C6F">
          <w:rPr>
            <w:rFonts w:ascii="Times New Roman" w:hAnsi="Times New Roman"/>
            <w:noProof/>
            <w:color w:val="000000" w:themeColor="text1"/>
            <w:kern w:val="0"/>
            <w:lang w:eastAsia="it-IT"/>
          </w:rPr>
          <w:t>Cortese et al., 2012</w:t>
        </w:r>
      </w:hyperlink>
      <w:r w:rsidR="003A5D54" w:rsidRPr="004D0C6F">
        <w:rPr>
          <w:rFonts w:ascii="Times New Roman" w:hAnsi="Times New Roman"/>
          <w:noProof/>
          <w:color w:val="000000" w:themeColor="text1"/>
          <w:kern w:val="0"/>
          <w:lang w:eastAsia="it-IT"/>
        </w:rPr>
        <w:t>)</w:t>
      </w:r>
      <w:r w:rsidR="003A5D54" w:rsidRPr="004D0C6F">
        <w:rPr>
          <w:rFonts w:ascii="Times New Roman" w:hAnsi="Times New Roman"/>
          <w:color w:val="000000" w:themeColor="text1"/>
          <w:kern w:val="0"/>
          <w:lang w:eastAsia="it-IT"/>
        </w:rPr>
        <w:fldChar w:fldCharType="end"/>
      </w:r>
      <w:r w:rsidR="00E10992" w:rsidRPr="004D0C6F">
        <w:rPr>
          <w:rFonts w:ascii="Times New Roman" w:hAnsi="Times New Roman"/>
          <w:color w:val="000000" w:themeColor="text1"/>
          <w:kern w:val="0"/>
          <w:lang w:eastAsia="it-IT"/>
        </w:rPr>
        <w:t xml:space="preserve">. One study </w:t>
      </w:r>
      <w:r w:rsidR="00E10992" w:rsidRPr="004D0C6F">
        <w:rPr>
          <w:rFonts w:ascii="Times New Roman" w:hAnsi="Times New Roman"/>
          <w:color w:val="000000" w:themeColor="text1"/>
          <w:kern w:val="0"/>
          <w:lang w:eastAsia="it-IT"/>
        </w:rPr>
        <w:fldChar w:fldCharType="begin">
          <w:fldData xml:space="preserve">PEVuZE5vdGU+PENpdGU+PEF1dGhvcj5Cb2RlPC9BdXRob3I+PFllYXI+MjAxNTwvWWVhcj48UmVj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</w:fldData>
        </w:fldChar>
      </w:r>
      <w:r w:rsidR="00E10992" w:rsidRPr="004D0C6F">
        <w:rPr>
          <w:rFonts w:ascii="Times New Roman" w:hAnsi="Times New Roman"/>
          <w:color w:val="000000" w:themeColor="text1"/>
          <w:kern w:val="0"/>
          <w:lang w:eastAsia="it-IT"/>
        </w:rPr>
        <w:instrText xml:space="preserve"> ADDIN EN.CITE </w:instrText>
      </w:r>
      <w:r w:rsidR="00E10992" w:rsidRPr="004D0C6F">
        <w:rPr>
          <w:rFonts w:ascii="Times New Roman" w:hAnsi="Times New Roman"/>
          <w:color w:val="000000" w:themeColor="text1"/>
          <w:kern w:val="0"/>
          <w:lang w:eastAsia="it-IT"/>
        </w:rPr>
        <w:fldChar w:fldCharType="begin">
          <w:fldData xml:space="preserve">PEVuZE5vdGU+PENpdGU+PEF1dGhvcj5Cb2RlPC9BdXRob3I+PFllYXI+MjAxNTwvWWVhcj48UmVj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</w:fldData>
        </w:fldChar>
      </w:r>
      <w:r w:rsidR="00E10992" w:rsidRPr="004D0C6F">
        <w:rPr>
          <w:rFonts w:ascii="Times New Roman" w:hAnsi="Times New Roman"/>
          <w:color w:val="000000" w:themeColor="text1"/>
          <w:kern w:val="0"/>
          <w:lang w:eastAsia="it-IT"/>
        </w:rPr>
        <w:instrText xml:space="preserve"> ADDIN EN.CITE.DATA </w:instrText>
      </w:r>
      <w:r w:rsidR="00E10992" w:rsidRPr="004D0C6F">
        <w:rPr>
          <w:rFonts w:ascii="Times New Roman" w:hAnsi="Times New Roman"/>
          <w:color w:val="000000" w:themeColor="text1"/>
          <w:kern w:val="0"/>
          <w:lang w:eastAsia="it-IT"/>
        </w:rPr>
      </w:r>
      <w:r w:rsidR="00E10992" w:rsidRPr="004D0C6F">
        <w:rPr>
          <w:rFonts w:ascii="Times New Roman" w:hAnsi="Times New Roman"/>
          <w:color w:val="000000" w:themeColor="text1"/>
          <w:kern w:val="0"/>
          <w:lang w:eastAsia="it-IT"/>
        </w:rPr>
        <w:fldChar w:fldCharType="end"/>
      </w:r>
      <w:r w:rsidR="00E10992" w:rsidRPr="004D0C6F">
        <w:rPr>
          <w:rFonts w:ascii="Times New Roman" w:hAnsi="Times New Roman"/>
          <w:color w:val="000000" w:themeColor="text1"/>
          <w:kern w:val="0"/>
          <w:lang w:eastAsia="it-IT"/>
        </w:rPr>
      </w:r>
      <w:r w:rsidR="00E10992" w:rsidRPr="004D0C6F">
        <w:rPr>
          <w:rFonts w:ascii="Times New Roman" w:hAnsi="Times New Roman"/>
          <w:color w:val="000000" w:themeColor="text1"/>
          <w:kern w:val="0"/>
          <w:lang w:eastAsia="it-IT"/>
        </w:rPr>
        <w:fldChar w:fldCharType="separate"/>
      </w:r>
      <w:r w:rsidR="00E10992" w:rsidRPr="004D0C6F">
        <w:rPr>
          <w:rFonts w:ascii="Times New Roman" w:hAnsi="Times New Roman"/>
          <w:noProof/>
          <w:color w:val="000000" w:themeColor="text1"/>
          <w:kern w:val="0"/>
          <w:lang w:eastAsia="it-IT"/>
        </w:rPr>
        <w:t>(</w:t>
      </w:r>
      <w:hyperlink w:anchor="_ENREF_7" w:tooltip="Bode, 2015 #129" w:history="1">
        <w:r w:rsidR="00A570E4" w:rsidRPr="004D0C6F">
          <w:rPr>
            <w:rFonts w:ascii="Times New Roman" w:hAnsi="Times New Roman"/>
            <w:noProof/>
            <w:color w:val="000000" w:themeColor="text1"/>
            <w:kern w:val="0"/>
            <w:lang w:eastAsia="it-IT"/>
          </w:rPr>
          <w:t>Bode et al., 2015</w:t>
        </w:r>
      </w:hyperlink>
      <w:r w:rsidR="00E10992" w:rsidRPr="004D0C6F">
        <w:rPr>
          <w:rFonts w:ascii="Times New Roman" w:hAnsi="Times New Roman"/>
          <w:noProof/>
          <w:color w:val="000000" w:themeColor="text1"/>
          <w:kern w:val="0"/>
          <w:lang w:eastAsia="it-IT"/>
        </w:rPr>
        <w:t>)</w:t>
      </w:r>
      <w:r w:rsidR="00E10992" w:rsidRPr="004D0C6F">
        <w:rPr>
          <w:rFonts w:ascii="Times New Roman" w:hAnsi="Times New Roman"/>
          <w:color w:val="000000" w:themeColor="text1"/>
          <w:kern w:val="0"/>
          <w:lang w:eastAsia="it-IT"/>
        </w:rPr>
        <w:fldChar w:fldCharType="end"/>
      </w:r>
      <w:r w:rsidR="00E10992" w:rsidRPr="004D0C6F">
        <w:rPr>
          <w:rFonts w:ascii="Times New Roman" w:hAnsi="Times New Roman"/>
          <w:color w:val="000000" w:themeColor="text1"/>
          <w:kern w:val="0"/>
          <w:lang w:eastAsia="it-IT"/>
        </w:rPr>
        <w:t xml:space="preserve"> and one dataset</w:t>
      </w:r>
      <w:r w:rsidR="00E2704B" w:rsidRPr="004D0C6F">
        <w:rPr>
          <w:rFonts w:ascii="Times New Roman" w:hAnsi="Times New Roman"/>
          <w:color w:val="000000" w:themeColor="text1"/>
          <w:kern w:val="0"/>
          <w:lang w:eastAsia="it-IT"/>
        </w:rPr>
        <w:t xml:space="preserve"> </w:t>
      </w:r>
      <w:r w:rsidR="0030072F" w:rsidRPr="004D0C6F">
        <w:rPr>
          <w:rFonts w:ascii="Times New Roman" w:hAnsi="Times New Roman"/>
          <w:color w:val="000000" w:themeColor="text1"/>
          <w:kern w:val="0"/>
          <w:lang w:eastAsia="it-IT"/>
        </w:rPr>
        <w:t xml:space="preserve">from </w:t>
      </w:r>
      <w:r w:rsidR="00E2704B" w:rsidRPr="004D0C6F">
        <w:rPr>
          <w:rFonts w:ascii="Times New Roman" w:hAnsi="Times New Roman"/>
          <w:color w:val="000000" w:themeColor="text1"/>
          <w:kern w:val="0"/>
          <w:lang w:eastAsia="it-IT"/>
        </w:rPr>
        <w:t>one study</w:t>
      </w:r>
      <w:r w:rsidR="00E10992" w:rsidRPr="004D0C6F">
        <w:rPr>
          <w:rFonts w:ascii="Times New Roman" w:hAnsi="Times New Roman"/>
          <w:color w:val="000000" w:themeColor="text1"/>
          <w:kern w:val="0"/>
          <w:lang w:eastAsia="it-IT"/>
        </w:rPr>
        <w:t xml:space="preserve"> </w:t>
      </w:r>
      <w:r w:rsidR="00A570E4" w:rsidRPr="004D0C6F">
        <w:rPr>
          <w:rFonts w:ascii="Times New Roman" w:hAnsi="Times New Roman"/>
          <w:color w:val="000000" w:themeColor="text1"/>
          <w:kern w:val="0"/>
          <w:lang w:eastAsia="it-IT"/>
        </w:rPr>
        <w:fldChar w:fldCharType="begin">
          <w:fldData xml:space="preserve">PEVuZE5vdGU+PENpdGU+PEF1dGhvcj5Db3J0ZXNlPC9BdXRob3I+PFllYXI+MjAxMzwvWWVhcj48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</w:fldData>
        </w:fldChar>
      </w:r>
      <w:r w:rsidR="00A570E4" w:rsidRPr="004D0C6F">
        <w:rPr>
          <w:rFonts w:ascii="Times New Roman" w:hAnsi="Times New Roman"/>
          <w:color w:val="000000" w:themeColor="text1"/>
          <w:kern w:val="0"/>
          <w:lang w:eastAsia="it-IT"/>
        </w:rPr>
        <w:instrText xml:space="preserve"> ADDIN EN.CITE </w:instrText>
      </w:r>
      <w:r w:rsidR="00A570E4" w:rsidRPr="004D0C6F">
        <w:rPr>
          <w:rFonts w:ascii="Times New Roman" w:hAnsi="Times New Roman"/>
          <w:color w:val="000000" w:themeColor="text1"/>
          <w:kern w:val="0"/>
          <w:lang w:eastAsia="it-IT"/>
        </w:rPr>
        <w:fldChar w:fldCharType="begin">
          <w:fldData xml:space="preserve">PEVuZE5vdGU+PENpdGU+PEF1dGhvcj5Db3J0ZXNlPC9BdXRob3I+PFllYXI+MjAxMzwvWWVhcj48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</w:fldData>
        </w:fldChar>
      </w:r>
      <w:r w:rsidR="00A570E4" w:rsidRPr="004D0C6F">
        <w:rPr>
          <w:rFonts w:ascii="Times New Roman" w:hAnsi="Times New Roman"/>
          <w:color w:val="000000" w:themeColor="text1"/>
          <w:kern w:val="0"/>
          <w:lang w:eastAsia="it-IT"/>
        </w:rPr>
        <w:instrText xml:space="preserve"> ADDIN EN.CITE.DATA </w:instrText>
      </w:r>
      <w:r w:rsidR="00A570E4" w:rsidRPr="004D0C6F">
        <w:rPr>
          <w:rFonts w:ascii="Times New Roman" w:hAnsi="Times New Roman"/>
          <w:color w:val="000000" w:themeColor="text1"/>
          <w:kern w:val="0"/>
          <w:lang w:eastAsia="it-IT"/>
        </w:rPr>
      </w:r>
      <w:r w:rsidR="00A570E4" w:rsidRPr="004D0C6F">
        <w:rPr>
          <w:rFonts w:ascii="Times New Roman" w:hAnsi="Times New Roman"/>
          <w:color w:val="000000" w:themeColor="text1"/>
          <w:kern w:val="0"/>
          <w:lang w:eastAsia="it-IT"/>
        </w:rPr>
        <w:fldChar w:fldCharType="end"/>
      </w:r>
      <w:r w:rsidR="00A570E4" w:rsidRPr="004D0C6F">
        <w:rPr>
          <w:rFonts w:ascii="Times New Roman" w:hAnsi="Times New Roman"/>
          <w:color w:val="000000" w:themeColor="text1"/>
          <w:kern w:val="0"/>
          <w:lang w:eastAsia="it-IT"/>
        </w:rPr>
      </w:r>
      <w:r w:rsidR="00A570E4" w:rsidRPr="004D0C6F">
        <w:rPr>
          <w:rFonts w:ascii="Times New Roman" w:hAnsi="Times New Roman"/>
          <w:color w:val="000000" w:themeColor="text1"/>
          <w:kern w:val="0"/>
          <w:lang w:eastAsia="it-IT"/>
        </w:rPr>
        <w:fldChar w:fldCharType="separate"/>
      </w:r>
      <w:r w:rsidR="00A570E4" w:rsidRPr="004D0C6F">
        <w:rPr>
          <w:rFonts w:ascii="Times New Roman" w:hAnsi="Times New Roman"/>
          <w:noProof/>
          <w:color w:val="000000" w:themeColor="text1"/>
          <w:kern w:val="0"/>
          <w:lang w:eastAsia="it-IT"/>
        </w:rPr>
        <w:t>(</w:t>
      </w:r>
      <w:hyperlink w:anchor="_ENREF_18" w:tooltip="Cortese, 2013 #16" w:history="1">
        <w:r w:rsidR="00A570E4" w:rsidRPr="004D0C6F">
          <w:rPr>
            <w:rFonts w:ascii="Times New Roman" w:hAnsi="Times New Roman"/>
            <w:noProof/>
            <w:color w:val="000000" w:themeColor="text1"/>
            <w:kern w:val="0"/>
            <w:lang w:eastAsia="it-IT"/>
          </w:rPr>
          <w:t>Cortese et al., 2013</w:t>
        </w:r>
      </w:hyperlink>
      <w:r w:rsidR="00A570E4" w:rsidRPr="004D0C6F">
        <w:rPr>
          <w:rFonts w:ascii="Times New Roman" w:hAnsi="Times New Roman"/>
          <w:noProof/>
          <w:color w:val="000000" w:themeColor="text1"/>
          <w:kern w:val="0"/>
          <w:lang w:eastAsia="it-IT"/>
        </w:rPr>
        <w:t>)</w:t>
      </w:r>
      <w:r w:rsidR="00A570E4" w:rsidRPr="004D0C6F">
        <w:rPr>
          <w:rFonts w:ascii="Times New Roman" w:hAnsi="Times New Roman"/>
          <w:color w:val="000000" w:themeColor="text1"/>
          <w:kern w:val="0"/>
          <w:lang w:eastAsia="it-IT"/>
        </w:rPr>
        <w:fldChar w:fldCharType="end"/>
      </w:r>
      <w:r w:rsidR="00E2704B" w:rsidRPr="004D0C6F">
        <w:rPr>
          <w:rFonts w:ascii="Times New Roman" w:hAnsi="Times New Roman"/>
          <w:color w:val="000000" w:themeColor="text1"/>
          <w:kern w:val="0"/>
          <w:lang w:eastAsia="it-IT"/>
        </w:rPr>
        <w:t xml:space="preserve"> </w:t>
      </w:r>
      <w:r w:rsidR="00E10992" w:rsidRPr="004D0C6F">
        <w:rPr>
          <w:rFonts w:ascii="Times New Roman" w:hAnsi="Times New Roman"/>
          <w:color w:val="000000" w:themeColor="text1"/>
          <w:kern w:val="0"/>
          <w:lang w:eastAsia="it-IT"/>
        </w:rPr>
        <w:t>were excluded from analy</w:t>
      </w:r>
      <w:r w:rsidR="00E2704B" w:rsidRPr="004D0C6F">
        <w:rPr>
          <w:rFonts w:ascii="Times New Roman" w:hAnsi="Times New Roman"/>
          <w:color w:val="000000" w:themeColor="text1"/>
          <w:kern w:val="0"/>
          <w:lang w:eastAsia="it-IT"/>
        </w:rPr>
        <w:t>si</w:t>
      </w:r>
      <w:r w:rsidR="00E10992" w:rsidRPr="004D0C6F">
        <w:rPr>
          <w:rFonts w:ascii="Times New Roman" w:hAnsi="Times New Roman"/>
          <w:color w:val="000000" w:themeColor="text1"/>
          <w:kern w:val="0"/>
          <w:lang w:eastAsia="it-IT"/>
        </w:rPr>
        <w:t xml:space="preserve">s </w:t>
      </w:r>
      <w:r w:rsidR="00E2704B" w:rsidRPr="004D0C6F">
        <w:rPr>
          <w:rFonts w:ascii="Times New Roman" w:hAnsi="Times New Roman"/>
          <w:color w:val="000000" w:themeColor="text1"/>
          <w:kern w:val="0"/>
          <w:lang w:eastAsia="it-IT"/>
        </w:rPr>
        <w:t xml:space="preserve">for this reason. In </w:t>
      </w:r>
      <w:r w:rsidR="0030072F" w:rsidRPr="004D0C6F">
        <w:rPr>
          <w:rFonts w:ascii="Times New Roman" w:hAnsi="Times New Roman"/>
          <w:color w:val="000000" w:themeColor="text1"/>
          <w:kern w:val="0"/>
          <w:lang w:eastAsia="it-IT"/>
        </w:rPr>
        <w:t>the</w:t>
      </w:r>
      <w:r w:rsidR="00E2704B" w:rsidRPr="004D0C6F">
        <w:rPr>
          <w:rFonts w:ascii="Times New Roman" w:hAnsi="Times New Roman"/>
          <w:color w:val="000000" w:themeColor="text1"/>
          <w:kern w:val="0"/>
          <w:lang w:eastAsia="it-IT"/>
        </w:rPr>
        <w:t xml:space="preserve"> Cortese et al.</w:t>
      </w:r>
      <w:r w:rsidR="0030072F" w:rsidRPr="004D0C6F">
        <w:rPr>
          <w:rFonts w:ascii="Times New Roman" w:hAnsi="Times New Roman"/>
          <w:color w:val="000000" w:themeColor="text1"/>
          <w:kern w:val="0"/>
          <w:lang w:eastAsia="it-IT"/>
        </w:rPr>
        <w:t xml:space="preserve"> study</w:t>
      </w:r>
      <w:r w:rsidR="00E2704B" w:rsidRPr="004D0C6F">
        <w:rPr>
          <w:rFonts w:ascii="Times New Roman" w:hAnsi="Times New Roman"/>
          <w:color w:val="000000" w:themeColor="text1"/>
          <w:kern w:val="0"/>
          <w:lang w:eastAsia="it-IT"/>
        </w:rPr>
        <w:t xml:space="preserve">, </w:t>
      </w:r>
      <w:r w:rsidR="0030072F" w:rsidRPr="004D0C6F">
        <w:rPr>
          <w:rFonts w:ascii="Times New Roman" w:hAnsi="Times New Roman"/>
          <w:color w:val="000000" w:themeColor="text1"/>
          <w:kern w:val="0"/>
          <w:lang w:eastAsia="it-IT"/>
        </w:rPr>
        <w:t xml:space="preserve">the </w:t>
      </w:r>
      <w:r w:rsidR="00E2704B" w:rsidRPr="004D0C6F">
        <w:rPr>
          <w:rFonts w:ascii="Times New Roman" w:hAnsi="Times New Roman"/>
          <w:color w:val="000000" w:themeColor="text1"/>
          <w:kern w:val="0"/>
          <w:lang w:eastAsia="it-IT"/>
        </w:rPr>
        <w:t xml:space="preserve">dataset with a current ADHD diagnosis was included </w:t>
      </w:r>
      <w:r w:rsidR="000A4D33" w:rsidRPr="004D0C6F">
        <w:rPr>
          <w:rFonts w:ascii="Times New Roman" w:hAnsi="Times New Roman"/>
          <w:color w:val="000000" w:themeColor="text1"/>
          <w:kern w:val="0"/>
          <w:lang w:eastAsia="it-IT"/>
        </w:rPr>
        <w:t>in the analysis</w:t>
      </w:r>
      <w:r w:rsidR="003A5D54" w:rsidRPr="004D0C6F">
        <w:rPr>
          <w:rFonts w:ascii="Times New Roman" w:hAnsi="Times New Roman"/>
          <w:color w:val="000000" w:themeColor="text1"/>
          <w:kern w:val="0"/>
          <w:lang w:eastAsia="it-IT"/>
        </w:rPr>
        <w:t xml:space="preserve"> </w:t>
      </w:r>
      <w:r w:rsidR="00A570E4" w:rsidRPr="004D0C6F">
        <w:rPr>
          <w:rFonts w:ascii="Times New Roman" w:hAnsi="Times New Roman"/>
          <w:color w:val="000000" w:themeColor="text1"/>
          <w:kern w:val="0"/>
          <w:lang w:eastAsia="it-IT"/>
        </w:rPr>
        <w:fldChar w:fldCharType="begin">
          <w:fldData xml:space="preserve">PEVuZE5vdGU+PENpdGU+PEF1dGhvcj5Db3J0ZXNlPC9BdXRob3I+PFllYXI+MjAxMzwvWWVhcj48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</w:fldData>
        </w:fldChar>
      </w:r>
      <w:r w:rsidR="00A570E4" w:rsidRPr="004D0C6F">
        <w:rPr>
          <w:rFonts w:ascii="Times New Roman" w:hAnsi="Times New Roman"/>
          <w:color w:val="000000" w:themeColor="text1"/>
          <w:kern w:val="0"/>
          <w:lang w:eastAsia="it-IT"/>
        </w:rPr>
        <w:instrText xml:space="preserve"> ADDIN EN.CITE </w:instrText>
      </w:r>
      <w:r w:rsidR="00A570E4" w:rsidRPr="004D0C6F">
        <w:rPr>
          <w:rFonts w:ascii="Times New Roman" w:hAnsi="Times New Roman"/>
          <w:color w:val="000000" w:themeColor="text1"/>
          <w:kern w:val="0"/>
          <w:lang w:eastAsia="it-IT"/>
        </w:rPr>
        <w:fldChar w:fldCharType="begin">
          <w:fldData xml:space="preserve">PEVuZE5vdGU+PENpdGU+PEF1dGhvcj5Db3J0ZXNlPC9BdXRob3I+PFllYXI+MjAxMzwvWWVhcj48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</w:fldData>
        </w:fldChar>
      </w:r>
      <w:r w:rsidR="00A570E4" w:rsidRPr="004D0C6F">
        <w:rPr>
          <w:rFonts w:ascii="Times New Roman" w:hAnsi="Times New Roman"/>
          <w:color w:val="000000" w:themeColor="text1"/>
          <w:kern w:val="0"/>
          <w:lang w:eastAsia="it-IT"/>
        </w:rPr>
        <w:instrText xml:space="preserve"> ADDIN EN.CITE.DATA </w:instrText>
      </w:r>
      <w:r w:rsidR="00A570E4" w:rsidRPr="004D0C6F">
        <w:rPr>
          <w:rFonts w:ascii="Times New Roman" w:hAnsi="Times New Roman"/>
          <w:color w:val="000000" w:themeColor="text1"/>
          <w:kern w:val="0"/>
          <w:lang w:eastAsia="it-IT"/>
        </w:rPr>
      </w:r>
      <w:r w:rsidR="00A570E4" w:rsidRPr="004D0C6F">
        <w:rPr>
          <w:rFonts w:ascii="Times New Roman" w:hAnsi="Times New Roman"/>
          <w:color w:val="000000" w:themeColor="text1"/>
          <w:kern w:val="0"/>
          <w:lang w:eastAsia="it-IT"/>
        </w:rPr>
        <w:fldChar w:fldCharType="end"/>
      </w:r>
      <w:r w:rsidR="00A570E4" w:rsidRPr="004D0C6F">
        <w:rPr>
          <w:rFonts w:ascii="Times New Roman" w:hAnsi="Times New Roman"/>
          <w:color w:val="000000" w:themeColor="text1"/>
          <w:kern w:val="0"/>
          <w:lang w:eastAsia="it-IT"/>
        </w:rPr>
      </w:r>
      <w:r w:rsidR="00A570E4" w:rsidRPr="004D0C6F">
        <w:rPr>
          <w:rFonts w:ascii="Times New Roman" w:hAnsi="Times New Roman"/>
          <w:color w:val="000000" w:themeColor="text1"/>
          <w:kern w:val="0"/>
          <w:lang w:eastAsia="it-IT"/>
        </w:rPr>
        <w:fldChar w:fldCharType="separate"/>
      </w:r>
      <w:r w:rsidR="00A570E4" w:rsidRPr="004D0C6F">
        <w:rPr>
          <w:rFonts w:ascii="Times New Roman" w:hAnsi="Times New Roman"/>
          <w:noProof/>
          <w:color w:val="000000" w:themeColor="text1"/>
          <w:kern w:val="0"/>
          <w:lang w:eastAsia="it-IT"/>
        </w:rPr>
        <w:t>(</w:t>
      </w:r>
      <w:hyperlink w:anchor="_ENREF_18" w:tooltip="Cortese, 2013 #16" w:history="1">
        <w:r w:rsidR="00A570E4" w:rsidRPr="004D0C6F">
          <w:rPr>
            <w:rFonts w:ascii="Times New Roman" w:hAnsi="Times New Roman"/>
            <w:noProof/>
            <w:color w:val="000000" w:themeColor="text1"/>
            <w:kern w:val="0"/>
            <w:lang w:eastAsia="it-IT"/>
          </w:rPr>
          <w:t>Cortese et al., 2013</w:t>
        </w:r>
      </w:hyperlink>
      <w:r w:rsidR="00A570E4" w:rsidRPr="004D0C6F">
        <w:rPr>
          <w:rFonts w:ascii="Times New Roman" w:hAnsi="Times New Roman"/>
          <w:noProof/>
          <w:color w:val="000000" w:themeColor="text1"/>
          <w:kern w:val="0"/>
          <w:lang w:eastAsia="it-IT"/>
        </w:rPr>
        <w:t>)</w:t>
      </w:r>
      <w:r w:rsidR="00A570E4" w:rsidRPr="004D0C6F">
        <w:rPr>
          <w:rFonts w:ascii="Times New Roman" w:hAnsi="Times New Roman"/>
          <w:color w:val="000000" w:themeColor="text1"/>
          <w:kern w:val="0"/>
          <w:lang w:eastAsia="it-IT"/>
        </w:rPr>
        <w:fldChar w:fldCharType="end"/>
      </w:r>
      <w:r w:rsidR="003A5D54" w:rsidRPr="004D0C6F">
        <w:rPr>
          <w:rFonts w:ascii="Times New Roman" w:hAnsi="Times New Roman"/>
          <w:color w:val="000000" w:themeColor="text1"/>
          <w:kern w:val="0"/>
          <w:lang w:eastAsia="it-IT"/>
        </w:rPr>
        <w:t>.</w:t>
      </w:r>
    </w:p>
    <w:p w:rsidR="00F05F39" w:rsidRPr="004D0C6F" w:rsidRDefault="00F05F39" w:rsidP="00F854E6">
      <w:pPr>
        <w:pStyle w:val="ListParagraph"/>
        <w:numPr>
          <w:ilvl w:val="0"/>
          <w:numId w:val="1"/>
        </w:numPr>
        <w:spacing w:line="480" w:lineRule="auto"/>
        <w:ind w:leftChars="0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 xml:space="preserve">compared FA values between individuals with ADHD and TD using </w:t>
      </w:r>
      <w:r w:rsidR="003B4FD7" w:rsidRPr="004D0C6F">
        <w:rPr>
          <w:rFonts w:ascii="Times New Roman" w:hAnsi="Times New Roman"/>
          <w:color w:val="000000" w:themeColor="text1"/>
        </w:rPr>
        <w:t xml:space="preserve">either </w:t>
      </w:r>
      <w:r w:rsidRPr="004D0C6F">
        <w:rPr>
          <w:rFonts w:ascii="Times New Roman" w:hAnsi="Times New Roman"/>
          <w:color w:val="000000" w:themeColor="text1"/>
        </w:rPr>
        <w:t>TBSS</w:t>
      </w:r>
      <w:r w:rsidR="003B4FD7" w:rsidRPr="004D0C6F">
        <w:rPr>
          <w:rFonts w:ascii="Times New Roman" w:hAnsi="Times New Roman"/>
          <w:color w:val="000000" w:themeColor="text1"/>
        </w:rPr>
        <w:t xml:space="preserve"> or WBVBA</w:t>
      </w:r>
      <w:r w:rsidRPr="004D0C6F">
        <w:rPr>
          <w:rFonts w:ascii="Times New Roman" w:hAnsi="Times New Roman"/>
          <w:color w:val="000000" w:themeColor="text1"/>
        </w:rPr>
        <w:t>. Studies that reported only results of ROI analys</w:t>
      </w:r>
      <w:r w:rsidR="0030072F" w:rsidRPr="004D0C6F">
        <w:rPr>
          <w:rFonts w:ascii="Times New Roman" w:hAnsi="Times New Roman"/>
          <w:color w:val="000000" w:themeColor="text1"/>
        </w:rPr>
        <w:t>e</w:t>
      </w:r>
      <w:r w:rsidRPr="004D0C6F">
        <w:rPr>
          <w:rFonts w:ascii="Times New Roman" w:hAnsi="Times New Roman"/>
          <w:color w:val="000000" w:themeColor="text1"/>
        </w:rPr>
        <w:t>s were excluded, because th</w:t>
      </w:r>
      <w:r w:rsidR="00FA5EC6" w:rsidRPr="004D0C6F">
        <w:rPr>
          <w:rFonts w:ascii="Times New Roman" w:hAnsi="Times New Roman"/>
          <w:color w:val="000000" w:themeColor="text1"/>
        </w:rPr>
        <w:t xml:space="preserve">is </w:t>
      </w:r>
      <w:r w:rsidRPr="004D0C6F">
        <w:rPr>
          <w:rFonts w:ascii="Times New Roman" w:hAnsi="Times New Roman"/>
          <w:color w:val="000000" w:themeColor="text1"/>
        </w:rPr>
        <w:t>violate</w:t>
      </w:r>
      <w:r w:rsidR="00DC137B" w:rsidRPr="004D0C6F">
        <w:rPr>
          <w:rFonts w:ascii="Times New Roman" w:hAnsi="Times New Roman"/>
          <w:color w:val="000000" w:themeColor="text1"/>
        </w:rPr>
        <w:t>s</w:t>
      </w:r>
      <w:r w:rsidRPr="004D0C6F">
        <w:rPr>
          <w:rFonts w:ascii="Times New Roman" w:hAnsi="Times New Roman"/>
          <w:color w:val="000000" w:themeColor="text1"/>
        </w:rPr>
        <w:t xml:space="preserve"> the assumption underlying the meta-analytic procedure that</w:t>
      </w:r>
      <w:r w:rsidR="008472B9" w:rsidRPr="004D0C6F">
        <w:rPr>
          <w:rFonts w:ascii="Times New Roman" w:hAnsi="Times New Roman"/>
          <w:color w:val="000000" w:themeColor="text1"/>
        </w:rPr>
        <w:t xml:space="preserve">, under </w:t>
      </w:r>
      <w:r w:rsidR="00FC127E" w:rsidRPr="004D0C6F">
        <w:rPr>
          <w:rFonts w:ascii="Times New Roman" w:hAnsi="Times New Roman"/>
          <w:color w:val="000000" w:themeColor="text1"/>
        </w:rPr>
        <w:t xml:space="preserve">the </w:t>
      </w:r>
      <w:r w:rsidR="008472B9" w:rsidRPr="004D0C6F">
        <w:rPr>
          <w:rFonts w:ascii="Times New Roman" w:hAnsi="Times New Roman"/>
          <w:color w:val="000000" w:themeColor="text1"/>
        </w:rPr>
        <w:t>null hypothesis,</w:t>
      </w:r>
      <w:r w:rsidRPr="004D0C6F">
        <w:rPr>
          <w:rFonts w:ascii="Times New Roman" w:hAnsi="Times New Roman"/>
          <w:color w:val="000000" w:themeColor="text1"/>
        </w:rPr>
        <w:t xml:space="preserve"> </w:t>
      </w:r>
      <w:r w:rsidR="00FC127E" w:rsidRPr="004D0C6F">
        <w:rPr>
          <w:rFonts w:ascii="Times New Roman" w:hAnsi="Times New Roman"/>
          <w:color w:val="000000" w:themeColor="text1"/>
        </w:rPr>
        <w:t xml:space="preserve">all voxels will show the same </w:t>
      </w:r>
      <w:r w:rsidR="008472B9" w:rsidRPr="004D0C6F">
        <w:rPr>
          <w:rFonts w:ascii="Times New Roman" w:hAnsi="Times New Roman"/>
          <w:color w:val="000000" w:themeColor="text1"/>
        </w:rPr>
        <w:t>difference between groups</w:t>
      </w:r>
      <w:r w:rsidRPr="004D0C6F">
        <w:rPr>
          <w:rFonts w:ascii="Times New Roman" w:hAnsi="Times New Roman"/>
          <w:color w:val="000000" w:themeColor="text1"/>
        </w:rPr>
        <w:t xml:space="preserve">. </w:t>
      </w:r>
      <w:r w:rsidR="00FB367F" w:rsidRPr="004D0C6F">
        <w:rPr>
          <w:rFonts w:ascii="Times New Roman" w:hAnsi="Times New Roman"/>
          <w:color w:val="000000" w:themeColor="text1"/>
        </w:rPr>
        <w:t>We selected FA as the DTI parameter for the primary analysis, because it is the most often</w:t>
      </w:r>
      <w:r w:rsidR="003B71FF" w:rsidRPr="004D0C6F">
        <w:rPr>
          <w:rFonts w:ascii="Times New Roman" w:hAnsi="Times New Roman"/>
          <w:color w:val="000000" w:themeColor="text1"/>
        </w:rPr>
        <w:t xml:space="preserve"> </w:t>
      </w:r>
      <w:r w:rsidR="00FB367F" w:rsidRPr="004D0C6F">
        <w:rPr>
          <w:rFonts w:ascii="Times New Roman" w:hAnsi="Times New Roman"/>
          <w:color w:val="000000" w:themeColor="text1"/>
        </w:rPr>
        <w:t xml:space="preserve">used </w:t>
      </w:r>
      <w:r w:rsidR="00F90D52" w:rsidRPr="004D0C6F">
        <w:rPr>
          <w:rFonts w:ascii="Times New Roman" w:hAnsi="Times New Roman"/>
          <w:color w:val="000000" w:themeColor="text1"/>
        </w:rPr>
        <w:t xml:space="preserve">in </w:t>
      </w:r>
      <w:r w:rsidR="00FB367F" w:rsidRPr="004D0C6F">
        <w:rPr>
          <w:rFonts w:ascii="Times New Roman" w:hAnsi="Times New Roman"/>
          <w:color w:val="000000" w:themeColor="text1"/>
        </w:rPr>
        <w:t>DTI</w:t>
      </w:r>
      <w:r w:rsidR="00F90D52" w:rsidRPr="004D0C6F">
        <w:rPr>
          <w:rFonts w:ascii="Times New Roman" w:hAnsi="Times New Roman"/>
          <w:color w:val="000000" w:themeColor="text1"/>
        </w:rPr>
        <w:t xml:space="preserve"> studies</w:t>
      </w:r>
      <w:r w:rsidR="00FB367F" w:rsidRPr="004D0C6F">
        <w:rPr>
          <w:rFonts w:ascii="Times New Roman" w:hAnsi="Times New Roman"/>
          <w:color w:val="000000" w:themeColor="text1"/>
        </w:rPr>
        <w:t xml:space="preserve">, especially older </w:t>
      </w:r>
      <w:r w:rsidR="00F90D52" w:rsidRPr="004D0C6F">
        <w:rPr>
          <w:rFonts w:ascii="Times New Roman" w:hAnsi="Times New Roman"/>
          <w:color w:val="000000" w:themeColor="text1"/>
        </w:rPr>
        <w:t>ones</w:t>
      </w:r>
      <w:r w:rsidR="001E198C" w:rsidRPr="004D0C6F">
        <w:rPr>
          <w:rFonts w:ascii="Times New Roman" w:hAnsi="Times New Roman"/>
          <w:color w:val="000000" w:themeColor="text1"/>
        </w:rPr>
        <w:t>.</w:t>
      </w:r>
    </w:p>
    <w:p w:rsidR="00F05F39" w:rsidRPr="004D0C6F" w:rsidRDefault="00F05F39" w:rsidP="00F854E6">
      <w:pPr>
        <w:spacing w:line="480" w:lineRule="auto"/>
        <w:rPr>
          <w:rFonts w:ascii="Times New Roman" w:hAnsi="Times New Roman"/>
          <w:b/>
          <w:color w:val="000000" w:themeColor="text1"/>
        </w:rPr>
      </w:pPr>
    </w:p>
    <w:p w:rsidR="00F05F39" w:rsidRPr="004D0C6F" w:rsidRDefault="00F05F39" w:rsidP="00F854E6">
      <w:pPr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>Data extraction</w:t>
      </w:r>
    </w:p>
    <w:p w:rsidR="00F05F39" w:rsidRPr="004D0C6F" w:rsidRDefault="00F05F39" w:rsidP="00F854E6">
      <w:pPr>
        <w:spacing w:line="480" w:lineRule="auto"/>
        <w:ind w:firstLine="960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 xml:space="preserve">When more than one statistical threshold was used in a study, we chose the most </w:t>
      </w:r>
      <w:r w:rsidR="002A413E" w:rsidRPr="004D0C6F">
        <w:rPr>
          <w:rFonts w:ascii="Times New Roman" w:hAnsi="Times New Roman"/>
          <w:color w:val="000000" w:themeColor="text1"/>
        </w:rPr>
        <w:t xml:space="preserve">stringent </w:t>
      </w:r>
      <w:r w:rsidRPr="004D0C6F">
        <w:rPr>
          <w:rFonts w:ascii="Times New Roman" w:hAnsi="Times New Roman"/>
          <w:color w:val="000000" w:themeColor="text1"/>
        </w:rPr>
        <w:t>threshold, similarly to previous work</w:t>
      </w:r>
      <w:r w:rsidR="00B652F1" w:rsidRPr="004D0C6F">
        <w:rPr>
          <w:rFonts w:ascii="Times New Roman" w:hAnsi="Times New Roman"/>
          <w:color w:val="000000" w:themeColor="text1"/>
        </w:rPr>
        <w:t xml:space="preserve"> </w:t>
      </w:r>
      <w:r w:rsidR="00045610" w:rsidRPr="004D0C6F">
        <w:rPr>
          <w:rFonts w:ascii="Times New Roman" w:hAnsi="Times New Roman"/>
          <w:color w:val="000000" w:themeColor="text1"/>
        </w:rPr>
        <w:fldChar w:fldCharType="begin"/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 &lt;EndNote&gt;&lt;Cite&gt;&lt;Author&gt;Schulze&lt;/Author&gt;&lt;Year&gt;2016&lt;/Year&gt;&lt;RecNum&gt;106&lt;/RecNum&gt;&lt;DisplayText&gt;(Schulze et al., 2016)&lt;/DisplayText&gt;&lt;record&gt;&lt;rec-number&gt;106&lt;/rec-number&gt;&lt;foreign-keys&gt;&lt;key app="EN" db-id="wpzx0e9rpfxdzhe9tzl5pr9hez50pas5xsfx"&gt;106&lt;/key&gt;&lt;/foreign-keys&gt;&lt;ref-type name="Journal Article"&gt;17&lt;/ref-type&gt;&lt;contributors&gt;&lt;authors&gt;&lt;author&gt;Schulze, L.&lt;/author&gt;&lt;author&gt;Schmahl, C.&lt;/author&gt;&lt;author&gt;Niedtfeld, I.&lt;/author&gt;&lt;/authors&gt;&lt;/contributors&gt;&lt;auth-address&gt;Department of Clinical Psychology and Psychotherapy (LS), Freie Universitat Berlin, Berlin. Electronic address: lars.schulze@fu-berlin.de.&amp;#xD;Department of Psychosomatic Medicine and Psychotherapy (CS, IN), Central Institute of Mental Health Mannheim, Medical Faculty Mannheim/Heidelberg University, Mannheim, Germany.&lt;/auth-address&gt;&lt;titles&gt;&lt;title&gt;Neural correlates of disturbed emotion processing in borderline personality Disorder: a multimodal meta-analysis&lt;/title&gt;&lt;secondary-title&gt;Biological Psychiatry&lt;/secondary-title&gt;&lt;alt-title&gt;Biological psychiatry&lt;/alt-title&gt;&lt;/titles&gt;&lt;periodical&gt;&lt;full-title&gt;Biological Psychiatry&lt;/full-title&gt;&lt;abbr-1&gt;Biological psychiatry&lt;/abbr-1&gt;&lt;/periodical&gt;&lt;alt-periodical&gt;&lt;full-title&gt;Biological Psychiatry&lt;/full-title&gt;&lt;abbr-1&gt;Biological psychiatry&lt;/abbr-1&gt;&lt;/alt-periodical&gt;&lt;pages&gt;97-106&lt;/pages&gt;&lt;volume&gt;79&lt;/volume&gt;&lt;number&gt;2&lt;/number&gt;&lt;dates&gt;&lt;year&gt;2016&lt;/year&gt;&lt;pub-dates&gt;&lt;date&gt;Jan 15&lt;/date&gt;&lt;/pub-dates&gt;&lt;/dates&gt;&lt;isbn&gt;1873-2402 (Electronic)&amp;#xD;0006-3223 (Linking)&lt;/isbn&gt;&lt;accession-num&gt;25935068&lt;/accession-num&gt;&lt;urls&gt;&lt;related-urls&gt;&lt;url&gt;http://www.ncbi.nlm.nih.gov/pubmed/25935068&lt;/url&gt;&lt;/related-urls&gt;&lt;/urls&gt;&lt;electronic-resource-num&gt;10.1016/j.biopsych.2015.03.027&lt;/electronic-resource-num&gt;&lt;/record&gt;&lt;/Cite&gt;&lt;/EndNote&gt;</w:instrText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47" w:tooltip="Schulze, 2016 #106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Schulze et al., 2016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 xml:space="preserve">. </w:t>
      </w:r>
      <w:r w:rsidR="002D508C" w:rsidRPr="004D0C6F">
        <w:rPr>
          <w:rFonts w:ascii="Times New Roman" w:hAnsi="Times New Roman"/>
          <w:color w:val="000000" w:themeColor="text1"/>
        </w:rPr>
        <w:t>Similar results were obtained when we adopted the most lenient threshold (</w:t>
      </w:r>
      <w:r w:rsidR="00687B81" w:rsidRPr="004D0C6F">
        <w:rPr>
          <w:rFonts w:ascii="Times New Roman" w:hAnsi="Times New Roman"/>
          <w:color w:val="000000" w:themeColor="text1"/>
        </w:rPr>
        <w:t xml:space="preserve">results </w:t>
      </w:r>
      <w:r w:rsidR="002D508C" w:rsidRPr="004D0C6F">
        <w:rPr>
          <w:rFonts w:ascii="Times New Roman" w:hAnsi="Times New Roman"/>
          <w:color w:val="000000" w:themeColor="text1"/>
        </w:rPr>
        <w:t xml:space="preserve">available upon request). </w:t>
      </w:r>
      <w:r w:rsidRPr="004D0C6F">
        <w:rPr>
          <w:rFonts w:ascii="Times New Roman" w:hAnsi="Times New Roman"/>
          <w:color w:val="000000" w:themeColor="text1"/>
        </w:rPr>
        <w:t>Then, we extracted peak-coordinates and their effect sizes. In studies not provid</w:t>
      </w:r>
      <w:r w:rsidR="00FE60AE" w:rsidRPr="004D0C6F">
        <w:rPr>
          <w:rFonts w:ascii="Times New Roman" w:hAnsi="Times New Roman"/>
          <w:color w:val="000000" w:themeColor="text1"/>
        </w:rPr>
        <w:t>ing</w:t>
      </w:r>
      <w:r w:rsidRPr="004D0C6F">
        <w:rPr>
          <w:rFonts w:ascii="Times New Roman" w:hAnsi="Times New Roman"/>
          <w:color w:val="000000" w:themeColor="text1"/>
        </w:rPr>
        <w:t xml:space="preserve"> exact effect sizes for peak-coordinates, </w:t>
      </w:r>
      <w:r w:rsidR="006E3718" w:rsidRPr="004D0C6F">
        <w:rPr>
          <w:rFonts w:ascii="Times New Roman" w:hAnsi="Times New Roman"/>
          <w:color w:val="000000" w:themeColor="text1"/>
        </w:rPr>
        <w:t xml:space="preserve">the </w:t>
      </w:r>
      <w:r w:rsidR="00DC137B" w:rsidRPr="004D0C6F">
        <w:rPr>
          <w:rFonts w:ascii="Times New Roman" w:hAnsi="Times New Roman"/>
          <w:color w:val="000000" w:themeColor="text1"/>
        </w:rPr>
        <w:t xml:space="preserve">study </w:t>
      </w:r>
      <w:r w:rsidR="006E3718" w:rsidRPr="004D0C6F">
        <w:rPr>
          <w:rFonts w:ascii="Times New Roman" w:hAnsi="Times New Roman"/>
          <w:color w:val="000000" w:themeColor="text1"/>
        </w:rPr>
        <w:t xml:space="preserve">threshold for significance was </w:t>
      </w:r>
      <w:r w:rsidR="00DC137B" w:rsidRPr="004D0C6F">
        <w:rPr>
          <w:rFonts w:ascii="Times New Roman" w:hAnsi="Times New Roman"/>
          <w:color w:val="000000" w:themeColor="text1"/>
        </w:rPr>
        <w:t xml:space="preserve">interpreted </w:t>
      </w:r>
      <w:r w:rsidR="006E3718" w:rsidRPr="004D0C6F">
        <w:rPr>
          <w:rFonts w:ascii="Times New Roman" w:hAnsi="Times New Roman"/>
          <w:color w:val="000000" w:themeColor="text1"/>
        </w:rPr>
        <w:t>as the effect</w:t>
      </w:r>
      <w:r w:rsidRPr="004D0C6F">
        <w:rPr>
          <w:rFonts w:ascii="Times New Roman" w:hAnsi="Times New Roman"/>
          <w:color w:val="000000" w:themeColor="text1"/>
        </w:rPr>
        <w:t xml:space="preserve"> size, as in previous reports, </w: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TY2h1bHplPC9BdXRob3I+PFllYXI+MjAxNjwvWWVhcj48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</w:fldData>
        </w:fldChar>
      </w:r>
      <w:r w:rsidR="009F1FF0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9F1FF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TY2h1bHplPC9BdXRob3I+PFllYXI+MjAxNjwvWWVhcj48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</w:fldData>
        </w:fldChar>
      </w:r>
      <w:r w:rsidR="009F1FF0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9F1FF0" w:rsidRPr="004D0C6F">
        <w:rPr>
          <w:rFonts w:ascii="Times New Roman" w:hAnsi="Times New Roman"/>
          <w:color w:val="000000" w:themeColor="text1"/>
        </w:rPr>
      </w:r>
      <w:r w:rsidR="009F1FF0" w:rsidRPr="004D0C6F">
        <w:rPr>
          <w:rFonts w:ascii="Times New Roman" w:hAnsi="Times New Roman"/>
          <w:color w:val="000000" w:themeColor="text1"/>
        </w:rPr>
        <w:fldChar w:fldCharType="end"/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9F1FF0" w:rsidRPr="004D0C6F">
        <w:rPr>
          <w:rFonts w:ascii="Times New Roman" w:hAnsi="Times New Roman"/>
          <w:noProof/>
          <w:color w:val="000000" w:themeColor="text1"/>
        </w:rPr>
        <w:t xml:space="preserve">(e.g., </w:t>
      </w:r>
      <w:hyperlink w:anchor="_ENREF_4" w:tooltip="Aoki, 2016 #69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Aoki and Inokuchi, 2016</w:t>
        </w:r>
      </w:hyperlink>
      <w:r w:rsidR="009F1FF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47" w:tooltip="Schulze, 2016 #106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Schulze et al., 2016</w:t>
        </w:r>
      </w:hyperlink>
      <w:r w:rsidR="009F1FF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>. In case</w:t>
      </w:r>
      <w:r w:rsidR="00BA2AC4" w:rsidRPr="004D0C6F">
        <w:rPr>
          <w:rFonts w:ascii="Times New Roman" w:hAnsi="Times New Roman"/>
          <w:color w:val="000000" w:themeColor="text1"/>
        </w:rPr>
        <w:t>s</w:t>
      </w:r>
      <w:r w:rsidRPr="004D0C6F">
        <w:rPr>
          <w:rFonts w:ascii="Times New Roman" w:hAnsi="Times New Roman"/>
          <w:color w:val="000000" w:themeColor="text1"/>
        </w:rPr>
        <w:t xml:space="preserve"> where peak coordinates and/or effect sizes were not provided, we contacted the corresponding author(s) to </w:t>
      </w:r>
      <w:r w:rsidR="00BA2AC4" w:rsidRPr="004D0C6F">
        <w:rPr>
          <w:rFonts w:ascii="Times New Roman" w:hAnsi="Times New Roman"/>
          <w:color w:val="000000" w:themeColor="text1"/>
        </w:rPr>
        <w:t xml:space="preserve">obtain the </w:t>
      </w:r>
      <w:r w:rsidRPr="004D0C6F">
        <w:rPr>
          <w:rFonts w:ascii="Times New Roman" w:hAnsi="Times New Roman"/>
          <w:color w:val="000000" w:themeColor="text1"/>
        </w:rPr>
        <w:t xml:space="preserve">missing data. </w:t>
      </w:r>
      <w:r w:rsidR="007D6315" w:rsidRPr="004D0C6F">
        <w:rPr>
          <w:rFonts w:ascii="Times New Roman" w:hAnsi="Times New Roman"/>
          <w:color w:val="000000" w:themeColor="text1"/>
        </w:rPr>
        <w:t xml:space="preserve">For a secondary analysis, we also extracted </w:t>
      </w:r>
      <w:r w:rsidR="00A631F3" w:rsidRPr="004D0C6F">
        <w:rPr>
          <w:rFonts w:ascii="Times New Roman" w:hAnsi="Times New Roman"/>
          <w:color w:val="000000" w:themeColor="text1"/>
        </w:rPr>
        <w:t>peak-coordinates and the</w:t>
      </w:r>
      <w:r w:rsidR="00D56B6A" w:rsidRPr="004D0C6F">
        <w:rPr>
          <w:rFonts w:ascii="Times New Roman" w:hAnsi="Times New Roman"/>
          <w:color w:val="000000" w:themeColor="text1"/>
        </w:rPr>
        <w:t xml:space="preserve"> corresponding</w:t>
      </w:r>
      <w:r w:rsidR="00A631F3" w:rsidRPr="004D0C6F">
        <w:rPr>
          <w:rFonts w:ascii="Times New Roman" w:hAnsi="Times New Roman"/>
          <w:color w:val="000000" w:themeColor="text1"/>
        </w:rPr>
        <w:t xml:space="preserve"> effect sizes of voxel-level group comparison</w:t>
      </w:r>
      <w:r w:rsidR="003B71FF" w:rsidRPr="004D0C6F">
        <w:rPr>
          <w:rFonts w:ascii="Times New Roman" w:hAnsi="Times New Roman"/>
          <w:color w:val="000000" w:themeColor="text1"/>
        </w:rPr>
        <w:t>s</w:t>
      </w:r>
      <w:r w:rsidR="00A631F3" w:rsidRPr="004D0C6F">
        <w:rPr>
          <w:rFonts w:ascii="Times New Roman" w:hAnsi="Times New Roman"/>
          <w:color w:val="000000" w:themeColor="text1"/>
        </w:rPr>
        <w:t xml:space="preserve"> of </w:t>
      </w:r>
      <w:r w:rsidR="00393178" w:rsidRPr="004D0C6F">
        <w:rPr>
          <w:rFonts w:ascii="Times New Roman" w:hAnsi="Times New Roman"/>
          <w:color w:val="000000" w:themeColor="text1"/>
        </w:rPr>
        <w:t>mean diffusivity (</w:t>
      </w:r>
      <w:r w:rsidR="00A631F3" w:rsidRPr="004D0C6F">
        <w:rPr>
          <w:rFonts w:ascii="Times New Roman" w:hAnsi="Times New Roman"/>
          <w:color w:val="000000" w:themeColor="text1"/>
        </w:rPr>
        <w:t>MD</w:t>
      </w:r>
      <w:r w:rsidR="00393178" w:rsidRPr="004D0C6F">
        <w:rPr>
          <w:rFonts w:ascii="Times New Roman" w:hAnsi="Times New Roman"/>
          <w:color w:val="000000" w:themeColor="text1"/>
        </w:rPr>
        <w:t>)</w:t>
      </w:r>
      <w:r w:rsidR="00A631F3" w:rsidRPr="004D0C6F">
        <w:rPr>
          <w:rFonts w:ascii="Times New Roman" w:hAnsi="Times New Roman"/>
          <w:color w:val="000000" w:themeColor="text1"/>
        </w:rPr>
        <w:t xml:space="preserve"> whe</w:t>
      </w:r>
      <w:r w:rsidR="00DE49A1" w:rsidRPr="004D0C6F">
        <w:rPr>
          <w:rFonts w:ascii="Times New Roman" w:hAnsi="Times New Roman"/>
          <w:color w:val="000000" w:themeColor="text1"/>
        </w:rPr>
        <w:t>n</w:t>
      </w:r>
      <w:r w:rsidR="00A631F3" w:rsidRPr="004D0C6F">
        <w:rPr>
          <w:rFonts w:ascii="Times New Roman" w:hAnsi="Times New Roman"/>
          <w:color w:val="000000" w:themeColor="text1"/>
        </w:rPr>
        <w:t xml:space="preserve"> available. </w:t>
      </w:r>
      <w:r w:rsidRPr="004D0C6F">
        <w:rPr>
          <w:rFonts w:ascii="Times New Roman" w:hAnsi="Times New Roman"/>
          <w:color w:val="000000" w:themeColor="text1"/>
        </w:rPr>
        <w:t xml:space="preserve">P-values of peak coordinates were converted to t-values using the </w:t>
      </w:r>
      <w:r w:rsidR="00185ACF" w:rsidRPr="004D0C6F">
        <w:rPr>
          <w:rFonts w:ascii="Times New Roman" w:hAnsi="Times New Roman"/>
          <w:color w:val="000000" w:themeColor="text1"/>
        </w:rPr>
        <w:t>anisotropic effect size signed differential mapping (</w:t>
      </w:r>
      <w:r w:rsidRPr="004D0C6F">
        <w:rPr>
          <w:rFonts w:ascii="Times New Roman" w:hAnsi="Times New Roman"/>
          <w:color w:val="000000" w:themeColor="text1"/>
        </w:rPr>
        <w:t>AES-SDM</w:t>
      </w:r>
      <w:r w:rsidR="00185ACF" w:rsidRPr="004D0C6F">
        <w:rPr>
          <w:rFonts w:ascii="Times New Roman" w:hAnsi="Times New Roman"/>
          <w:color w:val="000000" w:themeColor="text1"/>
        </w:rPr>
        <w:t>)</w:t>
      </w:r>
      <w:r w:rsidRPr="004D0C6F">
        <w:rPr>
          <w:rFonts w:ascii="Times New Roman" w:hAnsi="Times New Roman"/>
          <w:color w:val="000000" w:themeColor="text1"/>
        </w:rPr>
        <w:t xml:space="preserve"> utility (</w:t>
      </w:r>
      <w:r w:rsidRPr="004D0C6F">
        <w:rPr>
          <w:rFonts w:ascii="Times New Roman" w:hAnsi="Times New Roman"/>
          <w:color w:val="000000" w:themeColor="text1"/>
          <w:u w:val="single"/>
        </w:rPr>
        <w:t>http://www.sdmproject.com/utilities/?show=Statistics</w:t>
      </w:r>
      <w:r w:rsidRPr="004D0C6F">
        <w:rPr>
          <w:rFonts w:ascii="Times New Roman" w:hAnsi="Times New Roman"/>
          <w:color w:val="000000" w:themeColor="text1"/>
        </w:rPr>
        <w:t xml:space="preserve">). </w:t>
      </w:r>
      <w:r w:rsidR="003C7AB6" w:rsidRPr="004D0C6F">
        <w:rPr>
          <w:rFonts w:ascii="Times New Roman" w:hAnsi="Times New Roman"/>
          <w:color w:val="000000" w:themeColor="text1"/>
        </w:rPr>
        <w:t>The</w:t>
      </w:r>
      <w:r w:rsidR="00D56B6A" w:rsidRPr="004D0C6F">
        <w:rPr>
          <w:rFonts w:ascii="Times New Roman" w:hAnsi="Times New Roman"/>
          <w:color w:val="000000" w:themeColor="text1"/>
        </w:rPr>
        <w:t xml:space="preserve"> </w:t>
      </w:r>
      <w:r w:rsidR="00FC77FF" w:rsidRPr="004D0C6F">
        <w:rPr>
          <w:rFonts w:ascii="Times New Roman" w:hAnsi="Times New Roman"/>
          <w:color w:val="000000" w:themeColor="text1"/>
        </w:rPr>
        <w:t xml:space="preserve">FA and </w:t>
      </w:r>
      <w:r w:rsidR="00D56B6A" w:rsidRPr="004D0C6F">
        <w:rPr>
          <w:rFonts w:ascii="Times New Roman" w:hAnsi="Times New Roman"/>
          <w:color w:val="000000" w:themeColor="text1"/>
        </w:rPr>
        <w:t>MD</w:t>
      </w:r>
      <w:r w:rsidR="003C7AB6" w:rsidRPr="004D0C6F">
        <w:rPr>
          <w:rFonts w:ascii="Times New Roman" w:hAnsi="Times New Roman"/>
          <w:color w:val="000000" w:themeColor="text1"/>
        </w:rPr>
        <w:t xml:space="preserve"> peak coordinates and their effect sizes </w:t>
      </w:r>
      <w:r w:rsidR="00D56B6A" w:rsidRPr="004D0C6F">
        <w:rPr>
          <w:rFonts w:ascii="Times New Roman" w:hAnsi="Times New Roman"/>
          <w:color w:val="000000" w:themeColor="text1"/>
        </w:rPr>
        <w:t>a</w:t>
      </w:r>
      <w:r w:rsidR="003C7AB6" w:rsidRPr="004D0C6F">
        <w:rPr>
          <w:rFonts w:ascii="Times New Roman" w:hAnsi="Times New Roman"/>
          <w:color w:val="000000" w:themeColor="text1"/>
        </w:rPr>
        <w:t>re available upon request</w:t>
      </w:r>
      <w:r w:rsidR="00D56B6A" w:rsidRPr="004D0C6F">
        <w:rPr>
          <w:rFonts w:ascii="Times New Roman" w:hAnsi="Times New Roman"/>
          <w:color w:val="000000" w:themeColor="text1"/>
        </w:rPr>
        <w:t xml:space="preserve"> from the authors</w:t>
      </w:r>
      <w:r w:rsidR="003C7AB6" w:rsidRPr="004D0C6F">
        <w:rPr>
          <w:rFonts w:ascii="Times New Roman" w:hAnsi="Times New Roman"/>
          <w:color w:val="000000" w:themeColor="text1"/>
        </w:rPr>
        <w:t>.</w:t>
      </w:r>
    </w:p>
    <w:p w:rsidR="00F05F39" w:rsidRPr="004D0C6F" w:rsidRDefault="00F05F39" w:rsidP="00F854E6">
      <w:pPr>
        <w:spacing w:line="480" w:lineRule="auto"/>
        <w:rPr>
          <w:rFonts w:ascii="Times New Roman" w:hAnsi="Times New Roman"/>
          <w:color w:val="000000" w:themeColor="text1"/>
        </w:rPr>
      </w:pPr>
    </w:p>
    <w:p w:rsidR="00F05F39" w:rsidRPr="004D0C6F" w:rsidRDefault="00F05F39" w:rsidP="00F854E6">
      <w:pPr>
        <w:snapToGrid w:val="0"/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>Meta-analysis</w:t>
      </w:r>
    </w:p>
    <w:p w:rsidR="00F05F39" w:rsidRPr="004D0C6F" w:rsidRDefault="00F05F39" w:rsidP="00F854E6">
      <w:pPr>
        <w:widowControl/>
        <w:spacing w:line="480" w:lineRule="auto"/>
        <w:ind w:firstLine="960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 xml:space="preserve">Similarly to previous meta-analyses </w: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OYWthbzwvQXV0aG9yPjxZZWFyPjIwMTE8L1llYXI+PFJl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OYWthbzwvQXV0aG9yPjxZZWFyPjIwMTE8L1llYXI+PFJl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38" w:tooltip="Nakao, 2011 #25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Nakao et al., 2011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39" w:tooltip="Nortje, 2013 #27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Nortje et al., 2013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3" w:tooltip="Aoki, 2015 #28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Aoki et al., 2015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59" w:tooltip="Wise, 2016 #26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Wise et al., 2016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 xml:space="preserve">, we used the </w:t>
      </w:r>
      <w:r w:rsidR="002A413E" w:rsidRPr="004D0C6F">
        <w:rPr>
          <w:rFonts w:ascii="Times New Roman" w:hAnsi="Times New Roman"/>
          <w:color w:val="000000" w:themeColor="text1"/>
        </w:rPr>
        <w:t>AES-SDM</w:t>
      </w:r>
      <w:r w:rsidRPr="004D0C6F">
        <w:rPr>
          <w:rFonts w:ascii="Times New Roman" w:hAnsi="Times New Roman"/>
          <w:color w:val="000000" w:themeColor="text1"/>
        </w:rPr>
        <w:t xml:space="preserve"> software (</w:t>
      </w:r>
      <w:r w:rsidRPr="004D0C6F">
        <w:rPr>
          <w:rFonts w:ascii="Times New Roman" w:hAnsi="Times New Roman"/>
          <w:color w:val="000000" w:themeColor="text1"/>
          <w:u w:val="single"/>
        </w:rPr>
        <w:t>www.sdmproject.com/software/</w:t>
      </w:r>
      <w:r w:rsidRPr="004D0C6F">
        <w:rPr>
          <w:rFonts w:ascii="Times New Roman" w:hAnsi="Times New Roman"/>
          <w:color w:val="000000" w:themeColor="text1"/>
        </w:rPr>
        <w:t>) to analyze regional differences in FA</w:t>
      </w:r>
      <w:r w:rsidR="00A631F3" w:rsidRPr="004D0C6F">
        <w:rPr>
          <w:rFonts w:ascii="Times New Roman" w:hAnsi="Times New Roman"/>
          <w:color w:val="000000" w:themeColor="text1"/>
        </w:rPr>
        <w:t xml:space="preserve"> and MD</w:t>
      </w:r>
      <w:r w:rsidRPr="004D0C6F">
        <w:rPr>
          <w:rFonts w:ascii="Times New Roman" w:hAnsi="Times New Roman"/>
          <w:color w:val="000000" w:themeColor="text1"/>
        </w:rPr>
        <w:t xml:space="preserve"> value</w:t>
      </w:r>
      <w:r w:rsidR="00FE60AE" w:rsidRPr="004D0C6F">
        <w:rPr>
          <w:rFonts w:ascii="Times New Roman" w:hAnsi="Times New Roman"/>
          <w:color w:val="000000" w:themeColor="text1"/>
        </w:rPr>
        <w:t>s</w:t>
      </w:r>
      <w:r w:rsidRPr="004D0C6F">
        <w:rPr>
          <w:rFonts w:ascii="Times New Roman" w:hAnsi="Times New Roman"/>
          <w:color w:val="000000" w:themeColor="text1"/>
        </w:rPr>
        <w:t xml:space="preserve"> between individuals with ADHD and TD controls. </w:t>
      </w:r>
      <w:r w:rsidR="006334CF" w:rsidRPr="004D0C6F">
        <w:rPr>
          <w:rFonts w:ascii="Times New Roman" w:hAnsi="Times New Roman"/>
          <w:color w:val="000000" w:themeColor="text1"/>
        </w:rPr>
        <w:t xml:space="preserve">Meta-analyses of studies of WBVBA and studies of TBSS were separately performed. </w:t>
      </w:r>
      <w:r w:rsidR="0030072F" w:rsidRPr="004D0C6F">
        <w:rPr>
          <w:rFonts w:ascii="Times New Roman" w:hAnsi="Times New Roman"/>
          <w:color w:val="000000" w:themeColor="text1"/>
        </w:rPr>
        <w:t>A w</w:t>
      </w:r>
      <w:r w:rsidR="006334CF" w:rsidRPr="004D0C6F">
        <w:rPr>
          <w:rFonts w:ascii="Times New Roman" w:hAnsi="Times New Roman"/>
          <w:color w:val="000000" w:themeColor="text1"/>
        </w:rPr>
        <w:t xml:space="preserve">hole brain template was used for the meta-analysis of </w:t>
      </w:r>
      <w:r w:rsidR="0030072F" w:rsidRPr="004D0C6F">
        <w:rPr>
          <w:rFonts w:ascii="Times New Roman" w:hAnsi="Times New Roman"/>
          <w:color w:val="000000" w:themeColor="text1"/>
        </w:rPr>
        <w:t xml:space="preserve">WBVBA </w:t>
      </w:r>
      <w:r w:rsidR="006334CF" w:rsidRPr="004D0C6F">
        <w:rPr>
          <w:rFonts w:ascii="Times New Roman" w:hAnsi="Times New Roman"/>
          <w:color w:val="000000" w:themeColor="text1"/>
        </w:rPr>
        <w:t xml:space="preserve">studies, while </w:t>
      </w:r>
      <w:r w:rsidR="0030072F" w:rsidRPr="004D0C6F">
        <w:rPr>
          <w:rFonts w:ascii="Times New Roman" w:hAnsi="Times New Roman"/>
          <w:color w:val="000000" w:themeColor="text1"/>
        </w:rPr>
        <w:t xml:space="preserve">the </w:t>
      </w:r>
      <w:r w:rsidR="006334CF" w:rsidRPr="004D0C6F">
        <w:rPr>
          <w:rFonts w:ascii="Times New Roman" w:hAnsi="Times New Roman"/>
          <w:color w:val="000000" w:themeColor="text1"/>
        </w:rPr>
        <w:t xml:space="preserve">TBSS template was applied to the meta-analysis of TBSS studies. </w:t>
      </w:r>
      <w:r w:rsidRPr="004D0C6F">
        <w:rPr>
          <w:rFonts w:ascii="Times New Roman" w:hAnsi="Times New Roman"/>
          <w:color w:val="000000" w:themeColor="text1"/>
        </w:rPr>
        <w:t>Consistent with recent meta-analyses</w:t>
      </w:r>
      <w:r w:rsidR="00E76678" w:rsidRPr="004D0C6F">
        <w:rPr>
          <w:color w:val="000000" w:themeColor="text1"/>
        </w:rPr>
        <w:t xml:space="preserve"> </w:t>
      </w:r>
      <w:r w:rsidR="00E76678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XaXNlPC9BdXRob3I+PFllYXI+MjAxNjwvWWVhcj48UmVj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</w:fldData>
        </w:fldChar>
      </w:r>
      <w:r w:rsidR="00E76678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E76678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XaXNlPC9BdXRob3I+PFllYXI+MjAxNjwvWWVhcj48UmVj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</w:fldData>
        </w:fldChar>
      </w:r>
      <w:r w:rsidR="00E76678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E76678" w:rsidRPr="004D0C6F">
        <w:rPr>
          <w:rFonts w:ascii="Times New Roman" w:hAnsi="Times New Roman"/>
          <w:color w:val="000000" w:themeColor="text1"/>
        </w:rPr>
      </w:r>
      <w:r w:rsidR="00E76678" w:rsidRPr="004D0C6F">
        <w:rPr>
          <w:rFonts w:ascii="Times New Roman" w:hAnsi="Times New Roman"/>
          <w:color w:val="000000" w:themeColor="text1"/>
        </w:rPr>
        <w:fldChar w:fldCharType="end"/>
      </w:r>
      <w:r w:rsidR="00E76678" w:rsidRPr="004D0C6F">
        <w:rPr>
          <w:rFonts w:ascii="Times New Roman" w:hAnsi="Times New Roman"/>
          <w:color w:val="000000" w:themeColor="text1"/>
        </w:rPr>
      </w:r>
      <w:r w:rsidR="00E76678" w:rsidRPr="004D0C6F">
        <w:rPr>
          <w:rFonts w:ascii="Times New Roman" w:hAnsi="Times New Roman"/>
          <w:color w:val="000000" w:themeColor="text1"/>
        </w:rPr>
        <w:fldChar w:fldCharType="separate"/>
      </w:r>
      <w:r w:rsidR="00E76678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59" w:tooltip="Wise, 2016 #26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e.g. Wise et al., 2016</w:t>
        </w:r>
      </w:hyperlink>
      <w:r w:rsidR="00E76678" w:rsidRPr="004D0C6F">
        <w:rPr>
          <w:rFonts w:ascii="Times New Roman" w:hAnsi="Times New Roman"/>
          <w:noProof/>
          <w:color w:val="000000" w:themeColor="text1"/>
        </w:rPr>
        <w:t>)</w:t>
      </w:r>
      <w:r w:rsidR="00E76678" w:rsidRPr="004D0C6F">
        <w:rPr>
          <w:rFonts w:ascii="Times New Roman" w:hAnsi="Times New Roman"/>
          <w:color w:val="000000" w:themeColor="text1"/>
        </w:rPr>
        <w:fldChar w:fldCharType="end"/>
      </w:r>
      <w:r w:rsidR="00C65921" w:rsidRPr="004D0C6F">
        <w:rPr>
          <w:rFonts w:ascii="Times New Roman" w:hAnsi="Times New Roman"/>
          <w:color w:val="000000" w:themeColor="text1"/>
        </w:rPr>
        <w:t>,</w:t>
      </w:r>
      <w:r w:rsidRPr="004D0C6F">
        <w:rPr>
          <w:rFonts w:ascii="Times New Roman" w:hAnsi="Times New Roman"/>
          <w:color w:val="000000" w:themeColor="text1"/>
        </w:rPr>
        <w:t xml:space="preserve"> we used a random effects model</w:t>
      </w:r>
      <w:r w:rsidRPr="004D0C6F">
        <w:rPr>
          <w:rFonts w:ascii="Times New Roman" w:hAnsi="Times New Roman"/>
          <w:color w:val="000000" w:themeColor="text1"/>
          <w:kern w:val="0"/>
          <w:lang w:eastAsia="it-IT"/>
        </w:rPr>
        <w:t>.</w:t>
      </w:r>
      <w:r w:rsidRPr="004D0C6F">
        <w:rPr>
          <w:rFonts w:ascii="Times New Roman" w:hAnsi="Times New Roman"/>
          <w:color w:val="000000" w:themeColor="text1"/>
        </w:rPr>
        <w:t xml:space="preserve"> </w:t>
      </w:r>
      <w:r w:rsidR="006334CF" w:rsidRPr="004D0C6F">
        <w:rPr>
          <w:rFonts w:ascii="Times New Roman" w:hAnsi="Times New Roman"/>
          <w:color w:val="000000" w:themeColor="text1"/>
        </w:rPr>
        <w:t>In both analyses, s</w:t>
      </w:r>
      <w:r w:rsidRPr="004D0C6F">
        <w:rPr>
          <w:rFonts w:ascii="Times New Roman" w:hAnsi="Times New Roman"/>
          <w:color w:val="000000" w:themeColor="text1"/>
        </w:rPr>
        <w:t xml:space="preserve">tatistical threshold for significance was set at </w:t>
      </w:r>
      <w:r w:rsidRPr="004D0C6F">
        <w:rPr>
          <w:rFonts w:ascii="Times New Roman" w:hAnsi="Times New Roman"/>
          <w:i/>
          <w:color w:val="000000" w:themeColor="text1"/>
        </w:rPr>
        <w:t>p</w:t>
      </w:r>
      <w:r w:rsidRPr="004D0C6F">
        <w:rPr>
          <w:rFonts w:ascii="Times New Roman" w:hAnsi="Times New Roman"/>
          <w:color w:val="000000" w:themeColor="text1"/>
        </w:rPr>
        <w:t xml:space="preserve"> &lt; 0.005</w:t>
      </w:r>
      <w:r w:rsidR="00CC7D1D" w:rsidRPr="004D0C6F">
        <w:rPr>
          <w:rFonts w:ascii="Times New Roman" w:hAnsi="Times New Roman"/>
          <w:color w:val="000000" w:themeColor="text1"/>
        </w:rPr>
        <w:t>,</w:t>
      </w:r>
      <w:r w:rsidRPr="004D0C6F">
        <w:rPr>
          <w:rFonts w:ascii="Times New Roman" w:hAnsi="Times New Roman"/>
          <w:color w:val="000000" w:themeColor="text1"/>
        </w:rPr>
        <w:t xml:space="preserve"> with extent threshold of 10 voxels </w: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Ob3J0amU8L0F1dGhvcj48WWVhcj4yMDEzPC9ZZWFyPjxS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Ob3J0amU8L0F1dGhvcj48WWVhcj4yMDEzPC9ZZWFyPjxS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39" w:tooltip="Nortje, 2013 #27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Nortje et al., 2013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59" w:tooltip="Wise, 2016 #26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Wise et al., 2016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 xml:space="preserve">. </w:t>
      </w: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</w:p>
    <w:p w:rsidR="00F05F39" w:rsidRPr="004D0C6F" w:rsidRDefault="007603F3" w:rsidP="00F854E6">
      <w:pPr>
        <w:widowControl/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>Qualitative review regarding</w:t>
      </w:r>
      <w:r w:rsidR="00EF225D" w:rsidRPr="004D0C6F">
        <w:rPr>
          <w:rFonts w:ascii="Times New Roman" w:hAnsi="Times New Roman"/>
          <w:b/>
          <w:color w:val="000000" w:themeColor="text1"/>
        </w:rPr>
        <w:t xml:space="preserve"> motion</w:t>
      </w:r>
    </w:p>
    <w:p w:rsidR="00F05F39" w:rsidRPr="004D0C6F" w:rsidRDefault="00EF225D" w:rsidP="00F854E6">
      <w:pPr>
        <w:widowControl/>
        <w:spacing w:line="480" w:lineRule="auto"/>
        <w:ind w:firstLine="960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 xml:space="preserve">Given the influence of head motion during scan on DTI metrics </w: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ZZW5kaWtpPC9BdXRob3I+PFllYXI+MjAxNDwvWWVhcj48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</w:fldData>
        </w:fldChar>
      </w:r>
      <w:r w:rsidR="00782671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782671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ZZW5kaWtpPC9BdXRob3I+PFllYXI+MjAxNDwvWWVhcj48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</w:fldData>
        </w:fldChar>
      </w:r>
      <w:r w:rsidR="00782671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782671" w:rsidRPr="004D0C6F">
        <w:rPr>
          <w:rFonts w:ascii="Times New Roman" w:hAnsi="Times New Roman"/>
          <w:color w:val="000000" w:themeColor="text1"/>
        </w:rPr>
      </w:r>
      <w:r w:rsidR="00782671" w:rsidRPr="004D0C6F">
        <w:rPr>
          <w:rFonts w:ascii="Times New Roman" w:hAnsi="Times New Roman"/>
          <w:color w:val="000000" w:themeColor="text1"/>
        </w:rPr>
        <w:fldChar w:fldCharType="end"/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60" w:tooltip="Yendiki, 2014 #57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Yendiki et al., 2014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 xml:space="preserve">, we </w:t>
      </w:r>
      <w:r w:rsidR="00D56B6A" w:rsidRPr="004D0C6F">
        <w:rPr>
          <w:rFonts w:ascii="Times New Roman" w:hAnsi="Times New Roman"/>
          <w:color w:val="000000" w:themeColor="text1"/>
        </w:rPr>
        <w:t xml:space="preserve">contacted </w:t>
      </w:r>
      <w:r w:rsidR="00916DEF" w:rsidRPr="004D0C6F">
        <w:rPr>
          <w:rFonts w:ascii="Times New Roman" w:hAnsi="Times New Roman"/>
          <w:color w:val="000000" w:themeColor="text1"/>
        </w:rPr>
        <w:t xml:space="preserve">authors of the original papers and asked whether they measured </w:t>
      </w:r>
      <w:r w:rsidR="00D56B6A" w:rsidRPr="004D0C6F">
        <w:rPr>
          <w:rFonts w:ascii="Times New Roman" w:hAnsi="Times New Roman"/>
          <w:color w:val="000000" w:themeColor="text1"/>
        </w:rPr>
        <w:t xml:space="preserve">head motion </w:t>
      </w:r>
      <w:r w:rsidR="00916DEF" w:rsidRPr="004D0C6F">
        <w:rPr>
          <w:rFonts w:ascii="Times New Roman" w:hAnsi="Times New Roman"/>
          <w:color w:val="000000" w:themeColor="text1"/>
        </w:rPr>
        <w:t xml:space="preserve">and confirmed </w:t>
      </w:r>
      <w:r w:rsidR="00D56B6A" w:rsidRPr="004D0C6F">
        <w:rPr>
          <w:rFonts w:ascii="Times New Roman" w:hAnsi="Times New Roman"/>
          <w:color w:val="000000" w:themeColor="text1"/>
        </w:rPr>
        <w:t xml:space="preserve">that </w:t>
      </w:r>
      <w:r w:rsidR="00916DEF" w:rsidRPr="004D0C6F">
        <w:rPr>
          <w:rFonts w:ascii="Times New Roman" w:hAnsi="Times New Roman"/>
          <w:color w:val="000000" w:themeColor="text1"/>
        </w:rPr>
        <w:t>the grou</w:t>
      </w:r>
      <w:r w:rsidR="004C7745" w:rsidRPr="004D0C6F">
        <w:rPr>
          <w:rFonts w:ascii="Times New Roman" w:hAnsi="Times New Roman"/>
          <w:color w:val="000000" w:themeColor="text1"/>
        </w:rPr>
        <w:t>p</w:t>
      </w:r>
      <w:r w:rsidR="00D56B6A" w:rsidRPr="004D0C6F">
        <w:rPr>
          <w:rFonts w:ascii="Times New Roman" w:hAnsi="Times New Roman"/>
          <w:color w:val="000000" w:themeColor="text1"/>
        </w:rPr>
        <w:t>s</w:t>
      </w:r>
      <w:r w:rsidR="004C7745" w:rsidRPr="004D0C6F">
        <w:rPr>
          <w:rFonts w:ascii="Times New Roman" w:hAnsi="Times New Roman"/>
          <w:color w:val="000000" w:themeColor="text1"/>
        </w:rPr>
        <w:t xml:space="preserve"> </w:t>
      </w:r>
      <w:r w:rsidR="00D56B6A" w:rsidRPr="004D0C6F">
        <w:rPr>
          <w:rFonts w:ascii="Times New Roman" w:hAnsi="Times New Roman"/>
          <w:color w:val="000000" w:themeColor="text1"/>
        </w:rPr>
        <w:t xml:space="preserve">did not </w:t>
      </w:r>
      <w:r w:rsidR="004C7745" w:rsidRPr="004D0C6F">
        <w:rPr>
          <w:rFonts w:ascii="Times New Roman" w:hAnsi="Times New Roman"/>
          <w:color w:val="000000" w:themeColor="text1"/>
        </w:rPr>
        <w:t>differ. We</w:t>
      </w:r>
      <w:r w:rsidR="00916DEF" w:rsidRPr="004D0C6F">
        <w:rPr>
          <w:rFonts w:ascii="Times New Roman" w:hAnsi="Times New Roman"/>
          <w:color w:val="000000" w:themeColor="text1"/>
        </w:rPr>
        <w:t xml:space="preserve"> qualitative</w:t>
      </w:r>
      <w:r w:rsidR="002E0366" w:rsidRPr="004D0C6F">
        <w:rPr>
          <w:rFonts w:ascii="Times New Roman" w:hAnsi="Times New Roman"/>
          <w:color w:val="000000" w:themeColor="text1"/>
        </w:rPr>
        <w:t>ly</w:t>
      </w:r>
      <w:r w:rsidR="00916DEF" w:rsidRPr="004D0C6F">
        <w:rPr>
          <w:rFonts w:ascii="Times New Roman" w:hAnsi="Times New Roman"/>
          <w:color w:val="000000" w:themeColor="text1"/>
        </w:rPr>
        <w:t xml:space="preserve"> review </w:t>
      </w:r>
      <w:r w:rsidR="00D56B6A" w:rsidRPr="004D0C6F">
        <w:rPr>
          <w:rFonts w:ascii="Times New Roman" w:hAnsi="Times New Roman"/>
          <w:color w:val="000000" w:themeColor="text1"/>
        </w:rPr>
        <w:t>the six</w:t>
      </w:r>
      <w:r w:rsidR="00916DEF" w:rsidRPr="004D0C6F">
        <w:rPr>
          <w:rFonts w:ascii="Times New Roman" w:hAnsi="Times New Roman"/>
          <w:color w:val="000000" w:themeColor="text1"/>
        </w:rPr>
        <w:t xml:space="preserve"> studies </w:t>
      </w:r>
      <w:r w:rsidR="00D56B6A" w:rsidRPr="004D0C6F">
        <w:rPr>
          <w:rFonts w:ascii="Times New Roman" w:hAnsi="Times New Roman"/>
          <w:color w:val="000000" w:themeColor="text1"/>
        </w:rPr>
        <w:t xml:space="preserve">in which </w:t>
      </w:r>
      <w:r w:rsidR="00916DEF" w:rsidRPr="004D0C6F">
        <w:rPr>
          <w:rFonts w:ascii="Times New Roman" w:hAnsi="Times New Roman"/>
          <w:color w:val="000000" w:themeColor="text1"/>
        </w:rPr>
        <w:t xml:space="preserve">the </w:t>
      </w:r>
      <w:r w:rsidR="00D56B6A" w:rsidRPr="004D0C6F">
        <w:rPr>
          <w:rFonts w:ascii="Times New Roman" w:hAnsi="Times New Roman"/>
          <w:color w:val="000000" w:themeColor="text1"/>
        </w:rPr>
        <w:t xml:space="preserve">authors reported that the groups did not differ </w:t>
      </w:r>
      <w:r w:rsidR="004C7745" w:rsidRPr="004D0C6F">
        <w:rPr>
          <w:rFonts w:ascii="Times New Roman" w:hAnsi="Times New Roman"/>
          <w:color w:val="000000" w:themeColor="text1"/>
        </w:rPr>
        <w:t>significant</w:t>
      </w:r>
      <w:r w:rsidR="00D56B6A" w:rsidRPr="004D0C6F">
        <w:rPr>
          <w:rFonts w:ascii="Times New Roman" w:hAnsi="Times New Roman"/>
          <w:color w:val="000000" w:themeColor="text1"/>
        </w:rPr>
        <w:t>ly</w:t>
      </w:r>
      <w:r w:rsidR="004C7745" w:rsidRPr="004D0C6F">
        <w:rPr>
          <w:rFonts w:ascii="Times New Roman" w:hAnsi="Times New Roman"/>
          <w:color w:val="000000" w:themeColor="text1"/>
        </w:rPr>
        <w:t xml:space="preserve"> </w:t>
      </w:r>
      <w:r w:rsidR="00916DEF" w:rsidRPr="004D0C6F">
        <w:rPr>
          <w:rFonts w:ascii="Times New Roman" w:hAnsi="Times New Roman"/>
          <w:color w:val="000000" w:themeColor="text1"/>
        </w:rPr>
        <w:t>in head motion.</w:t>
      </w:r>
    </w:p>
    <w:p w:rsidR="00305D5B" w:rsidRPr="004D0C6F" w:rsidRDefault="00305D5B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</w:p>
    <w:p w:rsidR="00F05F39" w:rsidRPr="004D0C6F" w:rsidRDefault="007D3DD8" w:rsidP="00F854E6">
      <w:pPr>
        <w:widowControl/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>Results</w:t>
      </w: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>Systematic review</w:t>
      </w:r>
    </w:p>
    <w:p w:rsidR="00EA64EF" w:rsidRPr="004D0C6F" w:rsidRDefault="00F05F39" w:rsidP="00F854E6">
      <w:pPr>
        <w:widowControl/>
        <w:spacing w:line="480" w:lineRule="auto"/>
        <w:ind w:firstLine="960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Figure 1 summarizes study selection based on the PRISMA flowchart. Details of included studies are provided in Table</w:t>
      </w:r>
      <w:r w:rsidR="006F357F" w:rsidRPr="004D0C6F">
        <w:rPr>
          <w:rFonts w:ascii="Times New Roman" w:hAnsi="Times New Roman"/>
          <w:color w:val="000000" w:themeColor="text1"/>
        </w:rPr>
        <w:t xml:space="preserve"> </w:t>
      </w:r>
      <w:r w:rsidRPr="004D0C6F">
        <w:rPr>
          <w:rFonts w:ascii="Times New Roman" w:hAnsi="Times New Roman"/>
          <w:color w:val="000000" w:themeColor="text1"/>
        </w:rPr>
        <w:t>1. Twelve studies</w:t>
      </w:r>
      <w:r w:rsidR="00D421BE" w:rsidRPr="004D0C6F">
        <w:rPr>
          <w:rFonts w:ascii="Times New Roman" w:hAnsi="Times New Roman"/>
          <w:color w:val="000000" w:themeColor="text1"/>
        </w:rPr>
        <w:t xml:space="preserve"> with 13 datasets</w:t>
      </w:r>
      <w:r w:rsidR="0050555F" w:rsidRPr="004D0C6F">
        <w:rPr>
          <w:rFonts w:ascii="Times New Roman" w:hAnsi="Times New Roman"/>
          <w:color w:val="000000" w:themeColor="text1"/>
        </w:rPr>
        <w:t>,</w:t>
      </w:r>
      <w:r w:rsidRPr="004D0C6F">
        <w:rPr>
          <w:rFonts w:ascii="Times New Roman" w:hAnsi="Times New Roman"/>
          <w:color w:val="000000" w:themeColor="text1"/>
        </w:rPr>
        <w:t xml:space="preserve"> including a total of 557 individuals with ADHD and 568 </w:t>
      </w:r>
      <w:r w:rsidR="0050555F" w:rsidRPr="004D0C6F">
        <w:rPr>
          <w:rFonts w:ascii="Times New Roman" w:hAnsi="Times New Roman"/>
          <w:color w:val="000000" w:themeColor="text1"/>
        </w:rPr>
        <w:t xml:space="preserve">TD </w:t>
      </w:r>
      <w:r w:rsidRPr="004D0C6F">
        <w:rPr>
          <w:rFonts w:ascii="Times New Roman" w:hAnsi="Times New Roman"/>
          <w:color w:val="000000" w:themeColor="text1"/>
        </w:rPr>
        <w:t>participants</w:t>
      </w:r>
      <w:r w:rsidR="0050555F" w:rsidRPr="004D0C6F">
        <w:rPr>
          <w:rFonts w:ascii="Times New Roman" w:hAnsi="Times New Roman"/>
          <w:color w:val="000000" w:themeColor="text1"/>
        </w:rPr>
        <w:t>,</w:t>
      </w:r>
      <w:r w:rsidRPr="004D0C6F">
        <w:rPr>
          <w:rFonts w:ascii="Times New Roman" w:hAnsi="Times New Roman"/>
          <w:color w:val="000000" w:themeColor="text1"/>
        </w:rPr>
        <w:t xml:space="preserve"> were included in the meta-analysis </w:t>
      </w:r>
      <w:r w:rsidR="006334CF" w:rsidRPr="004D0C6F">
        <w:rPr>
          <w:rFonts w:ascii="Times New Roman" w:hAnsi="Times New Roman"/>
          <w:color w:val="000000" w:themeColor="text1"/>
        </w:rPr>
        <w:t>of TBSS studies</w:t>
      </w:r>
      <w:r w:rsidR="00C51413" w:rsidRPr="004D0C6F">
        <w:rPr>
          <w:rFonts w:ascii="Times New Roman" w:hAnsi="Times New Roman"/>
          <w:color w:val="000000" w:themeColor="text1"/>
        </w:rPr>
        <w:t xml:space="preserve"> </w:t>
      </w:r>
      <w:r w:rsidR="00D23778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TaWxrPC9BdXRob3I+PFllYXI+MjAwOTwvWWVhcj48UmVj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</w:fldData>
        </w:fldChar>
      </w:r>
      <w:r w:rsidR="00A570E4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A570E4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TaWxrPC9BdXRob3I+PFllYXI+MjAwOTwvWWVhcj48UmVj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</w:fldData>
        </w:fldChar>
      </w:r>
      <w:r w:rsidR="00A570E4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A570E4" w:rsidRPr="004D0C6F">
        <w:rPr>
          <w:rFonts w:ascii="Times New Roman" w:hAnsi="Times New Roman"/>
          <w:color w:val="000000" w:themeColor="text1"/>
        </w:rPr>
      </w:r>
      <w:r w:rsidR="00A570E4" w:rsidRPr="004D0C6F">
        <w:rPr>
          <w:rFonts w:ascii="Times New Roman" w:hAnsi="Times New Roman"/>
          <w:color w:val="000000" w:themeColor="text1"/>
        </w:rPr>
        <w:fldChar w:fldCharType="end"/>
      </w:r>
      <w:r w:rsidR="00D23778" w:rsidRPr="004D0C6F">
        <w:rPr>
          <w:rFonts w:ascii="Times New Roman" w:hAnsi="Times New Roman"/>
          <w:color w:val="000000" w:themeColor="text1"/>
        </w:rPr>
      </w:r>
      <w:r w:rsidR="00D23778" w:rsidRPr="004D0C6F">
        <w:rPr>
          <w:rFonts w:ascii="Times New Roman" w:hAnsi="Times New Roman"/>
          <w:color w:val="000000" w:themeColor="text1"/>
        </w:rPr>
        <w:fldChar w:fldCharType="separate"/>
      </w:r>
      <w:r w:rsidR="00A570E4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50" w:tooltip="Silk, 2009 #21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Silk et al., 2009</w:t>
        </w:r>
      </w:hyperlink>
      <w:r w:rsidR="00A570E4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37" w:tooltip="Nagel, 2011 #19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Nagel et al., 2011</w:t>
        </w:r>
      </w:hyperlink>
      <w:r w:rsidR="00A570E4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15" w:tooltip="Chuang, 2013 #14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Chuang et al., 2013</w:t>
        </w:r>
      </w:hyperlink>
      <w:r w:rsidR="00A570E4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18" w:tooltip="Cortese, 2013 #16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Cortese et al., 2013</w:t>
        </w:r>
      </w:hyperlink>
      <w:r w:rsidR="00A570E4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1" w:tooltip="Adisetiyo, 2014 #13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Adisetiyo et al., 2014</w:t>
        </w:r>
      </w:hyperlink>
      <w:r w:rsidR="00A570E4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58" w:tooltip="van Ewijk, 2014 #22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Van Ewijk et al., 2014</w:t>
        </w:r>
      </w:hyperlink>
      <w:r w:rsidR="00A570E4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16" w:tooltip="Cooper, 2015 #15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Cooper et al., 2015</w:t>
        </w:r>
      </w:hyperlink>
      <w:r w:rsidR="00A570E4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22" w:tooltip="de Luis-Garcia, 2015 #17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De Luis-Garcia et al., 2015</w:t>
        </w:r>
      </w:hyperlink>
      <w:r w:rsidR="00A570E4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26" w:tooltip="King, 2015 #18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King et al., 2015</w:t>
        </w:r>
      </w:hyperlink>
      <w:r w:rsidR="00A570E4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40" w:tooltip="O'Conaill, 2015 #24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O'conaill et al., 2015</w:t>
        </w:r>
      </w:hyperlink>
      <w:r w:rsidR="00A570E4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42" w:tooltip="Onnink, 2015 #20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Onnink et al., 2015</w:t>
        </w:r>
      </w:hyperlink>
      <w:r w:rsidR="00A570E4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61" w:tooltip="Yoncheva, 2016 #23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Yoncheva et al., 2016</w:t>
        </w:r>
      </w:hyperlink>
      <w:r w:rsidR="00A570E4" w:rsidRPr="004D0C6F">
        <w:rPr>
          <w:rFonts w:ascii="Times New Roman" w:hAnsi="Times New Roman"/>
          <w:noProof/>
          <w:color w:val="000000" w:themeColor="text1"/>
        </w:rPr>
        <w:t>)</w:t>
      </w:r>
      <w:r w:rsidR="00D23778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 xml:space="preserve">. </w:t>
      </w:r>
      <w:r w:rsidR="008F1157" w:rsidRPr="004D0C6F">
        <w:rPr>
          <w:rFonts w:ascii="Times New Roman" w:hAnsi="Times New Roman"/>
          <w:color w:val="000000" w:themeColor="text1"/>
        </w:rPr>
        <w:t>Since one out of two datasets in Cortese et al.</w:t>
      </w:r>
      <w:r w:rsidR="00687B81" w:rsidRPr="004D0C6F">
        <w:rPr>
          <w:rFonts w:ascii="Times New Roman" w:hAnsi="Times New Roman"/>
          <w:color w:val="000000" w:themeColor="text1"/>
        </w:rPr>
        <w:t>, recruited individuals with a</w:t>
      </w:r>
      <w:r w:rsidR="008F1157" w:rsidRPr="004D0C6F">
        <w:rPr>
          <w:rFonts w:ascii="Times New Roman" w:hAnsi="Times New Roman"/>
          <w:color w:val="000000" w:themeColor="text1"/>
        </w:rPr>
        <w:t xml:space="preserve"> current ADHD diagnosis, the study was included in the analysis</w:t>
      </w:r>
      <w:r w:rsidR="00D23778" w:rsidRPr="004D0C6F">
        <w:rPr>
          <w:rFonts w:ascii="Times New Roman" w:hAnsi="Times New Roman"/>
          <w:color w:val="000000" w:themeColor="text1"/>
        </w:rPr>
        <w:t xml:space="preserve"> </w:t>
      </w:r>
      <w:r w:rsidR="00CF14CF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Db3J0ZXNlPC9BdXRob3I+PFllYXI+MjAxMzwvWWVhcj48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</w:fldData>
        </w:fldChar>
      </w:r>
      <w:r w:rsidR="00A570E4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A570E4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Db3J0ZXNlPC9BdXRob3I+PFllYXI+MjAxMzwvWWVhcj48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</w:fldData>
        </w:fldChar>
      </w:r>
      <w:r w:rsidR="00A570E4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A570E4" w:rsidRPr="004D0C6F">
        <w:rPr>
          <w:rFonts w:ascii="Times New Roman" w:hAnsi="Times New Roman"/>
          <w:color w:val="000000" w:themeColor="text1"/>
        </w:rPr>
      </w:r>
      <w:r w:rsidR="00A570E4" w:rsidRPr="004D0C6F">
        <w:rPr>
          <w:rFonts w:ascii="Times New Roman" w:hAnsi="Times New Roman"/>
          <w:color w:val="000000" w:themeColor="text1"/>
        </w:rPr>
        <w:fldChar w:fldCharType="end"/>
      </w:r>
      <w:r w:rsidR="00CF14CF" w:rsidRPr="004D0C6F">
        <w:rPr>
          <w:rFonts w:ascii="Times New Roman" w:hAnsi="Times New Roman"/>
          <w:color w:val="000000" w:themeColor="text1"/>
        </w:rPr>
      </w:r>
      <w:r w:rsidR="00CF14CF" w:rsidRPr="004D0C6F">
        <w:rPr>
          <w:rFonts w:ascii="Times New Roman" w:hAnsi="Times New Roman"/>
          <w:color w:val="000000" w:themeColor="text1"/>
        </w:rPr>
        <w:fldChar w:fldCharType="separate"/>
      </w:r>
      <w:r w:rsidR="00A570E4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18" w:tooltip="Cortese, 2013 #16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Cortese et al., 2013</w:t>
        </w:r>
      </w:hyperlink>
      <w:r w:rsidR="00A570E4" w:rsidRPr="004D0C6F">
        <w:rPr>
          <w:rFonts w:ascii="Times New Roman" w:hAnsi="Times New Roman"/>
          <w:noProof/>
          <w:color w:val="000000" w:themeColor="text1"/>
        </w:rPr>
        <w:t>)</w:t>
      </w:r>
      <w:r w:rsidR="00CF14CF" w:rsidRPr="004D0C6F">
        <w:rPr>
          <w:rFonts w:ascii="Times New Roman" w:hAnsi="Times New Roman"/>
          <w:color w:val="000000" w:themeColor="text1"/>
        </w:rPr>
        <w:fldChar w:fldCharType="end"/>
      </w:r>
      <w:r w:rsidR="008F1157" w:rsidRPr="004D0C6F">
        <w:rPr>
          <w:rFonts w:ascii="Times New Roman" w:hAnsi="Times New Roman"/>
          <w:color w:val="000000" w:themeColor="text1"/>
        </w:rPr>
        <w:t xml:space="preserve">. </w:t>
      </w:r>
      <w:r w:rsidR="006334CF" w:rsidRPr="004D0C6F">
        <w:rPr>
          <w:rFonts w:ascii="Times New Roman" w:hAnsi="Times New Roman"/>
          <w:color w:val="000000" w:themeColor="text1"/>
        </w:rPr>
        <w:t xml:space="preserve">On the other hand, 13 studies with 14 datasets with 314 individuals with ADHD and 278 TD participants were eligible </w:t>
      </w:r>
      <w:r w:rsidR="0030072F" w:rsidRPr="004D0C6F">
        <w:rPr>
          <w:rFonts w:ascii="Times New Roman" w:hAnsi="Times New Roman"/>
          <w:color w:val="000000" w:themeColor="text1"/>
        </w:rPr>
        <w:t>f</w:t>
      </w:r>
      <w:r w:rsidR="006334CF" w:rsidRPr="004D0C6F">
        <w:rPr>
          <w:rFonts w:ascii="Times New Roman" w:hAnsi="Times New Roman"/>
          <w:color w:val="000000" w:themeColor="text1"/>
        </w:rPr>
        <w:t>o</w:t>
      </w:r>
      <w:r w:rsidR="0030072F" w:rsidRPr="004D0C6F">
        <w:rPr>
          <w:rFonts w:ascii="Times New Roman" w:hAnsi="Times New Roman"/>
          <w:color w:val="000000" w:themeColor="text1"/>
        </w:rPr>
        <w:t>r</w:t>
      </w:r>
      <w:r w:rsidR="006334CF" w:rsidRPr="004D0C6F">
        <w:rPr>
          <w:rFonts w:ascii="Times New Roman" w:hAnsi="Times New Roman"/>
          <w:color w:val="000000" w:themeColor="text1"/>
        </w:rPr>
        <w:t xml:space="preserve"> the </w:t>
      </w:r>
      <w:r w:rsidR="0030072F" w:rsidRPr="004D0C6F">
        <w:rPr>
          <w:rFonts w:ascii="Times New Roman" w:hAnsi="Times New Roman"/>
          <w:color w:val="000000" w:themeColor="text1"/>
        </w:rPr>
        <w:t xml:space="preserve">WBVBA </w:t>
      </w:r>
      <w:r w:rsidR="006334CF" w:rsidRPr="004D0C6F">
        <w:rPr>
          <w:rFonts w:ascii="Times New Roman" w:hAnsi="Times New Roman"/>
          <w:color w:val="000000" w:themeColor="text1"/>
        </w:rPr>
        <w:t xml:space="preserve">meta-analysis </w: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Bc2h0YXJpPC9BdXRob3I+PFllYXI+MjAwNTwvWWVhcj48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Bc2h0YXJpPC9BdXRob3I+PFllYXI+MjAwNTwvWWVhcj48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5" w:tooltip="Ashtari, 2005 #81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Ashtari et al., 2005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14" w:tooltip="Choi, 2008 #135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Choi et al., 2008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21" w:tooltip="Davenport, 2010 #84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Davenport et al., 2010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27" w:tooltip="Kobel, 2010 #86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Kobel et al., 2010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28" w:tooltip="Konrad, 2010 #87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Konrad et al., 2010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30" w:tooltip="Li, 2010 #89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Li et al., 2010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43" w:tooltip="Peterson, 2011 #96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Peterson et al., 2011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44" w:tooltip="Qiu, 2011 #90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Qiu et al., 2011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23" w:tooltip="de Zeeuw, 2012 #85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De Zeeuw et al., 2012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34" w:tooltip="Malisza, 2012 #76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Malisza et al., 2012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10" w:tooltip="Chaim, 2014 #82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Chaim et al., 2014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29" w:tooltip="Lei, 2014 #88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Lei et al., 2014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13" w:tooltip="Chen, 2015 #83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Chen et al., 2015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6334CF" w:rsidRPr="004D0C6F">
        <w:rPr>
          <w:rFonts w:ascii="Times New Roman" w:hAnsi="Times New Roman"/>
          <w:color w:val="000000" w:themeColor="text1"/>
        </w:rPr>
        <w:t>.</w:t>
      </w:r>
    </w:p>
    <w:p w:rsidR="00B652F1" w:rsidRPr="004D0C6F" w:rsidRDefault="00B652F1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>Voxel-based meta-analysis</w:t>
      </w:r>
    </w:p>
    <w:p w:rsidR="00C56EC8" w:rsidRPr="004D0C6F" w:rsidRDefault="00C56EC8" w:rsidP="00F854E6">
      <w:pPr>
        <w:widowControl/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>TBSS</w:t>
      </w:r>
      <w:r w:rsidR="00134420" w:rsidRPr="004D0C6F">
        <w:rPr>
          <w:rFonts w:ascii="Times New Roman" w:hAnsi="Times New Roman"/>
          <w:b/>
          <w:color w:val="000000" w:themeColor="text1"/>
        </w:rPr>
        <w:t xml:space="preserve"> studies</w:t>
      </w:r>
    </w:p>
    <w:p w:rsidR="00F05F39" w:rsidRPr="004D0C6F" w:rsidRDefault="00900F23" w:rsidP="00F854E6">
      <w:pPr>
        <w:widowControl/>
        <w:spacing w:line="480" w:lineRule="auto"/>
        <w:ind w:firstLine="960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 xml:space="preserve">As shown in Figure 2 and Table 2, </w:t>
      </w:r>
      <w:r w:rsidR="00F05F39" w:rsidRPr="004D0C6F">
        <w:rPr>
          <w:rFonts w:ascii="Times New Roman" w:hAnsi="Times New Roman"/>
          <w:color w:val="000000" w:themeColor="text1"/>
        </w:rPr>
        <w:t xml:space="preserve">AES-SDM identified </w:t>
      </w:r>
      <w:r w:rsidR="00703FC2" w:rsidRPr="004D0C6F">
        <w:rPr>
          <w:rFonts w:ascii="Times New Roman" w:hAnsi="Times New Roman"/>
          <w:color w:val="000000" w:themeColor="text1"/>
        </w:rPr>
        <w:t xml:space="preserve">four </w:t>
      </w:r>
      <w:r w:rsidR="00F05F39" w:rsidRPr="004D0C6F">
        <w:rPr>
          <w:rFonts w:ascii="Times New Roman" w:hAnsi="Times New Roman"/>
          <w:color w:val="000000" w:themeColor="text1"/>
        </w:rPr>
        <w:t xml:space="preserve">clusters in </w:t>
      </w:r>
      <w:r w:rsidR="00160C59" w:rsidRPr="004D0C6F">
        <w:rPr>
          <w:rFonts w:ascii="Times New Roman" w:hAnsi="Times New Roman"/>
          <w:color w:val="000000" w:themeColor="text1"/>
        </w:rPr>
        <w:t xml:space="preserve">the </w:t>
      </w:r>
      <w:r w:rsidR="00F05F39" w:rsidRPr="004D0C6F">
        <w:rPr>
          <w:rFonts w:ascii="Times New Roman" w:hAnsi="Times New Roman"/>
          <w:color w:val="000000" w:themeColor="text1"/>
        </w:rPr>
        <w:t xml:space="preserve">TBSS skeleton </w:t>
      </w:r>
      <w:r w:rsidR="007A33B2" w:rsidRPr="004D0C6F">
        <w:rPr>
          <w:rFonts w:ascii="Times New Roman" w:hAnsi="Times New Roman"/>
          <w:color w:val="000000" w:themeColor="text1"/>
        </w:rPr>
        <w:t xml:space="preserve">in which FA was significantly lower in </w:t>
      </w:r>
      <w:r w:rsidR="00F05F39" w:rsidRPr="004D0C6F">
        <w:rPr>
          <w:rFonts w:ascii="Times New Roman" w:hAnsi="Times New Roman"/>
          <w:color w:val="000000" w:themeColor="text1"/>
        </w:rPr>
        <w:t xml:space="preserve">individuals with ADHD </w:t>
      </w:r>
      <w:r w:rsidR="007A33B2" w:rsidRPr="004D0C6F">
        <w:rPr>
          <w:rFonts w:ascii="Times New Roman" w:hAnsi="Times New Roman"/>
          <w:color w:val="000000" w:themeColor="text1"/>
        </w:rPr>
        <w:t xml:space="preserve">versus </w:t>
      </w:r>
      <w:r w:rsidR="00F05F39" w:rsidRPr="004D0C6F">
        <w:rPr>
          <w:rFonts w:ascii="Times New Roman" w:hAnsi="Times New Roman"/>
          <w:color w:val="000000" w:themeColor="text1"/>
        </w:rPr>
        <w:t>TD</w:t>
      </w:r>
      <w:r w:rsidR="00160C59" w:rsidRPr="004D0C6F">
        <w:rPr>
          <w:rFonts w:ascii="Times New Roman" w:hAnsi="Times New Roman"/>
          <w:color w:val="000000" w:themeColor="text1"/>
        </w:rPr>
        <w:t xml:space="preserve"> participants</w:t>
      </w:r>
      <w:r w:rsidR="00F05F39" w:rsidRPr="004D0C6F">
        <w:rPr>
          <w:rFonts w:ascii="Times New Roman" w:hAnsi="Times New Roman"/>
          <w:color w:val="000000" w:themeColor="text1"/>
        </w:rPr>
        <w:t>. The isthmus of the corpus callosum</w:t>
      </w:r>
      <w:r w:rsidR="009967AC" w:rsidRPr="004D0C6F">
        <w:rPr>
          <w:rFonts w:ascii="Times New Roman" w:hAnsi="Times New Roman"/>
          <w:color w:val="000000" w:themeColor="text1"/>
        </w:rPr>
        <w:t xml:space="preserve"> (CC)</w:t>
      </w:r>
      <w:r w:rsidR="00F05F39" w:rsidRPr="004D0C6F">
        <w:rPr>
          <w:rFonts w:ascii="Times New Roman" w:hAnsi="Times New Roman"/>
          <w:color w:val="000000" w:themeColor="text1"/>
        </w:rPr>
        <w:t xml:space="preserve"> demonstrated the largest effect size and </w:t>
      </w:r>
      <w:r w:rsidR="00160C59" w:rsidRPr="004D0C6F">
        <w:rPr>
          <w:rFonts w:ascii="Times New Roman" w:hAnsi="Times New Roman"/>
          <w:color w:val="000000" w:themeColor="text1"/>
        </w:rPr>
        <w:t xml:space="preserve">cluster </w:t>
      </w:r>
      <w:r w:rsidR="00F05F39" w:rsidRPr="004D0C6F">
        <w:rPr>
          <w:rFonts w:ascii="Times New Roman" w:hAnsi="Times New Roman"/>
          <w:color w:val="000000" w:themeColor="text1"/>
        </w:rPr>
        <w:t xml:space="preserve">extent. The cluster with the second largest effect size was situated in </w:t>
      </w:r>
      <w:r w:rsidR="00DC137B" w:rsidRPr="004D0C6F">
        <w:rPr>
          <w:rFonts w:ascii="Times New Roman" w:hAnsi="Times New Roman"/>
          <w:color w:val="000000" w:themeColor="text1"/>
        </w:rPr>
        <w:t xml:space="preserve">the </w:t>
      </w:r>
      <w:r w:rsidR="00F05F39" w:rsidRPr="004D0C6F">
        <w:rPr>
          <w:rFonts w:ascii="Times New Roman" w:hAnsi="Times New Roman"/>
          <w:color w:val="000000" w:themeColor="text1"/>
        </w:rPr>
        <w:t>right in</w:t>
      </w:r>
      <w:r w:rsidR="00DC137B" w:rsidRPr="004D0C6F">
        <w:rPr>
          <w:rFonts w:ascii="Times New Roman" w:hAnsi="Times New Roman"/>
          <w:color w:val="000000" w:themeColor="text1"/>
        </w:rPr>
        <w:t>f</w:t>
      </w:r>
      <w:r w:rsidR="00F05F39" w:rsidRPr="004D0C6F">
        <w:rPr>
          <w:rFonts w:ascii="Times New Roman" w:hAnsi="Times New Roman"/>
          <w:color w:val="000000" w:themeColor="text1"/>
        </w:rPr>
        <w:t xml:space="preserve">erior fronto-occipital fasciculus (IFOF). The peak of the third largest cluster </w:t>
      </w:r>
      <w:r w:rsidR="00160C59" w:rsidRPr="004D0C6F">
        <w:rPr>
          <w:rFonts w:ascii="Times New Roman" w:hAnsi="Times New Roman"/>
          <w:color w:val="000000" w:themeColor="text1"/>
        </w:rPr>
        <w:t xml:space="preserve">was </w:t>
      </w:r>
      <w:r w:rsidR="00F05F39" w:rsidRPr="004D0C6F">
        <w:rPr>
          <w:rFonts w:ascii="Times New Roman" w:hAnsi="Times New Roman"/>
          <w:color w:val="000000" w:themeColor="text1"/>
        </w:rPr>
        <w:t xml:space="preserve">located in the </w:t>
      </w:r>
      <w:r w:rsidR="006C7E8F" w:rsidRPr="004D0C6F">
        <w:rPr>
          <w:rFonts w:ascii="Times New Roman" w:hAnsi="Times New Roman"/>
          <w:color w:val="000000" w:themeColor="text1"/>
        </w:rPr>
        <w:t xml:space="preserve">callosal radiation of the posterior midbody of the </w:t>
      </w:r>
      <w:r w:rsidR="009967AC" w:rsidRPr="004D0C6F">
        <w:rPr>
          <w:rFonts w:ascii="Times New Roman" w:hAnsi="Times New Roman"/>
          <w:color w:val="000000" w:themeColor="text1"/>
        </w:rPr>
        <w:t>CC</w:t>
      </w:r>
      <w:r w:rsidR="00F05F39" w:rsidRPr="004D0C6F">
        <w:rPr>
          <w:rFonts w:ascii="Times New Roman" w:hAnsi="Times New Roman"/>
          <w:color w:val="000000" w:themeColor="text1"/>
        </w:rPr>
        <w:t xml:space="preserve">, extending to the upper portion of the left IFOF. The fourth largest cluster was situated in </w:t>
      </w:r>
      <w:r w:rsidR="00160C59" w:rsidRPr="004D0C6F">
        <w:rPr>
          <w:rFonts w:ascii="Times New Roman" w:hAnsi="Times New Roman"/>
          <w:color w:val="000000" w:themeColor="text1"/>
        </w:rPr>
        <w:t xml:space="preserve">the </w:t>
      </w:r>
      <w:r w:rsidR="00F05F39" w:rsidRPr="004D0C6F">
        <w:rPr>
          <w:rFonts w:ascii="Times New Roman" w:hAnsi="Times New Roman"/>
          <w:color w:val="000000" w:themeColor="text1"/>
        </w:rPr>
        <w:t>left inferior longitudinal fasciculus (ILF).</w:t>
      </w:r>
    </w:p>
    <w:p w:rsidR="00703FC2" w:rsidRPr="004D0C6F" w:rsidRDefault="00703FC2" w:rsidP="00F854E6">
      <w:pPr>
        <w:widowControl/>
        <w:spacing w:line="480" w:lineRule="auto"/>
        <w:ind w:firstLine="960"/>
        <w:rPr>
          <w:rFonts w:ascii="Times New Roman" w:hAnsi="Times New Roman"/>
          <w:color w:val="000000" w:themeColor="text1"/>
        </w:rPr>
      </w:pP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</w:p>
    <w:p w:rsidR="00C56EC8" w:rsidRPr="004D0C6F" w:rsidRDefault="00C56EC8" w:rsidP="00F854E6">
      <w:pPr>
        <w:widowControl/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>WBVBA</w:t>
      </w:r>
      <w:r w:rsidR="00134420" w:rsidRPr="004D0C6F">
        <w:rPr>
          <w:rFonts w:ascii="Times New Roman" w:hAnsi="Times New Roman"/>
          <w:b/>
          <w:color w:val="000000" w:themeColor="text1"/>
        </w:rPr>
        <w:t xml:space="preserve"> studies</w:t>
      </w:r>
    </w:p>
    <w:p w:rsidR="00C56EC8" w:rsidRPr="004D0C6F" w:rsidRDefault="00C56EC8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ab/>
      </w:r>
      <w:r w:rsidR="00207640" w:rsidRPr="004D0C6F">
        <w:rPr>
          <w:rFonts w:ascii="Times New Roman" w:hAnsi="Times New Roman"/>
          <w:color w:val="000000" w:themeColor="text1"/>
        </w:rPr>
        <w:t>Meta-</w:t>
      </w:r>
      <w:r w:rsidRPr="004D0C6F">
        <w:rPr>
          <w:rFonts w:ascii="Times New Roman" w:hAnsi="Times New Roman"/>
          <w:color w:val="000000" w:themeColor="text1"/>
        </w:rPr>
        <w:t xml:space="preserve">analysis </w:t>
      </w:r>
      <w:r w:rsidR="00900F23" w:rsidRPr="004D0C6F">
        <w:rPr>
          <w:rFonts w:ascii="Times New Roman" w:hAnsi="Times New Roman"/>
          <w:color w:val="000000" w:themeColor="text1"/>
        </w:rPr>
        <w:t xml:space="preserve">of WBVBA studies </w:t>
      </w:r>
      <w:r w:rsidRPr="004D0C6F">
        <w:rPr>
          <w:rFonts w:ascii="Times New Roman" w:hAnsi="Times New Roman"/>
          <w:color w:val="000000" w:themeColor="text1"/>
        </w:rPr>
        <w:t>showed</w:t>
      </w:r>
      <w:r w:rsidR="00134420" w:rsidRPr="004D0C6F">
        <w:rPr>
          <w:rFonts w:ascii="Times New Roman" w:hAnsi="Times New Roman"/>
          <w:color w:val="000000" w:themeColor="text1"/>
        </w:rPr>
        <w:t xml:space="preserve"> three clusters in which FA was</w:t>
      </w:r>
      <w:r w:rsidRPr="004D0C6F">
        <w:rPr>
          <w:rFonts w:ascii="Times New Roman" w:hAnsi="Times New Roman"/>
          <w:color w:val="000000" w:themeColor="text1"/>
        </w:rPr>
        <w:t xml:space="preserve"> elevated in individuals with ADHD</w:t>
      </w:r>
      <w:r w:rsidR="00585084" w:rsidRPr="004D0C6F">
        <w:rPr>
          <w:rFonts w:ascii="Times New Roman" w:hAnsi="Times New Roman"/>
          <w:color w:val="000000" w:themeColor="text1"/>
        </w:rPr>
        <w:t xml:space="preserve"> compared </w:t>
      </w:r>
      <w:r w:rsidR="00CD6396" w:rsidRPr="004D0C6F">
        <w:rPr>
          <w:rFonts w:ascii="Times New Roman" w:hAnsi="Times New Roman"/>
          <w:color w:val="000000" w:themeColor="text1"/>
        </w:rPr>
        <w:t>to</w:t>
      </w:r>
      <w:r w:rsidR="00585084" w:rsidRPr="004D0C6F">
        <w:rPr>
          <w:rFonts w:ascii="Times New Roman" w:hAnsi="Times New Roman"/>
          <w:color w:val="000000" w:themeColor="text1"/>
        </w:rPr>
        <w:t xml:space="preserve"> TD. </w:t>
      </w:r>
      <w:r w:rsidR="00900F23" w:rsidRPr="004D0C6F">
        <w:rPr>
          <w:rFonts w:ascii="Times New Roman" w:hAnsi="Times New Roman"/>
          <w:color w:val="000000" w:themeColor="text1"/>
        </w:rPr>
        <w:t>The largest effect size was located in the l</w:t>
      </w:r>
      <w:r w:rsidR="00585084" w:rsidRPr="004D0C6F">
        <w:rPr>
          <w:rFonts w:ascii="Times New Roman" w:hAnsi="Times New Roman"/>
          <w:color w:val="000000" w:themeColor="text1"/>
        </w:rPr>
        <w:t xml:space="preserve">eft </w:t>
      </w:r>
      <w:r w:rsidR="005604B1" w:rsidRPr="004D0C6F">
        <w:rPr>
          <w:rFonts w:ascii="Times New Roman" w:hAnsi="Times New Roman"/>
          <w:color w:val="000000" w:themeColor="text1"/>
        </w:rPr>
        <w:t>mid-</w:t>
      </w:r>
      <w:r w:rsidR="00585084" w:rsidRPr="004D0C6F">
        <w:rPr>
          <w:rFonts w:ascii="Times New Roman" w:hAnsi="Times New Roman"/>
          <w:color w:val="000000" w:themeColor="text1"/>
        </w:rPr>
        <w:t>cingulate</w:t>
      </w:r>
      <w:r w:rsidR="00900F23" w:rsidRPr="004D0C6F">
        <w:rPr>
          <w:rFonts w:ascii="Times New Roman" w:hAnsi="Times New Roman"/>
          <w:color w:val="000000" w:themeColor="text1"/>
        </w:rPr>
        <w:t xml:space="preserve">, extending </w:t>
      </w:r>
      <w:r w:rsidR="00585084" w:rsidRPr="004D0C6F">
        <w:rPr>
          <w:rFonts w:ascii="Times New Roman" w:hAnsi="Times New Roman"/>
          <w:color w:val="000000" w:themeColor="text1"/>
        </w:rPr>
        <w:t xml:space="preserve">to the </w:t>
      </w:r>
      <w:r w:rsidR="00CD6396" w:rsidRPr="004D0C6F">
        <w:rPr>
          <w:rFonts w:ascii="Times New Roman" w:hAnsi="Times New Roman"/>
          <w:color w:val="000000" w:themeColor="text1"/>
        </w:rPr>
        <w:t>CC</w:t>
      </w:r>
      <w:r w:rsidR="00585084" w:rsidRPr="004D0C6F">
        <w:rPr>
          <w:rFonts w:ascii="Times New Roman" w:hAnsi="Times New Roman"/>
          <w:color w:val="000000" w:themeColor="text1"/>
        </w:rPr>
        <w:t>. The second largest cluster</w:t>
      </w:r>
      <w:r w:rsidR="00CD6396" w:rsidRPr="004D0C6F">
        <w:rPr>
          <w:rFonts w:ascii="Times New Roman" w:hAnsi="Times New Roman"/>
          <w:color w:val="000000" w:themeColor="text1"/>
        </w:rPr>
        <w:t xml:space="preserve"> was</w:t>
      </w:r>
      <w:r w:rsidR="00585084" w:rsidRPr="004D0C6F">
        <w:rPr>
          <w:rFonts w:ascii="Times New Roman" w:hAnsi="Times New Roman"/>
          <w:color w:val="000000" w:themeColor="text1"/>
        </w:rPr>
        <w:t xml:space="preserve"> situated in the </w:t>
      </w:r>
      <w:r w:rsidR="00FA5590" w:rsidRPr="004D0C6F">
        <w:rPr>
          <w:rFonts w:ascii="Times New Roman" w:hAnsi="Times New Roman"/>
          <w:color w:val="000000" w:themeColor="text1"/>
        </w:rPr>
        <w:t xml:space="preserve">anterior </w:t>
      </w:r>
      <w:r w:rsidR="00CD6396" w:rsidRPr="004D0C6F">
        <w:rPr>
          <w:rFonts w:ascii="Times New Roman" w:hAnsi="Times New Roman"/>
          <w:color w:val="000000" w:themeColor="text1"/>
        </w:rPr>
        <w:t>CC</w:t>
      </w:r>
      <w:r w:rsidR="00FA5590" w:rsidRPr="004D0C6F">
        <w:rPr>
          <w:rFonts w:ascii="Times New Roman" w:hAnsi="Times New Roman"/>
          <w:color w:val="000000" w:themeColor="text1"/>
        </w:rPr>
        <w:t>. The third cluster was in the left IFOF</w:t>
      </w:r>
      <w:r w:rsidR="0060117A" w:rsidRPr="004D0C6F">
        <w:rPr>
          <w:rFonts w:ascii="Times New Roman" w:hAnsi="Times New Roman"/>
          <w:color w:val="000000" w:themeColor="text1"/>
        </w:rPr>
        <w:t xml:space="preserve">. </w:t>
      </w:r>
      <w:r w:rsidR="00207640" w:rsidRPr="004D0C6F">
        <w:rPr>
          <w:rFonts w:ascii="Times New Roman" w:hAnsi="Times New Roman"/>
          <w:color w:val="000000" w:themeColor="text1"/>
        </w:rPr>
        <w:t>Meta-</w:t>
      </w:r>
      <w:r w:rsidR="0060117A" w:rsidRPr="004D0C6F">
        <w:rPr>
          <w:rFonts w:ascii="Times New Roman" w:hAnsi="Times New Roman"/>
          <w:color w:val="000000" w:themeColor="text1"/>
        </w:rPr>
        <w:t xml:space="preserve">analysis also revealed three clusters </w:t>
      </w:r>
      <w:r w:rsidR="00207640" w:rsidRPr="004D0C6F">
        <w:rPr>
          <w:rFonts w:ascii="Times New Roman" w:hAnsi="Times New Roman"/>
          <w:color w:val="000000" w:themeColor="text1"/>
        </w:rPr>
        <w:t xml:space="preserve">in which </w:t>
      </w:r>
      <w:r w:rsidR="0060117A" w:rsidRPr="004D0C6F">
        <w:rPr>
          <w:rFonts w:ascii="Times New Roman" w:hAnsi="Times New Roman"/>
          <w:color w:val="000000" w:themeColor="text1"/>
        </w:rPr>
        <w:t>individuals with ADHD showed lower FA in comparison to TD.</w:t>
      </w:r>
      <w:r w:rsidR="00C33526" w:rsidRPr="004D0C6F">
        <w:rPr>
          <w:rFonts w:ascii="Times New Roman" w:hAnsi="Times New Roman"/>
          <w:color w:val="000000" w:themeColor="text1"/>
        </w:rPr>
        <w:t xml:space="preserve"> The largest was located in </w:t>
      </w:r>
      <w:r w:rsidR="008C75C1" w:rsidRPr="004D0C6F">
        <w:rPr>
          <w:rFonts w:ascii="Times New Roman" w:hAnsi="Times New Roman"/>
          <w:color w:val="000000" w:themeColor="text1"/>
        </w:rPr>
        <w:t xml:space="preserve">the </w:t>
      </w:r>
      <w:r w:rsidR="00C33526" w:rsidRPr="004D0C6F">
        <w:rPr>
          <w:rFonts w:ascii="Times New Roman" w:hAnsi="Times New Roman"/>
          <w:color w:val="000000" w:themeColor="text1"/>
        </w:rPr>
        <w:t xml:space="preserve">anterior cingulate, while the </w:t>
      </w:r>
      <w:r w:rsidR="00207640" w:rsidRPr="004D0C6F">
        <w:rPr>
          <w:rFonts w:ascii="Times New Roman" w:hAnsi="Times New Roman"/>
          <w:color w:val="000000" w:themeColor="text1"/>
        </w:rPr>
        <w:t xml:space="preserve">remaining two </w:t>
      </w:r>
      <w:r w:rsidR="00C33526" w:rsidRPr="004D0C6F">
        <w:rPr>
          <w:rFonts w:ascii="Times New Roman" w:hAnsi="Times New Roman"/>
          <w:color w:val="000000" w:themeColor="text1"/>
        </w:rPr>
        <w:t xml:space="preserve">clusters were </w:t>
      </w:r>
      <w:r w:rsidR="008C75C1" w:rsidRPr="004D0C6F">
        <w:rPr>
          <w:rFonts w:ascii="Times New Roman" w:hAnsi="Times New Roman"/>
          <w:color w:val="000000" w:themeColor="text1"/>
        </w:rPr>
        <w:t xml:space="preserve">in </w:t>
      </w:r>
      <w:r w:rsidR="00C33526" w:rsidRPr="004D0C6F">
        <w:rPr>
          <w:rFonts w:ascii="Times New Roman" w:hAnsi="Times New Roman"/>
          <w:color w:val="000000" w:themeColor="text1"/>
        </w:rPr>
        <w:t>orbital part of the frontal lobe</w:t>
      </w:r>
      <w:r w:rsidR="008C75C1" w:rsidRPr="004D0C6F">
        <w:rPr>
          <w:rFonts w:ascii="Times New Roman" w:hAnsi="Times New Roman"/>
          <w:color w:val="000000" w:themeColor="text1"/>
        </w:rPr>
        <w:t>s</w:t>
      </w:r>
      <w:r w:rsidR="00C33526" w:rsidRPr="004D0C6F">
        <w:rPr>
          <w:rFonts w:ascii="Times New Roman" w:hAnsi="Times New Roman"/>
          <w:color w:val="000000" w:themeColor="text1"/>
        </w:rPr>
        <w:t xml:space="preserve">, </w:t>
      </w:r>
      <w:r w:rsidR="008C75C1" w:rsidRPr="004D0C6F">
        <w:rPr>
          <w:rFonts w:ascii="Times New Roman" w:hAnsi="Times New Roman"/>
          <w:color w:val="000000" w:themeColor="text1"/>
        </w:rPr>
        <w:t>bilaterally</w:t>
      </w:r>
      <w:r w:rsidR="00134420" w:rsidRPr="004D0C6F">
        <w:rPr>
          <w:rFonts w:ascii="Times New Roman" w:hAnsi="Times New Roman"/>
          <w:color w:val="000000" w:themeColor="text1"/>
        </w:rPr>
        <w:t xml:space="preserve"> (Figure 3</w:t>
      </w:r>
      <w:r w:rsidR="001F3995" w:rsidRPr="004D0C6F">
        <w:rPr>
          <w:rFonts w:ascii="Times New Roman" w:hAnsi="Times New Roman"/>
          <w:color w:val="000000" w:themeColor="text1"/>
        </w:rPr>
        <w:t xml:space="preserve"> &amp; Supplementary Table 1</w:t>
      </w:r>
      <w:r w:rsidR="00134420" w:rsidRPr="004D0C6F">
        <w:rPr>
          <w:rFonts w:ascii="Times New Roman" w:hAnsi="Times New Roman"/>
          <w:color w:val="000000" w:themeColor="text1"/>
        </w:rPr>
        <w:t>)</w:t>
      </w:r>
      <w:r w:rsidR="00C33526" w:rsidRPr="004D0C6F">
        <w:rPr>
          <w:rFonts w:ascii="Times New Roman" w:hAnsi="Times New Roman"/>
          <w:color w:val="000000" w:themeColor="text1"/>
        </w:rPr>
        <w:t>.</w:t>
      </w: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</w:p>
    <w:p w:rsidR="00F05F39" w:rsidRPr="004D0C6F" w:rsidRDefault="000B0A30" w:rsidP="00F854E6">
      <w:pPr>
        <w:widowControl/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>Qualitative review for motion</w:t>
      </w:r>
    </w:p>
    <w:p w:rsidR="00305D5B" w:rsidRPr="004D0C6F" w:rsidRDefault="00693876" w:rsidP="00DE49A1">
      <w:pPr>
        <w:widowControl/>
        <w:spacing w:line="480" w:lineRule="auto"/>
        <w:ind w:firstLine="960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 xml:space="preserve">We </w:t>
      </w:r>
      <w:r w:rsidR="002E0366" w:rsidRPr="004D0C6F">
        <w:rPr>
          <w:rFonts w:ascii="Times New Roman" w:hAnsi="Times New Roman"/>
          <w:color w:val="000000" w:themeColor="text1"/>
        </w:rPr>
        <w:t xml:space="preserve">attempted to </w:t>
      </w:r>
      <w:r w:rsidRPr="004D0C6F">
        <w:rPr>
          <w:rFonts w:ascii="Times New Roman" w:hAnsi="Times New Roman"/>
          <w:color w:val="000000" w:themeColor="text1"/>
        </w:rPr>
        <w:t xml:space="preserve">contact </w:t>
      </w:r>
      <w:r w:rsidR="002E0366" w:rsidRPr="004D0C6F">
        <w:rPr>
          <w:rFonts w:ascii="Times New Roman" w:hAnsi="Times New Roman"/>
          <w:color w:val="000000" w:themeColor="text1"/>
        </w:rPr>
        <w:t xml:space="preserve">all </w:t>
      </w:r>
      <w:r w:rsidRPr="004D0C6F">
        <w:rPr>
          <w:rFonts w:ascii="Times New Roman" w:hAnsi="Times New Roman"/>
          <w:color w:val="000000" w:themeColor="text1"/>
        </w:rPr>
        <w:t xml:space="preserve">authors of </w:t>
      </w:r>
      <w:r w:rsidR="002E0366" w:rsidRPr="004D0C6F">
        <w:rPr>
          <w:rFonts w:ascii="Times New Roman" w:hAnsi="Times New Roman"/>
          <w:color w:val="000000" w:themeColor="text1"/>
        </w:rPr>
        <w:t xml:space="preserve">TBSS studies; we received responses from </w:t>
      </w:r>
      <w:r w:rsidR="00D56B6A" w:rsidRPr="004D0C6F">
        <w:rPr>
          <w:rFonts w:ascii="Times New Roman" w:hAnsi="Times New Roman"/>
          <w:color w:val="000000" w:themeColor="text1"/>
        </w:rPr>
        <w:t xml:space="preserve">11 </w:t>
      </w:r>
      <w:r w:rsidR="002E0366" w:rsidRPr="004D0C6F">
        <w:rPr>
          <w:rFonts w:ascii="Times New Roman" w:hAnsi="Times New Roman"/>
          <w:color w:val="000000" w:themeColor="text1"/>
        </w:rPr>
        <w:t xml:space="preserve">authors corresponding to </w:t>
      </w:r>
      <w:r w:rsidRPr="004D0C6F">
        <w:rPr>
          <w:rFonts w:ascii="Times New Roman" w:hAnsi="Times New Roman"/>
          <w:color w:val="000000" w:themeColor="text1"/>
        </w:rPr>
        <w:t xml:space="preserve">12 TBSS studies. Six </w:t>
      </w:r>
      <w:r w:rsidR="00D56B6A" w:rsidRPr="004D0C6F">
        <w:rPr>
          <w:rFonts w:ascii="Times New Roman" w:hAnsi="Times New Roman"/>
          <w:color w:val="000000" w:themeColor="text1"/>
        </w:rPr>
        <w:t xml:space="preserve">authors </w:t>
      </w:r>
      <w:r w:rsidR="002E0366" w:rsidRPr="004D0C6F">
        <w:rPr>
          <w:rFonts w:ascii="Times New Roman" w:hAnsi="Times New Roman"/>
          <w:color w:val="000000" w:themeColor="text1"/>
        </w:rPr>
        <w:t>responded</w:t>
      </w:r>
      <w:r w:rsidR="00D56B6A" w:rsidRPr="004D0C6F">
        <w:rPr>
          <w:rFonts w:ascii="Times New Roman" w:hAnsi="Times New Roman"/>
          <w:color w:val="000000" w:themeColor="text1"/>
        </w:rPr>
        <w:t xml:space="preserve"> that they </w:t>
      </w:r>
      <w:r w:rsidRPr="004D0C6F">
        <w:rPr>
          <w:rFonts w:ascii="Times New Roman" w:hAnsi="Times New Roman"/>
          <w:color w:val="000000" w:themeColor="text1"/>
        </w:rPr>
        <w:t>could not assure a lack of group difference</w:t>
      </w:r>
      <w:r w:rsidR="00D56B6A" w:rsidRPr="004D0C6F">
        <w:rPr>
          <w:rFonts w:ascii="Times New Roman" w:hAnsi="Times New Roman"/>
          <w:color w:val="000000" w:themeColor="text1"/>
        </w:rPr>
        <w:t>s</w:t>
      </w:r>
      <w:r w:rsidRPr="004D0C6F">
        <w:rPr>
          <w:rFonts w:ascii="Times New Roman" w:hAnsi="Times New Roman"/>
          <w:color w:val="000000" w:themeColor="text1"/>
        </w:rPr>
        <w:t xml:space="preserve"> in head motion, while </w:t>
      </w:r>
      <w:r w:rsidR="00D56B6A" w:rsidRPr="004D0C6F">
        <w:rPr>
          <w:rFonts w:ascii="Times New Roman" w:hAnsi="Times New Roman"/>
          <w:color w:val="000000" w:themeColor="text1"/>
        </w:rPr>
        <w:t xml:space="preserve">authors of </w:t>
      </w:r>
      <w:r w:rsidRPr="004D0C6F">
        <w:rPr>
          <w:rFonts w:ascii="Times New Roman" w:hAnsi="Times New Roman"/>
          <w:color w:val="000000" w:themeColor="text1"/>
        </w:rPr>
        <w:t xml:space="preserve">five studies </w:t>
      </w:r>
      <w:r w:rsidR="00D56B6A" w:rsidRPr="004D0C6F">
        <w:rPr>
          <w:rFonts w:ascii="Times New Roman" w:hAnsi="Times New Roman"/>
          <w:color w:val="000000" w:themeColor="text1"/>
        </w:rPr>
        <w:t xml:space="preserve">corresponding to </w:t>
      </w:r>
      <w:r w:rsidRPr="004D0C6F">
        <w:rPr>
          <w:rFonts w:ascii="Times New Roman" w:hAnsi="Times New Roman"/>
          <w:color w:val="000000" w:themeColor="text1"/>
        </w:rPr>
        <w:t>six datasets assured the groups did not differ significantly in head motion</w:t>
      </w:r>
      <w:r w:rsidR="0038507A" w:rsidRPr="004D0C6F">
        <w:rPr>
          <w:rFonts w:ascii="Times New Roman" w:hAnsi="Times New Roman"/>
          <w:color w:val="000000" w:themeColor="text1"/>
        </w:rPr>
        <w:t xml:space="preserve"> </w: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BZGlzZXRpeW88L0F1dGhvcj48WWVhcj4yMDE0PC9ZZWFy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</w:fldData>
        </w:fldChar>
      </w:r>
      <w:r w:rsidR="00B51B7E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B51B7E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BZGlzZXRpeW88L0F1dGhvcj48WWVhcj4yMDE0PC9ZZWFy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</w:fldData>
        </w:fldChar>
      </w:r>
      <w:r w:rsidR="00B51B7E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B51B7E" w:rsidRPr="004D0C6F">
        <w:rPr>
          <w:rFonts w:ascii="Times New Roman" w:hAnsi="Times New Roman"/>
          <w:color w:val="000000" w:themeColor="text1"/>
        </w:rPr>
      </w:r>
      <w:r w:rsidR="00B51B7E" w:rsidRPr="004D0C6F">
        <w:rPr>
          <w:rFonts w:ascii="Times New Roman" w:hAnsi="Times New Roman"/>
          <w:color w:val="000000" w:themeColor="text1"/>
        </w:rPr>
        <w:fldChar w:fldCharType="end"/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B51B7E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37" w:tooltip="Nagel, 2011 #19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Nagel et al., 2011</w:t>
        </w:r>
      </w:hyperlink>
      <w:r w:rsidR="00B51B7E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1" w:tooltip="Adisetiyo, 2014 #13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Adisetiyo et al., 2014</w:t>
        </w:r>
      </w:hyperlink>
      <w:r w:rsidR="00B51B7E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58" w:tooltip="van Ewijk, 2014 #22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Van Ewijk et al., 2014</w:t>
        </w:r>
      </w:hyperlink>
      <w:r w:rsidR="00B51B7E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16" w:tooltip="Cooper, 2015 #15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Cooper et al., 2015</w:t>
        </w:r>
      </w:hyperlink>
      <w:r w:rsidR="00B51B7E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61" w:tooltip="Yoncheva, 2016 #23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Yoncheva et al., 2016</w:t>
        </w:r>
      </w:hyperlink>
      <w:r w:rsidR="00B51B7E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EF225D" w:rsidRPr="004D0C6F">
        <w:rPr>
          <w:rFonts w:ascii="Times New Roman" w:hAnsi="Times New Roman"/>
          <w:color w:val="000000" w:themeColor="text1"/>
        </w:rPr>
        <w:t>.</w:t>
      </w:r>
      <w:r w:rsidR="00244C35" w:rsidRPr="004D0C6F">
        <w:rPr>
          <w:rFonts w:ascii="Times New Roman" w:hAnsi="Times New Roman"/>
          <w:color w:val="000000" w:themeColor="text1"/>
        </w:rPr>
        <w:t xml:space="preserve"> </w:t>
      </w:r>
      <w:r w:rsidR="00D56B6A" w:rsidRPr="004D0C6F">
        <w:rPr>
          <w:rFonts w:ascii="Times New Roman" w:hAnsi="Times New Roman"/>
          <w:color w:val="000000" w:themeColor="text1"/>
        </w:rPr>
        <w:t>Notably</w:t>
      </w:r>
      <w:r w:rsidR="00F47179" w:rsidRPr="004D0C6F">
        <w:rPr>
          <w:rFonts w:ascii="Times New Roman" w:hAnsi="Times New Roman"/>
          <w:color w:val="000000" w:themeColor="text1"/>
        </w:rPr>
        <w:t xml:space="preserve">, only </w:t>
      </w:r>
      <w:r w:rsidR="00B51B7E" w:rsidRPr="004D0C6F">
        <w:rPr>
          <w:rFonts w:ascii="Times New Roman" w:hAnsi="Times New Roman"/>
          <w:color w:val="000000" w:themeColor="text1"/>
        </w:rPr>
        <w:t>two</w:t>
      </w:r>
      <w:r w:rsidR="00F47179" w:rsidRPr="004D0C6F">
        <w:rPr>
          <w:rFonts w:ascii="Times New Roman" w:hAnsi="Times New Roman"/>
          <w:color w:val="000000" w:themeColor="text1"/>
        </w:rPr>
        <w:t xml:space="preserve"> of these </w:t>
      </w:r>
      <w:r w:rsidR="00B51B7E" w:rsidRPr="004D0C6F">
        <w:rPr>
          <w:rFonts w:ascii="Times New Roman" w:hAnsi="Times New Roman"/>
          <w:color w:val="000000" w:themeColor="text1"/>
        </w:rPr>
        <w:t xml:space="preserve">datasets </w: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OYWdlbDwvQXV0aG9yPjxZZWFyPjIwMTE8L1llYXI+PFJl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</w:fldData>
        </w:fldChar>
      </w:r>
      <w:r w:rsidR="00C559AF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C559AF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OYWdlbDwvQXV0aG9yPjxZZWFyPjIwMTE8L1llYXI+PFJl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</w:fldData>
        </w:fldChar>
      </w:r>
      <w:r w:rsidR="00C559AF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C559AF" w:rsidRPr="004D0C6F">
        <w:rPr>
          <w:rFonts w:ascii="Times New Roman" w:hAnsi="Times New Roman"/>
          <w:color w:val="000000" w:themeColor="text1"/>
        </w:rPr>
      </w:r>
      <w:r w:rsidR="00C559AF" w:rsidRPr="004D0C6F">
        <w:rPr>
          <w:rFonts w:ascii="Times New Roman" w:hAnsi="Times New Roman"/>
          <w:color w:val="000000" w:themeColor="text1"/>
        </w:rPr>
        <w:fldChar w:fldCharType="end"/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C559AF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37" w:tooltip="Nagel, 2011 #19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Nagel et al., 2011</w:t>
        </w:r>
      </w:hyperlink>
      <w:r w:rsidR="00C559AF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58" w:tooltip="van Ewijk, 2014 #22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Van Ewijk et al., 2014</w:t>
        </w:r>
      </w:hyperlink>
      <w:r w:rsidR="00C559AF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F47179" w:rsidRPr="004D0C6F">
        <w:rPr>
          <w:rFonts w:ascii="Times New Roman" w:hAnsi="Times New Roman"/>
          <w:color w:val="000000" w:themeColor="text1"/>
        </w:rPr>
        <w:t xml:space="preserve"> </w:t>
      </w:r>
      <w:r w:rsidR="00D56B6A" w:rsidRPr="004D0C6F">
        <w:rPr>
          <w:rFonts w:ascii="Times New Roman" w:hAnsi="Times New Roman"/>
          <w:color w:val="000000" w:themeColor="text1"/>
        </w:rPr>
        <w:t xml:space="preserve">found </w:t>
      </w:r>
      <w:r w:rsidR="00F47179" w:rsidRPr="004D0C6F">
        <w:rPr>
          <w:rFonts w:ascii="Times New Roman" w:hAnsi="Times New Roman"/>
          <w:color w:val="000000" w:themeColor="text1"/>
        </w:rPr>
        <w:t>any significant between-group differences.</w:t>
      </w:r>
    </w:p>
    <w:p w:rsidR="00452D67" w:rsidRPr="004D0C6F" w:rsidRDefault="00452D67" w:rsidP="00F854E6">
      <w:pPr>
        <w:widowControl/>
        <w:spacing w:line="480" w:lineRule="auto"/>
        <w:ind w:firstLine="960"/>
        <w:rPr>
          <w:rFonts w:ascii="Times New Roman" w:hAnsi="Times New Roman"/>
          <w:color w:val="000000" w:themeColor="text1"/>
        </w:rPr>
      </w:pPr>
    </w:p>
    <w:p w:rsidR="0027423F" w:rsidRPr="004D0C6F" w:rsidRDefault="0027423F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</w:p>
    <w:p w:rsidR="00F05F39" w:rsidRPr="004D0C6F" w:rsidRDefault="007D3DD8" w:rsidP="00F854E6">
      <w:pPr>
        <w:widowControl/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>Discussion</w:t>
      </w:r>
    </w:p>
    <w:p w:rsidR="00F05F39" w:rsidRPr="004D0C6F" w:rsidRDefault="00F05F39" w:rsidP="00F854E6">
      <w:pPr>
        <w:widowControl/>
        <w:spacing w:line="480" w:lineRule="auto"/>
        <w:ind w:firstLine="960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We identified and integrated 1</w:t>
      </w:r>
      <w:r w:rsidR="002A6FEA" w:rsidRPr="004D0C6F">
        <w:rPr>
          <w:rFonts w:ascii="Times New Roman" w:hAnsi="Times New Roman"/>
          <w:color w:val="000000" w:themeColor="text1"/>
        </w:rPr>
        <w:t>3</w:t>
      </w:r>
      <w:r w:rsidRPr="004D0C6F">
        <w:rPr>
          <w:rFonts w:ascii="Times New Roman" w:hAnsi="Times New Roman"/>
          <w:color w:val="000000" w:themeColor="text1"/>
        </w:rPr>
        <w:t xml:space="preserve"> </w:t>
      </w:r>
      <w:r w:rsidR="002A1461" w:rsidRPr="004D0C6F">
        <w:rPr>
          <w:rFonts w:ascii="Times New Roman" w:hAnsi="Times New Roman"/>
          <w:color w:val="000000" w:themeColor="text1"/>
        </w:rPr>
        <w:t>TBSS</w:t>
      </w:r>
      <w:r w:rsidR="00091E35" w:rsidRPr="004D0C6F">
        <w:rPr>
          <w:rFonts w:ascii="Times New Roman" w:hAnsi="Times New Roman"/>
          <w:color w:val="000000" w:themeColor="text1"/>
        </w:rPr>
        <w:t xml:space="preserve"> </w:t>
      </w:r>
      <w:r w:rsidR="00EA64EF" w:rsidRPr="004D0C6F">
        <w:rPr>
          <w:rFonts w:ascii="Times New Roman" w:hAnsi="Times New Roman"/>
          <w:color w:val="000000" w:themeColor="text1"/>
        </w:rPr>
        <w:t>datasets</w:t>
      </w:r>
      <w:r w:rsidRPr="004D0C6F">
        <w:rPr>
          <w:rFonts w:ascii="Times New Roman" w:hAnsi="Times New Roman"/>
          <w:color w:val="000000" w:themeColor="text1"/>
        </w:rPr>
        <w:t xml:space="preserve"> </w:t>
      </w:r>
      <w:r w:rsidR="002A1461" w:rsidRPr="004D0C6F">
        <w:rPr>
          <w:rFonts w:ascii="Times New Roman" w:hAnsi="Times New Roman"/>
          <w:color w:val="000000" w:themeColor="text1"/>
        </w:rPr>
        <w:t>contrasting</w:t>
      </w:r>
      <w:r w:rsidRPr="004D0C6F">
        <w:rPr>
          <w:rFonts w:ascii="Times New Roman" w:hAnsi="Times New Roman"/>
          <w:color w:val="000000" w:themeColor="text1"/>
        </w:rPr>
        <w:t xml:space="preserve"> FA value</w:t>
      </w:r>
      <w:r w:rsidR="00160C59" w:rsidRPr="004D0C6F">
        <w:rPr>
          <w:rFonts w:ascii="Times New Roman" w:hAnsi="Times New Roman"/>
          <w:color w:val="000000" w:themeColor="text1"/>
        </w:rPr>
        <w:t>s</w:t>
      </w:r>
      <w:r w:rsidR="00441EE9" w:rsidRPr="004D0C6F">
        <w:rPr>
          <w:rFonts w:ascii="Times New Roman" w:hAnsi="Times New Roman"/>
          <w:color w:val="000000" w:themeColor="text1"/>
        </w:rPr>
        <w:t xml:space="preserve"> </w:t>
      </w:r>
      <w:r w:rsidR="002F1B2C" w:rsidRPr="004D0C6F">
        <w:rPr>
          <w:rFonts w:ascii="Times New Roman" w:hAnsi="Times New Roman"/>
          <w:color w:val="000000" w:themeColor="text1"/>
        </w:rPr>
        <w:t xml:space="preserve">between </w:t>
      </w:r>
      <w:r w:rsidRPr="004D0C6F">
        <w:rPr>
          <w:rFonts w:ascii="Times New Roman" w:hAnsi="Times New Roman"/>
          <w:color w:val="000000" w:themeColor="text1"/>
        </w:rPr>
        <w:t>557</w:t>
      </w:r>
      <w:r w:rsidR="00091E35" w:rsidRPr="004D0C6F">
        <w:rPr>
          <w:rFonts w:ascii="Times New Roman" w:hAnsi="Times New Roman"/>
          <w:color w:val="000000" w:themeColor="text1"/>
        </w:rPr>
        <w:t xml:space="preserve"> </w:t>
      </w:r>
      <w:r w:rsidRPr="004D0C6F">
        <w:rPr>
          <w:rFonts w:ascii="Times New Roman" w:hAnsi="Times New Roman"/>
          <w:color w:val="000000" w:themeColor="text1"/>
        </w:rPr>
        <w:t>individuals with ADHD and 568</w:t>
      </w:r>
      <w:r w:rsidR="00091E35" w:rsidRPr="004D0C6F">
        <w:rPr>
          <w:rFonts w:ascii="Times New Roman" w:hAnsi="Times New Roman"/>
          <w:color w:val="000000" w:themeColor="text1"/>
        </w:rPr>
        <w:t xml:space="preserve"> </w:t>
      </w:r>
      <w:r w:rsidR="005257CD" w:rsidRPr="004D0C6F">
        <w:rPr>
          <w:rFonts w:ascii="Times New Roman" w:hAnsi="Times New Roman"/>
          <w:color w:val="000000" w:themeColor="text1"/>
        </w:rPr>
        <w:t>TD controls</w:t>
      </w:r>
      <w:r w:rsidRPr="004D0C6F">
        <w:rPr>
          <w:rFonts w:ascii="Times New Roman" w:hAnsi="Times New Roman"/>
          <w:color w:val="000000" w:themeColor="text1"/>
        </w:rPr>
        <w:t>.</w:t>
      </w:r>
      <w:r w:rsidR="002A1461" w:rsidRPr="004D0C6F">
        <w:rPr>
          <w:rFonts w:ascii="Times New Roman" w:hAnsi="Times New Roman"/>
          <w:color w:val="000000" w:themeColor="text1"/>
        </w:rPr>
        <w:t xml:space="preserve"> </w:t>
      </w:r>
      <w:r w:rsidR="00CC7D1D" w:rsidRPr="004D0C6F">
        <w:rPr>
          <w:rFonts w:ascii="Times New Roman" w:hAnsi="Times New Roman"/>
          <w:color w:val="000000" w:themeColor="text1"/>
        </w:rPr>
        <w:t>W</w:t>
      </w:r>
      <w:r w:rsidR="002A1461" w:rsidRPr="004D0C6F">
        <w:rPr>
          <w:rFonts w:ascii="Times New Roman" w:hAnsi="Times New Roman"/>
          <w:color w:val="000000" w:themeColor="text1"/>
        </w:rPr>
        <w:t xml:space="preserve">e </w:t>
      </w:r>
      <w:r w:rsidR="00CC7D1D" w:rsidRPr="004D0C6F">
        <w:rPr>
          <w:rFonts w:ascii="Times New Roman" w:hAnsi="Times New Roman"/>
          <w:color w:val="000000" w:themeColor="text1"/>
        </w:rPr>
        <w:t xml:space="preserve">then </w:t>
      </w:r>
      <w:r w:rsidR="002A1461" w:rsidRPr="004D0C6F">
        <w:rPr>
          <w:rFonts w:ascii="Times New Roman" w:hAnsi="Times New Roman"/>
          <w:color w:val="000000" w:themeColor="text1"/>
        </w:rPr>
        <w:t>conducted a meta-analysis of 14 WBVBA datasets with 314 individuals with ADHD and 278 TD participants.</w:t>
      </w:r>
      <w:r w:rsidR="00CC7D1D" w:rsidRPr="004D0C6F">
        <w:rPr>
          <w:rFonts w:ascii="Times New Roman" w:hAnsi="Times New Roman"/>
          <w:color w:val="000000" w:themeColor="text1"/>
        </w:rPr>
        <w:t xml:space="preserve"> Finally, </w:t>
      </w:r>
      <w:r w:rsidR="004C7F3D" w:rsidRPr="004D0C6F">
        <w:rPr>
          <w:rFonts w:ascii="Times New Roman" w:hAnsi="Times New Roman"/>
          <w:color w:val="000000" w:themeColor="text1"/>
        </w:rPr>
        <w:t xml:space="preserve">integrating additional information that we gathered from </w:t>
      </w:r>
      <w:r w:rsidR="00693876" w:rsidRPr="004D0C6F">
        <w:rPr>
          <w:rFonts w:ascii="Times New Roman" w:hAnsi="Times New Roman"/>
          <w:color w:val="000000" w:themeColor="text1"/>
        </w:rPr>
        <w:t>investigators</w:t>
      </w:r>
      <w:r w:rsidR="008A5B09" w:rsidRPr="004D0C6F">
        <w:rPr>
          <w:rFonts w:ascii="Times New Roman" w:hAnsi="Times New Roman"/>
          <w:color w:val="000000" w:themeColor="text1"/>
        </w:rPr>
        <w:t xml:space="preserve">, </w:t>
      </w:r>
      <w:r w:rsidR="00CC7D1D" w:rsidRPr="004D0C6F">
        <w:rPr>
          <w:rFonts w:ascii="Times New Roman" w:hAnsi="Times New Roman"/>
          <w:color w:val="000000" w:themeColor="text1"/>
        </w:rPr>
        <w:t xml:space="preserve">we </w:t>
      </w:r>
      <w:r w:rsidR="008A5B09" w:rsidRPr="004D0C6F">
        <w:rPr>
          <w:rFonts w:ascii="Times New Roman" w:hAnsi="Times New Roman"/>
          <w:color w:val="000000" w:themeColor="text1"/>
        </w:rPr>
        <w:t xml:space="preserve">quantitatively reviewed </w:t>
      </w:r>
      <w:r w:rsidR="00CC7D1D" w:rsidRPr="004D0C6F">
        <w:rPr>
          <w:rFonts w:ascii="Times New Roman" w:hAnsi="Times New Roman"/>
          <w:color w:val="000000" w:themeColor="text1"/>
        </w:rPr>
        <w:t xml:space="preserve">the issue of the impact of head motion on TBSS studies. </w:t>
      </w:r>
      <w:r w:rsidR="008B1A67" w:rsidRPr="004D0C6F">
        <w:rPr>
          <w:rFonts w:ascii="Times New Roman" w:hAnsi="Times New Roman"/>
          <w:color w:val="000000" w:themeColor="text1"/>
        </w:rPr>
        <w:t xml:space="preserve">Although the number of </w:t>
      </w:r>
      <w:r w:rsidR="00A564A3" w:rsidRPr="004D0C6F">
        <w:rPr>
          <w:rFonts w:ascii="Times New Roman" w:hAnsi="Times New Roman"/>
          <w:color w:val="000000" w:themeColor="text1"/>
        </w:rPr>
        <w:t xml:space="preserve">subjects from included studies </w:t>
      </w:r>
      <w:r w:rsidR="002A1461" w:rsidRPr="004D0C6F">
        <w:rPr>
          <w:rFonts w:ascii="Times New Roman" w:hAnsi="Times New Roman"/>
          <w:color w:val="000000" w:themeColor="text1"/>
        </w:rPr>
        <w:t xml:space="preserve">was large in both meta-analyses, </w:t>
      </w:r>
      <w:r w:rsidR="003931BD" w:rsidRPr="004D0C6F">
        <w:rPr>
          <w:rFonts w:ascii="Times New Roman" w:hAnsi="Times New Roman"/>
          <w:color w:val="000000" w:themeColor="text1"/>
        </w:rPr>
        <w:t>r</w:t>
      </w:r>
      <w:r w:rsidR="00173C51" w:rsidRPr="004D0C6F">
        <w:rPr>
          <w:rFonts w:ascii="Times New Roman" w:hAnsi="Times New Roman"/>
          <w:color w:val="000000" w:themeColor="text1"/>
        </w:rPr>
        <w:t xml:space="preserve">esults </w:t>
      </w:r>
      <w:r w:rsidR="003931BD" w:rsidRPr="004D0C6F">
        <w:rPr>
          <w:rFonts w:ascii="Times New Roman" w:hAnsi="Times New Roman"/>
          <w:color w:val="000000" w:themeColor="text1"/>
        </w:rPr>
        <w:t>of these analyses did not converge</w:t>
      </w:r>
      <w:r w:rsidR="002A1461" w:rsidRPr="004D0C6F">
        <w:rPr>
          <w:rFonts w:ascii="Times New Roman" w:hAnsi="Times New Roman"/>
          <w:color w:val="000000" w:themeColor="text1"/>
        </w:rPr>
        <w:t xml:space="preserve">. </w:t>
      </w:r>
      <w:r w:rsidR="00D56B6A" w:rsidRPr="004D0C6F">
        <w:rPr>
          <w:rFonts w:ascii="Times New Roman" w:hAnsi="Times New Roman"/>
          <w:color w:val="000000" w:themeColor="text1"/>
        </w:rPr>
        <w:t>In individuals with ADHD, t</w:t>
      </w:r>
      <w:r w:rsidR="00FD4344" w:rsidRPr="004D0C6F">
        <w:rPr>
          <w:rFonts w:ascii="Times New Roman" w:hAnsi="Times New Roman"/>
          <w:color w:val="000000" w:themeColor="text1"/>
        </w:rPr>
        <w:t xml:space="preserve">he </w:t>
      </w:r>
      <w:r w:rsidR="00D56B6A" w:rsidRPr="004D0C6F">
        <w:rPr>
          <w:rFonts w:ascii="Times New Roman" w:hAnsi="Times New Roman"/>
          <w:color w:val="000000" w:themeColor="text1"/>
        </w:rPr>
        <w:t xml:space="preserve">TBSS </w:t>
      </w:r>
      <w:r w:rsidR="00FD4344" w:rsidRPr="004D0C6F">
        <w:rPr>
          <w:rFonts w:ascii="Times New Roman" w:hAnsi="Times New Roman"/>
          <w:color w:val="000000" w:themeColor="text1"/>
        </w:rPr>
        <w:t xml:space="preserve">meta-analysis </w:t>
      </w:r>
      <w:r w:rsidR="008B1A67" w:rsidRPr="004D0C6F">
        <w:rPr>
          <w:rFonts w:ascii="Times New Roman" w:hAnsi="Times New Roman"/>
          <w:color w:val="000000" w:themeColor="text1"/>
        </w:rPr>
        <w:t xml:space="preserve">showed lower FA in </w:t>
      </w:r>
      <w:r w:rsidR="00134420" w:rsidRPr="004D0C6F">
        <w:rPr>
          <w:rFonts w:ascii="Times New Roman" w:hAnsi="Times New Roman"/>
          <w:color w:val="000000" w:themeColor="text1"/>
        </w:rPr>
        <w:t xml:space="preserve">the </w:t>
      </w:r>
      <w:r w:rsidR="008B1A67" w:rsidRPr="004D0C6F">
        <w:rPr>
          <w:rFonts w:ascii="Times New Roman" w:hAnsi="Times New Roman"/>
          <w:color w:val="000000" w:themeColor="text1"/>
        </w:rPr>
        <w:t>posterior</w:t>
      </w:r>
      <w:r w:rsidR="00270FE1" w:rsidRPr="004D0C6F">
        <w:rPr>
          <w:rFonts w:ascii="Times New Roman" w:hAnsi="Times New Roman"/>
          <w:color w:val="000000" w:themeColor="text1"/>
        </w:rPr>
        <w:t xml:space="preserve"> portions of</w:t>
      </w:r>
      <w:r w:rsidR="008B1A67" w:rsidRPr="004D0C6F">
        <w:rPr>
          <w:rFonts w:ascii="Times New Roman" w:hAnsi="Times New Roman"/>
          <w:color w:val="000000" w:themeColor="text1"/>
        </w:rPr>
        <w:t xml:space="preserve"> </w:t>
      </w:r>
      <w:r w:rsidR="00270FE1" w:rsidRPr="004D0C6F">
        <w:rPr>
          <w:rFonts w:ascii="Times New Roman" w:hAnsi="Times New Roman"/>
          <w:color w:val="000000" w:themeColor="text1"/>
        </w:rPr>
        <w:t xml:space="preserve">the </w:t>
      </w:r>
      <w:r w:rsidR="003931BD" w:rsidRPr="004D0C6F">
        <w:rPr>
          <w:rFonts w:ascii="Times New Roman" w:hAnsi="Times New Roman"/>
          <w:color w:val="000000" w:themeColor="text1"/>
        </w:rPr>
        <w:t>CC</w:t>
      </w:r>
      <w:r w:rsidR="008B1A67" w:rsidRPr="004D0C6F">
        <w:rPr>
          <w:rFonts w:ascii="Times New Roman" w:hAnsi="Times New Roman"/>
          <w:color w:val="000000" w:themeColor="text1"/>
        </w:rPr>
        <w:t xml:space="preserve">, </w:t>
      </w:r>
      <w:r w:rsidR="00D56B6A" w:rsidRPr="004D0C6F">
        <w:rPr>
          <w:rFonts w:ascii="Times New Roman" w:hAnsi="Times New Roman"/>
          <w:color w:val="000000" w:themeColor="text1"/>
        </w:rPr>
        <w:t xml:space="preserve">in contrast to </w:t>
      </w:r>
      <w:r w:rsidR="008B1A67" w:rsidRPr="004D0C6F">
        <w:rPr>
          <w:rFonts w:ascii="Times New Roman" w:hAnsi="Times New Roman"/>
          <w:color w:val="000000" w:themeColor="text1"/>
        </w:rPr>
        <w:t xml:space="preserve">the </w:t>
      </w:r>
      <w:r w:rsidR="00D56B6A" w:rsidRPr="004D0C6F">
        <w:rPr>
          <w:rFonts w:ascii="Times New Roman" w:hAnsi="Times New Roman"/>
          <w:color w:val="000000" w:themeColor="text1"/>
        </w:rPr>
        <w:t xml:space="preserve">WBVBA </w:t>
      </w:r>
      <w:r w:rsidR="008B1A67" w:rsidRPr="004D0C6F">
        <w:rPr>
          <w:rFonts w:ascii="Times New Roman" w:hAnsi="Times New Roman"/>
          <w:color w:val="000000" w:themeColor="text1"/>
        </w:rPr>
        <w:t xml:space="preserve">meta-analysis </w:t>
      </w:r>
      <w:r w:rsidR="00D56B6A" w:rsidRPr="004D0C6F">
        <w:rPr>
          <w:rFonts w:ascii="Times New Roman" w:hAnsi="Times New Roman"/>
          <w:color w:val="000000" w:themeColor="text1"/>
        </w:rPr>
        <w:t xml:space="preserve">which </w:t>
      </w:r>
      <w:r w:rsidR="00270FE1" w:rsidRPr="004D0C6F">
        <w:rPr>
          <w:rFonts w:ascii="Times New Roman" w:hAnsi="Times New Roman"/>
          <w:color w:val="000000" w:themeColor="text1"/>
        </w:rPr>
        <w:t xml:space="preserve">revealed higher FA in </w:t>
      </w:r>
      <w:r w:rsidR="00D56B6A" w:rsidRPr="004D0C6F">
        <w:rPr>
          <w:rFonts w:ascii="Times New Roman" w:hAnsi="Times New Roman"/>
          <w:color w:val="000000" w:themeColor="text1"/>
        </w:rPr>
        <w:t>anterior CC</w:t>
      </w:r>
      <w:r w:rsidR="003931BD" w:rsidRPr="004D0C6F">
        <w:rPr>
          <w:rFonts w:ascii="Times New Roman" w:hAnsi="Times New Roman"/>
          <w:color w:val="000000" w:themeColor="text1"/>
        </w:rPr>
        <w:t xml:space="preserve">. Similarly, </w:t>
      </w:r>
      <w:r w:rsidR="00270FE1" w:rsidRPr="004D0C6F">
        <w:rPr>
          <w:rFonts w:ascii="Times New Roman" w:hAnsi="Times New Roman"/>
          <w:color w:val="000000" w:themeColor="text1"/>
        </w:rPr>
        <w:t>the TBSS</w:t>
      </w:r>
      <w:r w:rsidR="00F95B67" w:rsidRPr="004D0C6F">
        <w:rPr>
          <w:rFonts w:ascii="Times New Roman" w:hAnsi="Times New Roman"/>
          <w:color w:val="000000" w:themeColor="text1"/>
        </w:rPr>
        <w:t xml:space="preserve"> studies</w:t>
      </w:r>
      <w:r w:rsidR="00270FE1" w:rsidRPr="004D0C6F">
        <w:rPr>
          <w:rFonts w:ascii="Times New Roman" w:hAnsi="Times New Roman"/>
          <w:color w:val="000000" w:themeColor="text1"/>
        </w:rPr>
        <w:t xml:space="preserve"> showed lower FA in the </w:t>
      </w:r>
      <w:r w:rsidR="003931BD" w:rsidRPr="004D0C6F">
        <w:rPr>
          <w:rFonts w:ascii="Times New Roman" w:hAnsi="Times New Roman"/>
          <w:color w:val="000000" w:themeColor="text1"/>
        </w:rPr>
        <w:t xml:space="preserve">left </w:t>
      </w:r>
      <w:r w:rsidR="00270FE1" w:rsidRPr="004D0C6F">
        <w:rPr>
          <w:rFonts w:ascii="Times New Roman" w:hAnsi="Times New Roman"/>
          <w:color w:val="000000" w:themeColor="text1"/>
        </w:rPr>
        <w:t xml:space="preserve">IFOF, </w:t>
      </w:r>
      <w:r w:rsidR="003931BD" w:rsidRPr="004D0C6F">
        <w:rPr>
          <w:rFonts w:ascii="Times New Roman" w:hAnsi="Times New Roman"/>
          <w:color w:val="000000" w:themeColor="text1"/>
        </w:rPr>
        <w:t xml:space="preserve">while </w:t>
      </w:r>
      <w:r w:rsidR="00270FE1" w:rsidRPr="004D0C6F">
        <w:rPr>
          <w:rFonts w:ascii="Times New Roman" w:hAnsi="Times New Roman"/>
          <w:color w:val="000000" w:themeColor="text1"/>
        </w:rPr>
        <w:t xml:space="preserve">the </w:t>
      </w:r>
      <w:r w:rsidR="00F95B67" w:rsidRPr="004D0C6F">
        <w:rPr>
          <w:rFonts w:ascii="Times New Roman" w:hAnsi="Times New Roman"/>
          <w:color w:val="000000" w:themeColor="text1"/>
        </w:rPr>
        <w:t>WBVBA studies showed high</w:t>
      </w:r>
      <w:r w:rsidR="00D724E9" w:rsidRPr="004D0C6F">
        <w:rPr>
          <w:rFonts w:ascii="Times New Roman" w:hAnsi="Times New Roman"/>
          <w:color w:val="000000" w:themeColor="text1"/>
        </w:rPr>
        <w:t>er</w:t>
      </w:r>
      <w:r w:rsidR="00F95B67" w:rsidRPr="004D0C6F">
        <w:rPr>
          <w:rFonts w:ascii="Times New Roman" w:hAnsi="Times New Roman"/>
          <w:color w:val="000000" w:themeColor="text1"/>
        </w:rPr>
        <w:t xml:space="preserve"> FA in a cluster in the left IFOF</w:t>
      </w:r>
      <w:r w:rsidR="00134420" w:rsidRPr="004D0C6F">
        <w:rPr>
          <w:rFonts w:ascii="Times New Roman" w:hAnsi="Times New Roman"/>
          <w:color w:val="000000" w:themeColor="text1"/>
        </w:rPr>
        <w:t xml:space="preserve"> which was</w:t>
      </w:r>
      <w:r w:rsidR="00F95B67" w:rsidRPr="004D0C6F">
        <w:rPr>
          <w:rFonts w:ascii="Times New Roman" w:hAnsi="Times New Roman"/>
          <w:color w:val="000000" w:themeColor="text1"/>
        </w:rPr>
        <w:t xml:space="preserve"> anatomically close</w:t>
      </w:r>
      <w:r w:rsidR="00134420" w:rsidRPr="004D0C6F">
        <w:rPr>
          <w:rFonts w:ascii="Times New Roman" w:hAnsi="Times New Roman"/>
          <w:color w:val="000000" w:themeColor="text1"/>
        </w:rPr>
        <w:t xml:space="preserve"> to the one </w:t>
      </w:r>
      <w:r w:rsidR="00D724E9" w:rsidRPr="004D0C6F">
        <w:rPr>
          <w:rFonts w:ascii="Times New Roman" w:hAnsi="Times New Roman"/>
          <w:color w:val="000000" w:themeColor="text1"/>
        </w:rPr>
        <w:t xml:space="preserve">highlighted </w:t>
      </w:r>
      <w:r w:rsidR="00134420" w:rsidRPr="004D0C6F">
        <w:rPr>
          <w:rFonts w:ascii="Times New Roman" w:hAnsi="Times New Roman"/>
          <w:color w:val="000000" w:themeColor="text1"/>
        </w:rPr>
        <w:t xml:space="preserve">by </w:t>
      </w:r>
      <w:r w:rsidR="00D724E9" w:rsidRPr="004D0C6F">
        <w:rPr>
          <w:rFonts w:ascii="Times New Roman" w:hAnsi="Times New Roman"/>
          <w:color w:val="000000" w:themeColor="text1"/>
        </w:rPr>
        <w:t xml:space="preserve">the </w:t>
      </w:r>
      <w:r w:rsidR="00134420" w:rsidRPr="004D0C6F">
        <w:rPr>
          <w:rFonts w:ascii="Times New Roman" w:hAnsi="Times New Roman"/>
          <w:color w:val="000000" w:themeColor="text1"/>
        </w:rPr>
        <w:t>TBSS studies</w:t>
      </w:r>
      <w:r w:rsidR="00270FE1" w:rsidRPr="004D0C6F">
        <w:rPr>
          <w:rFonts w:ascii="Times New Roman" w:hAnsi="Times New Roman"/>
          <w:color w:val="000000" w:themeColor="text1"/>
        </w:rPr>
        <w:t>.</w:t>
      </w:r>
      <w:r w:rsidR="008B1A67" w:rsidRPr="004D0C6F">
        <w:rPr>
          <w:rFonts w:ascii="Times New Roman" w:hAnsi="Times New Roman"/>
          <w:color w:val="000000" w:themeColor="text1"/>
        </w:rPr>
        <w:t xml:space="preserve"> </w:t>
      </w:r>
      <w:r w:rsidR="00441EE9" w:rsidRPr="004D0C6F">
        <w:rPr>
          <w:rFonts w:ascii="Times New Roman" w:hAnsi="Times New Roman"/>
          <w:color w:val="000000" w:themeColor="text1"/>
        </w:rPr>
        <w:t>Such inconsisten</w:t>
      </w:r>
      <w:r w:rsidR="00D724E9" w:rsidRPr="004D0C6F">
        <w:rPr>
          <w:rFonts w:ascii="Times New Roman" w:hAnsi="Times New Roman"/>
          <w:color w:val="000000" w:themeColor="text1"/>
        </w:rPr>
        <w:t>cies</w:t>
      </w:r>
      <w:r w:rsidR="00441EE9" w:rsidRPr="004D0C6F">
        <w:rPr>
          <w:rFonts w:ascii="Times New Roman" w:hAnsi="Times New Roman"/>
          <w:color w:val="000000" w:themeColor="text1"/>
        </w:rPr>
        <w:t xml:space="preserve"> </w:t>
      </w:r>
      <w:r w:rsidR="00D724E9" w:rsidRPr="004D0C6F">
        <w:rPr>
          <w:rFonts w:ascii="Times New Roman" w:hAnsi="Times New Roman"/>
          <w:color w:val="000000" w:themeColor="text1"/>
        </w:rPr>
        <w:t xml:space="preserve">in the </w:t>
      </w:r>
      <w:r w:rsidR="00441EE9" w:rsidRPr="004D0C6F">
        <w:rPr>
          <w:rFonts w:ascii="Times New Roman" w:hAnsi="Times New Roman"/>
          <w:color w:val="000000" w:themeColor="text1"/>
        </w:rPr>
        <w:t xml:space="preserve">direction of abnormality </w:t>
      </w:r>
      <w:r w:rsidR="00D724E9" w:rsidRPr="004D0C6F">
        <w:rPr>
          <w:rFonts w:ascii="Times New Roman" w:hAnsi="Times New Roman"/>
          <w:color w:val="000000" w:themeColor="text1"/>
        </w:rPr>
        <w:t>are</w:t>
      </w:r>
      <w:r w:rsidR="00BB52FE" w:rsidRPr="004D0C6F">
        <w:rPr>
          <w:rFonts w:ascii="Times New Roman" w:hAnsi="Times New Roman"/>
          <w:color w:val="000000" w:themeColor="text1"/>
        </w:rPr>
        <w:t xml:space="preserve"> </w:t>
      </w:r>
      <w:r w:rsidR="00441EE9" w:rsidRPr="004D0C6F">
        <w:rPr>
          <w:rFonts w:ascii="Times New Roman" w:hAnsi="Times New Roman"/>
          <w:color w:val="000000" w:themeColor="text1"/>
        </w:rPr>
        <w:t>not</w:t>
      </w:r>
      <w:r w:rsidR="00703FC2" w:rsidRPr="004D0C6F">
        <w:rPr>
          <w:rFonts w:ascii="Times New Roman" w:hAnsi="Times New Roman"/>
          <w:color w:val="000000" w:themeColor="text1"/>
        </w:rPr>
        <w:t xml:space="preserve"> </w:t>
      </w:r>
      <w:r w:rsidR="00441EE9" w:rsidRPr="004D0C6F">
        <w:rPr>
          <w:rFonts w:ascii="Times New Roman" w:hAnsi="Times New Roman"/>
          <w:color w:val="000000" w:themeColor="text1"/>
        </w:rPr>
        <w:t xml:space="preserve">explained by the difference in analytic procedure between TBSS and WBVBA. </w:t>
      </w:r>
      <w:r w:rsidR="00EE14F2" w:rsidRPr="004D0C6F">
        <w:rPr>
          <w:rFonts w:ascii="Times New Roman" w:hAnsi="Times New Roman"/>
          <w:color w:val="000000" w:themeColor="text1"/>
        </w:rPr>
        <w:t>Concerningly</w:t>
      </w:r>
      <w:r w:rsidR="00CA38B8" w:rsidRPr="004D0C6F">
        <w:rPr>
          <w:rFonts w:ascii="Times New Roman" w:hAnsi="Times New Roman"/>
          <w:color w:val="000000" w:themeColor="text1"/>
        </w:rPr>
        <w:t>,</w:t>
      </w:r>
      <w:r w:rsidR="000D6302" w:rsidRPr="004D0C6F">
        <w:rPr>
          <w:rFonts w:ascii="Times New Roman" w:hAnsi="Times New Roman"/>
          <w:color w:val="000000" w:themeColor="text1"/>
        </w:rPr>
        <w:t xml:space="preserve"> </w:t>
      </w:r>
      <w:r w:rsidR="00D724E9" w:rsidRPr="004D0C6F">
        <w:rPr>
          <w:rFonts w:ascii="Times New Roman" w:hAnsi="Times New Roman"/>
          <w:color w:val="000000" w:themeColor="text1"/>
        </w:rPr>
        <w:t xml:space="preserve">in the six </w:t>
      </w:r>
      <w:r w:rsidR="00CA38B8" w:rsidRPr="004D0C6F">
        <w:rPr>
          <w:rFonts w:ascii="Times New Roman" w:hAnsi="Times New Roman"/>
          <w:color w:val="000000" w:themeColor="text1"/>
        </w:rPr>
        <w:t xml:space="preserve">datasets </w:t>
      </w:r>
      <w:r w:rsidR="00B579BA" w:rsidRPr="004D0C6F">
        <w:rPr>
          <w:rFonts w:ascii="Times New Roman" w:hAnsi="Times New Roman"/>
          <w:color w:val="000000" w:themeColor="text1"/>
        </w:rPr>
        <w:t xml:space="preserve">in which </w:t>
      </w:r>
      <w:r w:rsidR="00CA38B8" w:rsidRPr="004D0C6F">
        <w:rPr>
          <w:rFonts w:ascii="Times New Roman" w:hAnsi="Times New Roman"/>
          <w:color w:val="000000" w:themeColor="text1"/>
        </w:rPr>
        <w:t>group</w:t>
      </w:r>
      <w:r w:rsidR="00B579BA" w:rsidRPr="004D0C6F">
        <w:rPr>
          <w:rFonts w:ascii="Times New Roman" w:hAnsi="Times New Roman"/>
          <w:color w:val="000000" w:themeColor="text1"/>
        </w:rPr>
        <w:t>s</w:t>
      </w:r>
      <w:r w:rsidR="00CA38B8" w:rsidRPr="004D0C6F">
        <w:rPr>
          <w:rFonts w:ascii="Times New Roman" w:hAnsi="Times New Roman"/>
          <w:color w:val="000000" w:themeColor="text1"/>
        </w:rPr>
        <w:t xml:space="preserve"> </w:t>
      </w:r>
      <w:r w:rsidR="00B579BA" w:rsidRPr="004D0C6F">
        <w:rPr>
          <w:rFonts w:ascii="Times New Roman" w:hAnsi="Times New Roman"/>
          <w:color w:val="000000" w:themeColor="text1"/>
        </w:rPr>
        <w:t xml:space="preserve">did not </w:t>
      </w:r>
      <w:r w:rsidR="00CA38B8" w:rsidRPr="004D0C6F">
        <w:rPr>
          <w:rFonts w:ascii="Times New Roman" w:hAnsi="Times New Roman"/>
          <w:color w:val="000000" w:themeColor="text1"/>
        </w:rPr>
        <w:t>differ in head motion</w:t>
      </w:r>
      <w:r w:rsidR="00D724E9" w:rsidRPr="004D0C6F">
        <w:rPr>
          <w:rFonts w:ascii="Times New Roman" w:hAnsi="Times New Roman"/>
          <w:color w:val="000000" w:themeColor="text1"/>
        </w:rPr>
        <w:t xml:space="preserve">, four studies failed to observe significant group differences. </w:t>
      </w:r>
    </w:p>
    <w:p w:rsidR="007F4A0E" w:rsidRPr="004D0C6F" w:rsidRDefault="007F4A0E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</w:p>
    <w:p w:rsidR="004E060B" w:rsidRPr="004D0C6F" w:rsidRDefault="004E060B" w:rsidP="00B70C15">
      <w:pPr>
        <w:widowControl/>
        <w:spacing w:line="480" w:lineRule="auto"/>
        <w:ind w:firstLine="960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 xml:space="preserve">Despite </w:t>
      </w:r>
      <w:r w:rsidR="00B579BA" w:rsidRPr="004D0C6F">
        <w:rPr>
          <w:rFonts w:ascii="Times New Roman" w:hAnsi="Times New Roman"/>
          <w:color w:val="000000" w:themeColor="text1"/>
        </w:rPr>
        <w:t xml:space="preserve">the </w:t>
      </w:r>
      <w:r w:rsidRPr="004D0C6F">
        <w:rPr>
          <w:rFonts w:ascii="Times New Roman" w:hAnsi="Times New Roman"/>
          <w:color w:val="000000" w:themeColor="text1"/>
        </w:rPr>
        <w:t xml:space="preserve">inconsistent nature of </w:t>
      </w:r>
      <w:r w:rsidR="00441EE9" w:rsidRPr="004D0C6F">
        <w:rPr>
          <w:rFonts w:ascii="Times New Roman" w:hAnsi="Times New Roman"/>
          <w:color w:val="000000" w:themeColor="text1"/>
        </w:rPr>
        <w:t xml:space="preserve">the CC </w:t>
      </w:r>
      <w:r w:rsidRPr="004D0C6F">
        <w:rPr>
          <w:rFonts w:ascii="Times New Roman" w:hAnsi="Times New Roman"/>
          <w:color w:val="000000" w:themeColor="text1"/>
        </w:rPr>
        <w:t xml:space="preserve">findings of WBVBA and TBSS studies, </w:t>
      </w:r>
      <w:r w:rsidR="0037328A" w:rsidRPr="004D0C6F">
        <w:rPr>
          <w:rFonts w:ascii="Times New Roman" w:hAnsi="Times New Roman"/>
          <w:color w:val="000000" w:themeColor="text1"/>
        </w:rPr>
        <w:t xml:space="preserve">supplementary FA analyses with high-quality studies and </w:t>
      </w:r>
      <w:r w:rsidR="00B70C15" w:rsidRPr="004D0C6F">
        <w:rPr>
          <w:rFonts w:ascii="Times New Roman" w:hAnsi="Times New Roman"/>
          <w:color w:val="000000" w:themeColor="text1"/>
        </w:rPr>
        <w:t>focused on</w:t>
      </w:r>
      <w:r w:rsidR="0037328A" w:rsidRPr="004D0C6F">
        <w:rPr>
          <w:rFonts w:ascii="Times New Roman" w:hAnsi="Times New Roman"/>
          <w:color w:val="000000" w:themeColor="text1"/>
        </w:rPr>
        <w:t xml:space="preserve"> children </w:t>
      </w:r>
      <w:r w:rsidR="00B70C15" w:rsidRPr="004D0C6F">
        <w:rPr>
          <w:rFonts w:ascii="Times New Roman" w:hAnsi="Times New Roman"/>
          <w:color w:val="000000" w:themeColor="text1"/>
        </w:rPr>
        <w:t xml:space="preserve">and adolescents </w:t>
      </w:r>
      <w:r w:rsidR="0037328A" w:rsidRPr="004D0C6F">
        <w:rPr>
          <w:rFonts w:ascii="Times New Roman" w:hAnsi="Times New Roman"/>
          <w:color w:val="000000" w:themeColor="text1"/>
        </w:rPr>
        <w:t>consistently showed atypical DTI metrics in the CC (see Supplementary Information). I</w:t>
      </w:r>
      <w:r w:rsidRPr="004D0C6F">
        <w:rPr>
          <w:rFonts w:ascii="Times New Roman" w:hAnsi="Times New Roman"/>
          <w:color w:val="000000" w:themeColor="text1"/>
        </w:rPr>
        <w:t xml:space="preserve">nvolvement of the CC in ADHD pathophysiology is supported by the results of prior volumetric studies </w: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TZWlkbWFuPC9BdXRob3I+PFllYXI+MjAwNTwvWWVhcj48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=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TZWlkbWFuPC9BdXRob3I+PFllYXI+MjAwNTwvWWVhcj48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=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49" w:tooltip="Seidman, 2005 #56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Seidman et al., 2005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56" w:tooltip="Valera, 2007 #57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Valera et al., 2007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32" w:tooltip="Luders, 2009 #58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Luders et al., 2009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8" w:tooltip="Cao, 2010 #59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Cao et al., 2010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 xml:space="preserve"> and functional MRI studies that reported abnormal interhemispheric functional concordance</w:t>
      </w:r>
      <w:r w:rsidR="00294FBD" w:rsidRPr="004D0C6F">
        <w:rPr>
          <w:color w:val="000000" w:themeColor="text1"/>
        </w:rPr>
        <w:t xml:space="preserve"> </w:t>
      </w:r>
      <w:r w:rsidR="003235D8" w:rsidRPr="004D0C6F">
        <w:rPr>
          <w:rFonts w:ascii="Times New Roman" w:hAnsi="Times New Roman"/>
          <w:color w:val="000000" w:themeColor="text1"/>
        </w:rPr>
        <w:fldChar w:fldCharType="begin"/>
      </w:r>
      <w:r w:rsidR="0003107E" w:rsidRPr="004D0C6F">
        <w:rPr>
          <w:rFonts w:ascii="Times New Roman" w:hAnsi="Times New Roman"/>
          <w:color w:val="000000" w:themeColor="text1"/>
        </w:rPr>
        <w:instrText xml:space="preserve"> ADDIN EN.CITE &lt;EndNote&gt;&lt;Cite&gt;&lt;Author&gt;Hale&lt;/Author&gt;&lt;Year&gt;2014&lt;/Year&gt;&lt;RecNum&gt;119&lt;/RecNum&gt;&lt;Prefix&gt;e.g. &lt;/Prefix&gt;&lt;DisplayText&gt;(e.g. Hale et al., 2014)&lt;/DisplayText&gt;&lt;record&gt;&lt;rec-number&gt;119&lt;/rec-number&gt;&lt;foreign-keys&gt;&lt;key app="EN" db-id="wpzx0e9rpfxdzhe9tzl5pr9hez50pas5xsfx"&gt;119&lt;/key&gt;&lt;/foreign-keys&gt;&lt;ref-type name="Journal Article"&gt;17&lt;/ref-type&gt;&lt;contributors&gt;&lt;authors&gt;&lt;author&gt;Hale, T. S.&lt;/author&gt;&lt;author&gt;Kane, A. M.&lt;/author&gt;&lt;author&gt;Kaminsky, O.&lt;/author&gt;&lt;author&gt;Tung, K. L.&lt;/author&gt;&lt;author&gt;Wiley, J. F.&lt;/author&gt;&lt;author&gt;McGough, J. J.&lt;/author&gt;&lt;author&gt;Loo, S. K.&lt;/author&gt;&lt;author&gt;Kaplan, J. T.&lt;/author&gt;&lt;/authors&gt;&lt;/contributors&gt;&lt;auth-address&gt;Department of Psychiatry and Biobehavioral Sciences, UCLA Semel Institute for Neuroscience and Human Behavior , Los Angeles, CA , USA.&amp;#xD;Department of Psychology, University of California Los Angeles , Los Angeles, CA , USA.&amp;#xD;Department of Psychology, Brain and Creativity Institute, University of Southern California , Los Angeles, CA , USA.&lt;/auth-address&gt;&lt;titles&gt;&lt;title&gt;Visual Network Asymmetry and Default Mode Network Function in ADHD: An fMRI Study&lt;/title&gt;&lt;secondary-title&gt;Frontiers in Psychiatry&lt;/secondary-title&gt;&lt;alt-title&gt;Frontiers in psychiatry&lt;/alt-title&gt;&lt;/titles&gt;&lt;periodical&gt;&lt;full-title&gt;Frontiers in Psychiatry&lt;/full-title&gt;&lt;abbr-1&gt;Frontiers in psychiatry&lt;/abbr-1&gt;&lt;/periodical&gt;&lt;alt-periodical&gt;&lt;full-title&gt;Frontiers in Psychiatry&lt;/full-title&gt;&lt;abbr-1&gt;Frontiers in psychiatry&lt;/abbr-1&gt;&lt;/alt-periodical&gt;&lt;pages&gt;81&lt;/pages&gt;&lt;volume&gt;5&lt;/volume&gt;&lt;dates&gt;&lt;year&gt;2014&lt;/year&gt;&lt;/dates&gt;&lt;isbn&gt;1664-0640 (Electronic)&amp;#xD;1664-0640 (Linking)&lt;/isbn&gt;&lt;accession-num&gt;25076915&lt;/accession-num&gt;&lt;urls&gt;&lt;related-urls&gt;&lt;url&gt;http://www.ncbi.nlm.nih.gov/pubmed/25076915&lt;/url&gt;&lt;/related-urls&gt;&lt;/urls&gt;&lt;custom2&gt;4097354&lt;/custom2&gt;&lt;electronic-resource-num&gt;10.3389/fpsyt.2014.00081&lt;/electronic-resource-num&gt;&lt;/record&gt;&lt;/Cite&gt;&lt;/EndNote&gt;</w:instrText>
      </w:r>
      <w:r w:rsidR="003235D8" w:rsidRPr="004D0C6F">
        <w:rPr>
          <w:rFonts w:ascii="Times New Roman" w:hAnsi="Times New Roman"/>
          <w:color w:val="000000" w:themeColor="text1"/>
        </w:rPr>
        <w:fldChar w:fldCharType="separate"/>
      </w:r>
      <w:r w:rsidR="0003107E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25" w:tooltip="Hale, 2014 #119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e.g. Hale et al., 2014</w:t>
        </w:r>
      </w:hyperlink>
      <w:r w:rsidR="0003107E" w:rsidRPr="004D0C6F">
        <w:rPr>
          <w:rFonts w:ascii="Times New Roman" w:hAnsi="Times New Roman"/>
          <w:noProof/>
          <w:color w:val="000000" w:themeColor="text1"/>
        </w:rPr>
        <w:t>)</w:t>
      </w:r>
      <w:r w:rsidR="003235D8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 xml:space="preserve">. Intriguingly, the relation between FA value in the CC and impulsivity or working memory was observed in TD </w:t>
      </w:r>
      <w:r w:rsidR="00B579BA" w:rsidRPr="004D0C6F">
        <w:rPr>
          <w:rFonts w:ascii="Times New Roman" w:hAnsi="Times New Roman"/>
          <w:color w:val="000000" w:themeColor="text1"/>
        </w:rPr>
        <w:t xml:space="preserve">participants </w:t>
      </w:r>
      <w:r w:rsidRPr="004D0C6F">
        <w:rPr>
          <w:rFonts w:ascii="Times New Roman" w:hAnsi="Times New Roman"/>
          <w:color w:val="000000" w:themeColor="text1"/>
        </w:rPr>
        <w:t xml:space="preserve">and individuals with other psychiatric conditions </w: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TaWx2ZXJpPC9BdXRob3I+PFllYXI+MjAwNjwvWWVhcj48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==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TaWx2ZXJpPC9BdXRob3I+PFllYXI+MjAwNjwvWWVhcj48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==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35" w:tooltip="Moeller, 2005 #123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Moeller et al., 2005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51" w:tooltip="Silveri, 2006 #125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Silveri et al., 2006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62" w:tooltip="Zahr, 2009 #127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Zahr et al., 2009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31" w:tooltip="Liu, 2010 #124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Liu et al., 2010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 xml:space="preserve">. </w:t>
      </w:r>
      <w:r w:rsidR="00C370E8" w:rsidRPr="004D0C6F">
        <w:rPr>
          <w:rFonts w:ascii="Times New Roman" w:hAnsi="Times New Roman"/>
          <w:color w:val="000000" w:themeColor="text1"/>
        </w:rPr>
        <w:t xml:space="preserve">On the other hand, </w:t>
      </w:r>
      <w:r w:rsidR="00366E16" w:rsidRPr="004D0C6F">
        <w:rPr>
          <w:rFonts w:ascii="Times New Roman" w:hAnsi="Times New Roman"/>
          <w:color w:val="000000" w:themeColor="text1"/>
        </w:rPr>
        <w:t xml:space="preserve">both FA and MD analyses revealed </w:t>
      </w:r>
      <w:r w:rsidR="00B70C15" w:rsidRPr="004D0C6F">
        <w:rPr>
          <w:rFonts w:ascii="Times New Roman" w:hAnsi="Times New Roman"/>
          <w:color w:val="000000" w:themeColor="text1"/>
        </w:rPr>
        <w:t xml:space="preserve">significant differences in the </w:t>
      </w:r>
      <w:r w:rsidR="00366E16" w:rsidRPr="004D0C6F">
        <w:rPr>
          <w:rFonts w:ascii="Times New Roman" w:hAnsi="Times New Roman"/>
          <w:color w:val="000000" w:themeColor="text1"/>
        </w:rPr>
        <w:t>IFOF. A</w:t>
      </w:r>
      <w:r w:rsidR="00C370E8" w:rsidRPr="004D0C6F">
        <w:rPr>
          <w:rFonts w:ascii="Times New Roman" w:hAnsi="Times New Roman"/>
          <w:color w:val="000000" w:themeColor="text1"/>
        </w:rPr>
        <w:t>lthough the function of the IFO</w:t>
      </w:r>
      <w:r w:rsidR="00441EE9" w:rsidRPr="004D0C6F">
        <w:rPr>
          <w:rFonts w:ascii="Times New Roman" w:hAnsi="Times New Roman"/>
          <w:color w:val="000000" w:themeColor="text1"/>
        </w:rPr>
        <w:t xml:space="preserve">F </w:t>
      </w:r>
      <w:r w:rsidR="00C370E8" w:rsidRPr="004D0C6F">
        <w:rPr>
          <w:rFonts w:ascii="Times New Roman" w:hAnsi="Times New Roman"/>
          <w:color w:val="000000" w:themeColor="text1"/>
        </w:rPr>
        <w:t xml:space="preserve">is yet to be </w:t>
      </w:r>
      <w:r w:rsidR="00B579BA" w:rsidRPr="004D0C6F">
        <w:rPr>
          <w:rFonts w:ascii="Times New Roman" w:hAnsi="Times New Roman"/>
          <w:color w:val="000000" w:themeColor="text1"/>
        </w:rPr>
        <w:t xml:space="preserve">fully </w:t>
      </w:r>
      <w:r w:rsidR="00C370E8" w:rsidRPr="004D0C6F">
        <w:rPr>
          <w:rFonts w:ascii="Times New Roman" w:hAnsi="Times New Roman"/>
          <w:color w:val="000000" w:themeColor="text1"/>
        </w:rPr>
        <w:t xml:space="preserve">elucidated, it is </w:t>
      </w:r>
      <w:r w:rsidR="00B579BA" w:rsidRPr="004D0C6F">
        <w:rPr>
          <w:rFonts w:ascii="Times New Roman" w:hAnsi="Times New Roman"/>
          <w:color w:val="000000" w:themeColor="text1"/>
        </w:rPr>
        <w:t xml:space="preserve">believed </w:t>
      </w:r>
      <w:r w:rsidR="00C370E8" w:rsidRPr="004D0C6F">
        <w:rPr>
          <w:rFonts w:ascii="Times New Roman" w:hAnsi="Times New Roman"/>
          <w:color w:val="000000" w:themeColor="text1"/>
        </w:rPr>
        <w:t xml:space="preserve">to </w:t>
      </w:r>
      <w:r w:rsidR="00B579BA" w:rsidRPr="004D0C6F">
        <w:rPr>
          <w:rFonts w:ascii="Times New Roman" w:hAnsi="Times New Roman"/>
          <w:color w:val="000000" w:themeColor="text1"/>
        </w:rPr>
        <w:t>sub</w:t>
      </w:r>
      <w:r w:rsidR="00C370E8" w:rsidRPr="004D0C6F">
        <w:rPr>
          <w:rFonts w:ascii="Times New Roman" w:hAnsi="Times New Roman"/>
          <w:color w:val="000000" w:themeColor="text1"/>
        </w:rPr>
        <w:t>serve multiple functions, including</w:t>
      </w:r>
      <w:r w:rsidR="00A104E2" w:rsidRPr="004D0C6F">
        <w:rPr>
          <w:rFonts w:ascii="Times New Roman" w:hAnsi="Times New Roman"/>
          <w:color w:val="000000" w:themeColor="text1"/>
        </w:rPr>
        <w:t xml:space="preserve"> visual</w:t>
      </w:r>
      <w:r w:rsidR="00C370E8" w:rsidRPr="004D0C6F">
        <w:rPr>
          <w:rFonts w:ascii="Times New Roman" w:hAnsi="Times New Roman"/>
          <w:color w:val="000000" w:themeColor="text1"/>
        </w:rPr>
        <w:t xml:space="preserve"> attention and motor planning </w: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TYXJ1YmJvPC9BdXRob3I+PFllYXI+MjAxMzwvWWVhcj48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</w:fldData>
        </w:fldChar>
      </w:r>
      <w:r w:rsidR="00D81D8C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D81D8C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TYXJ1YmJvPC9BdXRob3I+PFllYXI+MjAxMzwvWWVhcj48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</w:fldData>
        </w:fldChar>
      </w:r>
      <w:r w:rsidR="00D81D8C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D81D8C" w:rsidRPr="004D0C6F">
        <w:rPr>
          <w:rFonts w:ascii="Times New Roman" w:hAnsi="Times New Roman"/>
          <w:color w:val="000000" w:themeColor="text1"/>
        </w:rPr>
      </w:r>
      <w:r w:rsidR="00D81D8C" w:rsidRPr="004D0C6F">
        <w:rPr>
          <w:rFonts w:ascii="Times New Roman" w:hAnsi="Times New Roman"/>
          <w:color w:val="000000" w:themeColor="text1"/>
        </w:rPr>
        <w:fldChar w:fldCharType="end"/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D81D8C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46" w:tooltip="Sarubbo, 2013 #137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reviewed in Sarubbo et al., 2013</w:t>
        </w:r>
      </w:hyperlink>
      <w:r w:rsidR="00D81D8C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A104E2" w:rsidRPr="004D0C6F">
        <w:rPr>
          <w:rFonts w:ascii="Times New Roman" w:hAnsi="Times New Roman"/>
          <w:color w:val="000000" w:themeColor="text1"/>
        </w:rPr>
        <w:t xml:space="preserve">. </w:t>
      </w:r>
      <w:r w:rsidR="00B579BA" w:rsidRPr="004D0C6F">
        <w:rPr>
          <w:rFonts w:ascii="Times New Roman" w:hAnsi="Times New Roman"/>
          <w:color w:val="000000" w:themeColor="text1"/>
        </w:rPr>
        <w:t>The o</w:t>
      </w:r>
      <w:r w:rsidR="00A104E2" w:rsidRPr="004D0C6F">
        <w:rPr>
          <w:rFonts w:ascii="Times New Roman" w:hAnsi="Times New Roman"/>
          <w:color w:val="000000" w:themeColor="text1"/>
        </w:rPr>
        <w:t xml:space="preserve">rbitofrontal area is known to be involved in regulation </w:t>
      </w:r>
      <w:r w:rsidR="007F4314" w:rsidRPr="004D0C6F">
        <w:rPr>
          <w:rFonts w:ascii="Times New Roman" w:hAnsi="Times New Roman"/>
          <w:color w:val="000000" w:themeColor="text1"/>
        </w:rPr>
        <w:t xml:space="preserve">of emotion in decision-making </w:t>
      </w:r>
      <w:r w:rsidR="00A104E2" w:rsidRPr="004D0C6F">
        <w:rPr>
          <w:rFonts w:ascii="Times New Roman" w:hAnsi="Times New Roman"/>
          <w:color w:val="000000" w:themeColor="text1"/>
        </w:rPr>
        <w:t xml:space="preserve">and reward </w:t>
      </w:r>
      <w:r w:rsidR="00B579BA" w:rsidRPr="004D0C6F">
        <w:rPr>
          <w:rFonts w:ascii="Times New Roman" w:hAnsi="Times New Roman"/>
          <w:color w:val="000000" w:themeColor="text1"/>
        </w:rPr>
        <w:t xml:space="preserve">processing </w:t>
      </w:r>
      <w:r w:rsidR="00045610" w:rsidRPr="004D0C6F">
        <w:rPr>
          <w:rFonts w:ascii="Times New Roman" w:hAnsi="Times New Roman"/>
          <w:color w:val="000000" w:themeColor="text1"/>
        </w:rPr>
        <w:fldChar w:fldCharType="begin"/>
      </w:r>
      <w:r w:rsidR="00D81D8C" w:rsidRPr="004D0C6F">
        <w:rPr>
          <w:rFonts w:ascii="Times New Roman" w:hAnsi="Times New Roman"/>
          <w:color w:val="000000" w:themeColor="text1"/>
        </w:rPr>
        <w:instrText xml:space="preserve"> ADDIN EN.CITE &lt;EndNote&gt;&lt;Cite&gt;&lt;Author&gt;Bechara&lt;/Author&gt;&lt;Year&gt;2000&lt;/Year&gt;&lt;RecNum&gt;138&lt;/RecNum&gt;&lt;Prefix&gt;reviewed in &lt;/Prefix&gt;&lt;DisplayText&gt;(reviewed in Bechara, 2000)&lt;/DisplayText&gt;&lt;record&gt;&lt;rec-number&gt;138&lt;/rec-number&gt;&lt;foreign-keys&gt;&lt;key app="EN" db-id="wpzx0e9rpfxdzhe9tzl5pr9hez50pas5xsfx"&gt;138&lt;/key&gt;&lt;/foreign-keys&gt;&lt;ref-type name="Journal Article"&gt;17&lt;/ref-type&gt;&lt;contributors&gt;&lt;authors&gt;&lt;author&gt;Bechara, A.&lt;/author&gt;&lt;/authors&gt;&lt;/contributors&gt;&lt;titles&gt;&lt;title&gt;Emotion, Decision Making and the Orbitofrontal Cortex&lt;/title&gt;&lt;secondary-title&gt;Cerebral Cortex&lt;/secondary-title&gt;&lt;/titles&gt;&lt;pages&gt;295-307&lt;/pages&gt;&lt;volume&gt;10&lt;/volume&gt;&lt;number&gt;3&lt;/number&gt;&lt;dates&gt;&lt;year&gt;2000&lt;/year&gt;&lt;/dates&gt;&lt;isbn&gt;14602199&lt;/isbn&gt;&lt;urls&gt;&lt;/urls&gt;&lt;electronic-resource-num&gt;10.1093/cercor/10.3.295&lt;/electronic-resource-num&gt;&lt;/record&gt;&lt;/Cite&gt;&lt;/EndNote&gt;</w:instrText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D81D8C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6" w:tooltip="Bechara, 2000 #138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reviewed in Bechara, 2000</w:t>
        </w:r>
      </w:hyperlink>
      <w:r w:rsidR="00D81D8C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7F4314" w:rsidRPr="004D0C6F">
        <w:rPr>
          <w:rFonts w:ascii="Times New Roman" w:hAnsi="Times New Roman"/>
          <w:color w:val="000000" w:themeColor="text1"/>
        </w:rPr>
        <w:t xml:space="preserve">. Given </w:t>
      </w:r>
      <w:r w:rsidR="00525B53" w:rsidRPr="004D0C6F">
        <w:rPr>
          <w:rFonts w:ascii="Times New Roman" w:hAnsi="Times New Roman"/>
          <w:color w:val="000000" w:themeColor="text1"/>
        </w:rPr>
        <w:t>the</w:t>
      </w:r>
      <w:r w:rsidR="00B579BA" w:rsidRPr="004D0C6F">
        <w:rPr>
          <w:rFonts w:ascii="Times New Roman" w:hAnsi="Times New Roman"/>
          <w:color w:val="000000" w:themeColor="text1"/>
        </w:rPr>
        <w:t xml:space="preserve"> relevance of such</w:t>
      </w:r>
      <w:r w:rsidR="00525B53" w:rsidRPr="004D0C6F">
        <w:rPr>
          <w:rFonts w:ascii="Times New Roman" w:hAnsi="Times New Roman"/>
          <w:color w:val="000000" w:themeColor="text1"/>
        </w:rPr>
        <w:t xml:space="preserve"> symptoms </w:t>
      </w:r>
      <w:r w:rsidR="00B579BA" w:rsidRPr="004D0C6F">
        <w:rPr>
          <w:rFonts w:ascii="Times New Roman" w:hAnsi="Times New Roman"/>
          <w:color w:val="000000" w:themeColor="text1"/>
        </w:rPr>
        <w:t xml:space="preserve">for </w:t>
      </w:r>
      <w:r w:rsidR="00525B53" w:rsidRPr="004D0C6F">
        <w:rPr>
          <w:rFonts w:ascii="Times New Roman" w:hAnsi="Times New Roman"/>
          <w:color w:val="000000" w:themeColor="text1"/>
        </w:rPr>
        <w:t xml:space="preserve">ADHD, these studies indirectly support involvement of these tracts in </w:t>
      </w:r>
      <w:r w:rsidR="00B579BA" w:rsidRPr="004D0C6F">
        <w:rPr>
          <w:rFonts w:ascii="Times New Roman" w:hAnsi="Times New Roman"/>
          <w:color w:val="000000" w:themeColor="text1"/>
        </w:rPr>
        <w:t xml:space="preserve">the </w:t>
      </w:r>
      <w:r w:rsidR="00525B53" w:rsidRPr="004D0C6F">
        <w:rPr>
          <w:rFonts w:ascii="Times New Roman" w:hAnsi="Times New Roman"/>
          <w:color w:val="000000" w:themeColor="text1"/>
        </w:rPr>
        <w:t>pathophysiology of ADHD.</w:t>
      </w:r>
    </w:p>
    <w:p w:rsidR="00525B53" w:rsidRPr="004D0C6F" w:rsidRDefault="00525B53" w:rsidP="00F854E6">
      <w:pPr>
        <w:widowControl/>
        <w:spacing w:line="480" w:lineRule="auto"/>
        <w:ind w:firstLine="960"/>
        <w:rPr>
          <w:rFonts w:ascii="Times New Roman" w:hAnsi="Times New Roman"/>
          <w:color w:val="000000" w:themeColor="text1"/>
        </w:rPr>
      </w:pPr>
    </w:p>
    <w:p w:rsidR="00D31B80" w:rsidRPr="004D0C6F" w:rsidRDefault="00D31B80" w:rsidP="00F854E6">
      <w:pPr>
        <w:widowControl/>
        <w:spacing w:line="480" w:lineRule="auto"/>
        <w:ind w:firstLine="960"/>
        <w:jc w:val="left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 xml:space="preserve">Two meta-analyses of DTI studies with individuals with ADHD have been reported </w: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2YW4gRXdpams8L0F1dGhvcj48WWVhcj4yMDEyPC9ZZWFy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=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2YW4gRXdpams8L0F1dGhvcj48WWVhcj4yMDEyPC9ZZWFy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=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57" w:tooltip="van Ewijk, 2012 #44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Van Ewijk et al., 2012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12" w:tooltip="Chen, 2016 #128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Chen et al., 2016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 xml:space="preserve">. The first study integrated both WBVBA and TBSS study into </w:t>
      </w:r>
      <w:r w:rsidR="00B579BA" w:rsidRPr="004D0C6F">
        <w:rPr>
          <w:rFonts w:ascii="Times New Roman" w:hAnsi="Times New Roman"/>
          <w:color w:val="000000" w:themeColor="text1"/>
        </w:rPr>
        <w:t xml:space="preserve">a </w:t>
      </w:r>
      <w:r w:rsidRPr="004D0C6F">
        <w:rPr>
          <w:rFonts w:ascii="Times New Roman" w:hAnsi="Times New Roman"/>
          <w:color w:val="000000" w:themeColor="text1"/>
        </w:rPr>
        <w:t>whole brain template</w:t>
      </w:r>
      <w:r w:rsidR="00A850B8" w:rsidRPr="004D0C6F">
        <w:rPr>
          <w:rFonts w:ascii="Times New Roman" w:hAnsi="Times New Roman"/>
          <w:color w:val="000000" w:themeColor="text1"/>
        </w:rPr>
        <w:t xml:space="preserve"> </w:t>
      </w:r>
      <w:r w:rsidR="00045610" w:rsidRPr="004D0C6F">
        <w:rPr>
          <w:rFonts w:ascii="Times New Roman" w:hAnsi="Times New Roman"/>
          <w:color w:val="000000" w:themeColor="text1"/>
        </w:rPr>
        <w:fldChar w:fldCharType="begin"/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 &lt;EndNote&gt;&lt;Cite&gt;&lt;Author&gt;van Ewijk&lt;/Author&gt;&lt;Year&gt;2012&lt;/Year&gt;&lt;RecNum&gt;44&lt;/RecNum&gt;&lt;DisplayText&gt;(Van Ewijk et al., 2012)&lt;/DisplayText&gt;&lt;record&gt;&lt;rec-number&gt;44&lt;/rec-number&gt;&lt;foreign-keys&gt;&lt;key app="EN" db-id="wpzx0e9rpfxdzhe9tzl5pr9hez50pas5xsfx"&gt;44&lt;/key&gt;&lt;/foreign-keys&gt;&lt;ref-type name="Journal Article"&gt;17&lt;/ref-type&gt;&lt;contributors&gt;&lt;authors&gt;&lt;author&gt;van Ewijk, H.&lt;/author&gt;&lt;author&gt;Heslenfeld, D. J.&lt;/author&gt;&lt;author&gt;Zwiers, M. P.&lt;/author&gt;&lt;author&gt;Buitelaar, J. K.&lt;/author&gt;&lt;author&gt;Oosterlaan, J.&lt;/author&gt;&lt;/authors&gt;&lt;/contributors&gt;&lt;auth-address&gt;Department of Clinical Neuropsychology, VU University Amsterdam, The Netherlands. h.van.ewijk@psy.vu.nl&lt;/auth-address&gt;&lt;titles&gt;&lt;title&gt;Diffusion tensor imaging in attention deficit/hyperactivity disorder: a systematic review and meta-analysis&lt;/title&gt;&lt;secondary-title&gt;Neuroscience &amp;amp; Biobehavioral Reviews&lt;/secondary-title&gt;&lt;alt-title&gt;Neuroscience and biobehavioral reviews&lt;/alt-title&gt;&lt;/titles&gt;&lt;periodical&gt;&lt;full-title&gt;Neuroscience &amp;amp; Biobehavioral Reviews&lt;/full-title&gt;&lt;/periodical&gt;&lt;pages&gt;1093-106&lt;/pages&gt;&lt;volume&gt;36&lt;/volume&gt;&lt;number&gt;4&lt;/number&gt;&lt;keywords&gt;&lt;keyword&gt;Attention Deficit Disorder with Hyperactivity/*pathology/psychology&lt;/keyword&gt;&lt;keyword&gt;Behavior/physiology&lt;/keyword&gt;&lt;keyword&gt;Brain/pathology&lt;/keyword&gt;&lt;keyword&gt;Cognition/physiology&lt;/keyword&gt;&lt;keyword&gt;Diffusion Tensor Imaging/*methods&lt;/keyword&gt;&lt;keyword&gt;Humans&lt;/keyword&gt;&lt;keyword&gt;Image Interpretation, Computer-Assisted&lt;/keyword&gt;&lt;keyword&gt;Likelihood Functions&lt;/keyword&gt;&lt;/keywords&gt;&lt;dates&gt;&lt;year&gt;2012&lt;/year&gt;&lt;pub-dates&gt;&lt;date&gt;Apr&lt;/date&gt;&lt;/pub-dates&gt;&lt;/dates&gt;&lt;isbn&gt;1873-7528 (Electronic)&amp;#xD;0149-7634 (Linking)&lt;/isbn&gt;&lt;accession-num&gt;22305957&lt;/accession-num&gt;&lt;urls&gt;&lt;related-urls&gt;&lt;url&gt;http://www.ncbi.nlm.nih.gov/pubmed/22305957&lt;/url&gt;&lt;/related-urls&gt;&lt;/urls&gt;&lt;electronic-resource-num&gt;10.1016/j.neubiorev.2012.01.003&lt;/electronic-resource-num&gt;&lt;/record&gt;&lt;/Cite&gt;&lt;/EndNote&gt;</w:instrText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57" w:tooltip="van Ewijk, 2012 #44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Van Ewijk et al., 2012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A850B8" w:rsidRPr="004D0C6F">
        <w:rPr>
          <w:rFonts w:ascii="Times New Roman" w:hAnsi="Times New Roman"/>
          <w:color w:val="000000" w:themeColor="text1"/>
        </w:rPr>
        <w:t>. This procedure</w:t>
      </w:r>
      <w:r w:rsidRPr="004D0C6F">
        <w:rPr>
          <w:rFonts w:ascii="Times New Roman" w:hAnsi="Times New Roman"/>
          <w:color w:val="000000" w:themeColor="text1"/>
        </w:rPr>
        <w:t xml:space="preserve"> is problematic because it violates </w:t>
      </w:r>
      <w:r w:rsidR="00B579BA" w:rsidRPr="004D0C6F">
        <w:rPr>
          <w:rFonts w:ascii="Times New Roman" w:hAnsi="Times New Roman"/>
          <w:color w:val="000000" w:themeColor="text1"/>
        </w:rPr>
        <w:t xml:space="preserve">the </w:t>
      </w:r>
      <w:r w:rsidRPr="004D0C6F">
        <w:rPr>
          <w:rFonts w:ascii="Times New Roman" w:hAnsi="Times New Roman"/>
          <w:color w:val="000000" w:themeColor="text1"/>
        </w:rPr>
        <w:t xml:space="preserve">assumption </w:t>
      </w:r>
      <w:r w:rsidR="00A850B8" w:rsidRPr="004D0C6F">
        <w:rPr>
          <w:rFonts w:ascii="Times New Roman" w:hAnsi="Times New Roman"/>
          <w:color w:val="000000" w:themeColor="text1"/>
        </w:rPr>
        <w:t>under the null hypothesis</w:t>
      </w:r>
      <w:r w:rsidR="00B579BA" w:rsidRPr="004D0C6F">
        <w:rPr>
          <w:rFonts w:ascii="Times New Roman" w:hAnsi="Times New Roman"/>
          <w:color w:val="000000" w:themeColor="text1"/>
        </w:rPr>
        <w:t xml:space="preserve"> that</w:t>
      </w:r>
      <w:r w:rsidR="00441EE9" w:rsidRPr="004D0C6F">
        <w:rPr>
          <w:rFonts w:ascii="Times New Roman" w:hAnsi="Times New Roman"/>
          <w:color w:val="000000" w:themeColor="text1"/>
        </w:rPr>
        <w:t xml:space="preserve"> the expected difference</w:t>
      </w:r>
      <w:r w:rsidRPr="004D0C6F">
        <w:rPr>
          <w:rFonts w:ascii="Times New Roman" w:hAnsi="Times New Roman"/>
          <w:color w:val="000000" w:themeColor="text1"/>
        </w:rPr>
        <w:t xml:space="preserve"> of FA is equal at every voxel. </w:t>
      </w:r>
      <w:r w:rsidR="004226E3" w:rsidRPr="004D0C6F">
        <w:rPr>
          <w:rFonts w:ascii="Times New Roman" w:hAnsi="Times New Roman"/>
          <w:color w:val="000000" w:themeColor="text1"/>
        </w:rPr>
        <w:t>Although t</w:t>
      </w:r>
      <w:r w:rsidR="00A850B8" w:rsidRPr="004D0C6F">
        <w:rPr>
          <w:rFonts w:ascii="Times New Roman" w:hAnsi="Times New Roman"/>
          <w:color w:val="000000" w:themeColor="text1"/>
        </w:rPr>
        <w:t xml:space="preserve">he </w:t>
      </w:r>
      <w:r w:rsidR="00B579BA" w:rsidRPr="004D0C6F">
        <w:rPr>
          <w:rFonts w:ascii="Times New Roman" w:hAnsi="Times New Roman"/>
          <w:color w:val="000000" w:themeColor="text1"/>
        </w:rPr>
        <w:t xml:space="preserve">more recent </w:t>
      </w:r>
      <w:r w:rsidR="00A850B8" w:rsidRPr="004D0C6F">
        <w:rPr>
          <w:rFonts w:ascii="Times New Roman" w:hAnsi="Times New Roman"/>
          <w:color w:val="000000" w:themeColor="text1"/>
        </w:rPr>
        <w:t xml:space="preserve">study </w:t>
      </w:r>
      <w:r w:rsidR="00525B53" w:rsidRPr="004D0C6F">
        <w:rPr>
          <w:rFonts w:ascii="Times New Roman" w:hAnsi="Times New Roman"/>
          <w:color w:val="000000" w:themeColor="text1"/>
        </w:rPr>
        <w:t>overc</w:t>
      </w:r>
      <w:r w:rsidR="00B579BA" w:rsidRPr="004D0C6F">
        <w:rPr>
          <w:rFonts w:ascii="Times New Roman" w:hAnsi="Times New Roman"/>
          <w:color w:val="000000" w:themeColor="text1"/>
        </w:rPr>
        <w:t>a</w:t>
      </w:r>
      <w:r w:rsidR="00525B53" w:rsidRPr="004D0C6F">
        <w:rPr>
          <w:rFonts w:ascii="Times New Roman" w:hAnsi="Times New Roman"/>
          <w:color w:val="000000" w:themeColor="text1"/>
        </w:rPr>
        <w:t xml:space="preserve">me this drawback, </w:t>
      </w:r>
      <w:r w:rsidR="00B579BA" w:rsidRPr="004D0C6F">
        <w:rPr>
          <w:rFonts w:ascii="Times New Roman" w:hAnsi="Times New Roman"/>
          <w:color w:val="000000" w:themeColor="text1"/>
        </w:rPr>
        <w:t xml:space="preserve">it did so by </w:t>
      </w:r>
      <w:r w:rsidR="00525B53" w:rsidRPr="004D0C6F">
        <w:rPr>
          <w:rFonts w:ascii="Times New Roman" w:hAnsi="Times New Roman"/>
          <w:color w:val="000000" w:themeColor="text1"/>
        </w:rPr>
        <w:t>completely exclud</w:t>
      </w:r>
      <w:r w:rsidR="00B579BA" w:rsidRPr="004D0C6F">
        <w:rPr>
          <w:rFonts w:ascii="Times New Roman" w:hAnsi="Times New Roman"/>
          <w:color w:val="000000" w:themeColor="text1"/>
        </w:rPr>
        <w:t>ing</w:t>
      </w:r>
      <w:r w:rsidR="00525B53" w:rsidRPr="004D0C6F">
        <w:rPr>
          <w:rFonts w:ascii="Times New Roman" w:hAnsi="Times New Roman"/>
          <w:color w:val="000000" w:themeColor="text1"/>
        </w:rPr>
        <w:t xml:space="preserve"> WBVBA studies</w:t>
      </w:r>
      <w:r w:rsidR="002C624D" w:rsidRPr="004D0C6F">
        <w:rPr>
          <w:rFonts w:ascii="Times New Roman" w:hAnsi="Times New Roman"/>
          <w:color w:val="000000" w:themeColor="text1"/>
        </w:rPr>
        <w:t xml:space="preserve"> </w: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DaGVuPC9BdXRob3I+PFllYXI+MjAxNjwvWWVhcj48UmVj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DaGVuPC9BdXRob3I+PFllYXI+MjAxNjwvWWVhcj48UmVj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12" w:tooltip="Chen, 2016 #128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Chen et al., 2016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525B53" w:rsidRPr="004D0C6F">
        <w:rPr>
          <w:rFonts w:ascii="Times New Roman" w:hAnsi="Times New Roman"/>
          <w:color w:val="000000" w:themeColor="text1"/>
        </w:rPr>
        <w:t xml:space="preserve">. Thus, </w:t>
      </w:r>
      <w:r w:rsidR="00F861C8" w:rsidRPr="004D0C6F">
        <w:rPr>
          <w:rFonts w:ascii="Times New Roman" w:hAnsi="Times New Roman"/>
          <w:color w:val="000000" w:themeColor="text1"/>
        </w:rPr>
        <w:t xml:space="preserve">neither </w:t>
      </w:r>
      <w:r w:rsidR="00525B53" w:rsidRPr="004D0C6F">
        <w:rPr>
          <w:rFonts w:ascii="Times New Roman" w:hAnsi="Times New Roman"/>
          <w:color w:val="000000" w:themeColor="text1"/>
        </w:rPr>
        <w:t xml:space="preserve">analysis </w:t>
      </w:r>
      <w:r w:rsidR="00F861C8" w:rsidRPr="004D0C6F">
        <w:rPr>
          <w:rFonts w:ascii="Times New Roman" w:hAnsi="Times New Roman"/>
          <w:color w:val="000000" w:themeColor="text1"/>
        </w:rPr>
        <w:t xml:space="preserve">considered </w:t>
      </w:r>
      <w:r w:rsidR="00525B53" w:rsidRPr="004D0C6F">
        <w:rPr>
          <w:rFonts w:ascii="Times New Roman" w:hAnsi="Times New Roman"/>
          <w:color w:val="000000" w:themeColor="text1"/>
        </w:rPr>
        <w:t xml:space="preserve">replicability of findings across different </w:t>
      </w:r>
      <w:r w:rsidR="00745902" w:rsidRPr="004D0C6F">
        <w:rPr>
          <w:rFonts w:ascii="Times New Roman" w:hAnsi="Times New Roman"/>
          <w:color w:val="000000" w:themeColor="text1"/>
        </w:rPr>
        <w:t xml:space="preserve">preprocessing and </w:t>
      </w:r>
      <w:r w:rsidR="00525B53" w:rsidRPr="004D0C6F">
        <w:rPr>
          <w:rFonts w:ascii="Times New Roman" w:hAnsi="Times New Roman"/>
          <w:color w:val="000000" w:themeColor="text1"/>
        </w:rPr>
        <w:t xml:space="preserve">analytic procedures. </w:t>
      </w:r>
      <w:r w:rsidR="002C624D" w:rsidRPr="004D0C6F">
        <w:rPr>
          <w:rFonts w:ascii="Times New Roman" w:hAnsi="Times New Roman"/>
          <w:color w:val="000000" w:themeColor="text1"/>
        </w:rPr>
        <w:t xml:space="preserve">Further, </w:t>
      </w:r>
      <w:r w:rsidR="00F861C8" w:rsidRPr="004D0C6F">
        <w:rPr>
          <w:rFonts w:ascii="Times New Roman" w:hAnsi="Times New Roman"/>
          <w:color w:val="000000" w:themeColor="text1"/>
        </w:rPr>
        <w:t xml:space="preserve">neither </w:t>
      </w:r>
      <w:r w:rsidR="00CC0B72" w:rsidRPr="004D0C6F">
        <w:rPr>
          <w:rFonts w:ascii="Times New Roman" w:hAnsi="Times New Roman"/>
          <w:color w:val="000000" w:themeColor="text1"/>
        </w:rPr>
        <w:t>analysis focus</w:t>
      </w:r>
      <w:r w:rsidR="00F861C8" w:rsidRPr="004D0C6F">
        <w:rPr>
          <w:rFonts w:ascii="Times New Roman" w:hAnsi="Times New Roman"/>
          <w:color w:val="000000" w:themeColor="text1"/>
        </w:rPr>
        <w:t>ed</w:t>
      </w:r>
      <w:r w:rsidR="00CC0B72" w:rsidRPr="004D0C6F">
        <w:rPr>
          <w:rFonts w:ascii="Times New Roman" w:hAnsi="Times New Roman"/>
          <w:color w:val="000000" w:themeColor="text1"/>
        </w:rPr>
        <w:t xml:space="preserve"> on </w:t>
      </w:r>
      <w:r w:rsidR="00EB4103" w:rsidRPr="004D0C6F">
        <w:rPr>
          <w:rFonts w:ascii="Times New Roman" w:hAnsi="Times New Roman"/>
          <w:color w:val="000000" w:themeColor="text1"/>
        </w:rPr>
        <w:t>a possible cause of artifactual results</w:t>
      </w:r>
      <w:r w:rsidR="00CC0B72" w:rsidRPr="004D0C6F">
        <w:rPr>
          <w:rFonts w:ascii="Times New Roman" w:hAnsi="Times New Roman"/>
          <w:color w:val="000000" w:themeColor="text1"/>
        </w:rPr>
        <w:t>,</w:t>
      </w:r>
      <w:r w:rsidR="00EB4103" w:rsidRPr="004D0C6F">
        <w:rPr>
          <w:rFonts w:ascii="Times New Roman" w:hAnsi="Times New Roman"/>
          <w:color w:val="000000" w:themeColor="text1"/>
        </w:rPr>
        <w:t xml:space="preserve"> i.e., head</w:t>
      </w:r>
      <w:r w:rsidR="00CC0B72" w:rsidRPr="004D0C6F">
        <w:rPr>
          <w:rFonts w:ascii="Times New Roman" w:hAnsi="Times New Roman"/>
          <w:color w:val="000000" w:themeColor="text1"/>
        </w:rPr>
        <w:t xml:space="preserve"> motion.</w:t>
      </w:r>
      <w:r w:rsidR="00134420" w:rsidRPr="004D0C6F">
        <w:rPr>
          <w:rFonts w:ascii="Times New Roman" w:hAnsi="Times New Roman"/>
          <w:color w:val="000000" w:themeColor="text1"/>
        </w:rPr>
        <w:t xml:space="preserve"> The current meta-analysis avoided these drawbacks by conducting </w:t>
      </w:r>
      <w:r w:rsidR="00F861C8" w:rsidRPr="004D0C6F">
        <w:rPr>
          <w:rFonts w:ascii="Times New Roman" w:hAnsi="Times New Roman"/>
          <w:color w:val="000000" w:themeColor="text1"/>
        </w:rPr>
        <w:t xml:space="preserve">separate </w:t>
      </w:r>
      <w:r w:rsidR="00134420" w:rsidRPr="004D0C6F">
        <w:rPr>
          <w:rFonts w:ascii="Times New Roman" w:hAnsi="Times New Roman"/>
          <w:color w:val="000000" w:themeColor="text1"/>
        </w:rPr>
        <w:t>meta-analyses of TBSS studies and WBVBA studies</w:t>
      </w:r>
      <w:r w:rsidR="00F861C8" w:rsidRPr="004D0C6F">
        <w:rPr>
          <w:rFonts w:ascii="Times New Roman" w:hAnsi="Times New Roman"/>
          <w:color w:val="000000" w:themeColor="text1"/>
        </w:rPr>
        <w:t xml:space="preserve"> </w:t>
      </w:r>
      <w:r w:rsidR="00134420" w:rsidRPr="004D0C6F">
        <w:rPr>
          <w:rFonts w:ascii="Times New Roman" w:hAnsi="Times New Roman"/>
          <w:color w:val="000000" w:themeColor="text1"/>
        </w:rPr>
        <w:t xml:space="preserve">and </w:t>
      </w:r>
      <w:r w:rsidR="008A5B09" w:rsidRPr="004D0C6F">
        <w:rPr>
          <w:rFonts w:ascii="Times New Roman" w:hAnsi="Times New Roman"/>
          <w:color w:val="000000" w:themeColor="text1"/>
        </w:rPr>
        <w:t xml:space="preserve">providing a qualitative review </w:t>
      </w:r>
      <w:r w:rsidR="00D724E9" w:rsidRPr="004D0C6F">
        <w:rPr>
          <w:rFonts w:ascii="Times New Roman" w:hAnsi="Times New Roman"/>
          <w:color w:val="000000" w:themeColor="text1"/>
        </w:rPr>
        <w:t xml:space="preserve">on </w:t>
      </w:r>
      <w:r w:rsidR="005C2293" w:rsidRPr="004D0C6F">
        <w:rPr>
          <w:rFonts w:ascii="Times New Roman" w:hAnsi="Times New Roman"/>
          <w:color w:val="000000" w:themeColor="text1"/>
        </w:rPr>
        <w:t>possible</w:t>
      </w:r>
      <w:r w:rsidR="008A5B09" w:rsidRPr="004D0C6F">
        <w:rPr>
          <w:rFonts w:ascii="Times New Roman" w:hAnsi="Times New Roman"/>
          <w:color w:val="000000" w:themeColor="text1"/>
        </w:rPr>
        <w:t xml:space="preserve"> </w:t>
      </w:r>
      <w:r w:rsidR="00134420" w:rsidRPr="004D0C6F">
        <w:rPr>
          <w:rFonts w:ascii="Times New Roman" w:hAnsi="Times New Roman"/>
          <w:color w:val="000000" w:themeColor="text1"/>
        </w:rPr>
        <w:t>motion</w:t>
      </w:r>
      <w:r w:rsidR="008A5B09" w:rsidRPr="004D0C6F">
        <w:rPr>
          <w:rFonts w:ascii="Times New Roman" w:hAnsi="Times New Roman"/>
          <w:color w:val="000000" w:themeColor="text1"/>
        </w:rPr>
        <w:t xml:space="preserve"> </w:t>
      </w:r>
      <w:r w:rsidR="005C2293" w:rsidRPr="004D0C6F">
        <w:rPr>
          <w:rFonts w:ascii="Times New Roman" w:hAnsi="Times New Roman"/>
          <w:color w:val="000000" w:themeColor="text1"/>
        </w:rPr>
        <w:t>effects i</w:t>
      </w:r>
      <w:r w:rsidR="008A5B09" w:rsidRPr="004D0C6F">
        <w:rPr>
          <w:rFonts w:ascii="Times New Roman" w:hAnsi="Times New Roman"/>
          <w:color w:val="000000" w:themeColor="text1"/>
        </w:rPr>
        <w:t>n the TBSS studies</w:t>
      </w:r>
      <w:r w:rsidR="00134420" w:rsidRPr="004D0C6F">
        <w:rPr>
          <w:rFonts w:ascii="Times New Roman" w:hAnsi="Times New Roman"/>
          <w:color w:val="000000" w:themeColor="text1"/>
        </w:rPr>
        <w:t>.</w:t>
      </w:r>
      <w:r w:rsidR="003A75C8" w:rsidRPr="004D0C6F">
        <w:rPr>
          <w:rFonts w:ascii="Times New Roman" w:hAnsi="Times New Roman"/>
          <w:color w:val="000000" w:themeColor="text1"/>
        </w:rPr>
        <w:t xml:space="preserve"> Surprisingly, the results of WBVBA and TBSS </w:t>
      </w:r>
      <w:r w:rsidR="00D724E9" w:rsidRPr="004D0C6F">
        <w:rPr>
          <w:rFonts w:ascii="Times New Roman" w:hAnsi="Times New Roman"/>
          <w:color w:val="000000" w:themeColor="text1"/>
        </w:rPr>
        <w:t xml:space="preserve">meta-analyses yielded </w:t>
      </w:r>
      <w:r w:rsidR="003A75C8" w:rsidRPr="004D0C6F">
        <w:rPr>
          <w:rFonts w:ascii="Times New Roman" w:hAnsi="Times New Roman"/>
          <w:color w:val="000000" w:themeColor="text1"/>
        </w:rPr>
        <w:t>opposite direction</w:t>
      </w:r>
      <w:r w:rsidR="00D724E9" w:rsidRPr="004D0C6F">
        <w:rPr>
          <w:rFonts w:ascii="Times New Roman" w:hAnsi="Times New Roman"/>
          <w:color w:val="000000" w:themeColor="text1"/>
        </w:rPr>
        <w:t xml:space="preserve">alities </w:t>
      </w:r>
      <w:r w:rsidR="003A75C8" w:rsidRPr="004D0C6F">
        <w:rPr>
          <w:rFonts w:ascii="Times New Roman" w:hAnsi="Times New Roman"/>
          <w:color w:val="000000" w:themeColor="text1"/>
        </w:rPr>
        <w:t>(high</w:t>
      </w:r>
      <w:r w:rsidR="00D724E9" w:rsidRPr="004D0C6F">
        <w:rPr>
          <w:rFonts w:ascii="Times New Roman" w:hAnsi="Times New Roman"/>
          <w:color w:val="000000" w:themeColor="text1"/>
        </w:rPr>
        <w:t>er</w:t>
      </w:r>
      <w:r w:rsidR="003A75C8" w:rsidRPr="004D0C6F">
        <w:rPr>
          <w:rFonts w:ascii="Times New Roman" w:hAnsi="Times New Roman"/>
          <w:color w:val="000000" w:themeColor="text1"/>
        </w:rPr>
        <w:t xml:space="preserve"> FA in WBVBA </w:t>
      </w:r>
      <w:r w:rsidR="00D724E9" w:rsidRPr="004D0C6F">
        <w:rPr>
          <w:rFonts w:ascii="Times New Roman" w:hAnsi="Times New Roman"/>
          <w:color w:val="000000" w:themeColor="text1"/>
        </w:rPr>
        <w:t xml:space="preserve">and </w:t>
      </w:r>
      <w:r w:rsidR="003A75C8" w:rsidRPr="004D0C6F">
        <w:rPr>
          <w:rFonts w:ascii="Times New Roman" w:hAnsi="Times New Roman"/>
          <w:color w:val="000000" w:themeColor="text1"/>
        </w:rPr>
        <w:t>low</w:t>
      </w:r>
      <w:r w:rsidR="00D724E9" w:rsidRPr="004D0C6F">
        <w:rPr>
          <w:rFonts w:ascii="Times New Roman" w:hAnsi="Times New Roman"/>
          <w:color w:val="000000" w:themeColor="text1"/>
        </w:rPr>
        <w:t>er</w:t>
      </w:r>
      <w:r w:rsidR="003A75C8" w:rsidRPr="004D0C6F">
        <w:rPr>
          <w:rFonts w:ascii="Times New Roman" w:hAnsi="Times New Roman"/>
          <w:color w:val="000000" w:themeColor="text1"/>
        </w:rPr>
        <w:t xml:space="preserve"> FA in TBSS) in some tracts</w:t>
      </w:r>
      <w:r w:rsidR="00D724E9" w:rsidRPr="004D0C6F">
        <w:rPr>
          <w:rFonts w:ascii="Times New Roman" w:hAnsi="Times New Roman"/>
          <w:color w:val="000000" w:themeColor="text1"/>
        </w:rPr>
        <w:t xml:space="preserve"> relative to healthy comparison participants</w:t>
      </w:r>
      <w:r w:rsidR="003A75C8" w:rsidRPr="004D0C6F">
        <w:rPr>
          <w:rFonts w:ascii="Times New Roman" w:hAnsi="Times New Roman"/>
          <w:color w:val="000000" w:themeColor="text1"/>
        </w:rPr>
        <w:t xml:space="preserve">. </w:t>
      </w:r>
      <w:r w:rsidR="00050DC3" w:rsidRPr="004D0C6F">
        <w:rPr>
          <w:rFonts w:ascii="Times New Roman" w:hAnsi="Times New Roman"/>
          <w:color w:val="000000" w:themeColor="text1"/>
        </w:rPr>
        <w:t xml:space="preserve">Besides the potential influence of differences in WBVBA and TBSS preprocessing methods, the difference in locus of white matter may contribute difference in findings between WBVBA and TBSS. </w:t>
      </w:r>
      <w:r w:rsidR="004D2690" w:rsidRPr="004D0C6F">
        <w:rPr>
          <w:rFonts w:ascii="Times New Roman" w:hAnsi="Times New Roman"/>
          <w:color w:val="000000" w:themeColor="text1"/>
        </w:rPr>
        <w:t xml:space="preserve">TBSS focuses on the center of tracts, while the large proportion of area examined by WBVBA is in the periphery of tracts. Thus, </w:t>
      </w:r>
      <w:r w:rsidR="00D724E9" w:rsidRPr="004D0C6F">
        <w:rPr>
          <w:rFonts w:ascii="Times New Roman" w:hAnsi="Times New Roman"/>
          <w:color w:val="000000" w:themeColor="text1"/>
        </w:rPr>
        <w:t xml:space="preserve">we speculate that </w:t>
      </w:r>
      <w:r w:rsidR="00050DC3" w:rsidRPr="004D0C6F">
        <w:rPr>
          <w:rFonts w:ascii="Times New Roman" w:hAnsi="Times New Roman"/>
          <w:color w:val="000000" w:themeColor="text1"/>
        </w:rPr>
        <w:t xml:space="preserve">these different loci </w:t>
      </w:r>
      <w:r w:rsidR="00D724E9" w:rsidRPr="004D0C6F">
        <w:rPr>
          <w:rFonts w:ascii="Times New Roman" w:hAnsi="Times New Roman"/>
          <w:color w:val="000000" w:themeColor="text1"/>
        </w:rPr>
        <w:t xml:space="preserve">may </w:t>
      </w:r>
      <w:r w:rsidR="00050DC3" w:rsidRPr="004D0C6F">
        <w:rPr>
          <w:rFonts w:ascii="Times New Roman" w:hAnsi="Times New Roman"/>
          <w:color w:val="000000" w:themeColor="text1"/>
        </w:rPr>
        <w:t xml:space="preserve">have different </w:t>
      </w:r>
      <w:r w:rsidR="004D2690" w:rsidRPr="004D0C6F">
        <w:rPr>
          <w:rFonts w:ascii="Times New Roman" w:hAnsi="Times New Roman"/>
          <w:color w:val="000000" w:themeColor="text1"/>
        </w:rPr>
        <w:t xml:space="preserve">white matter pathology </w:t>
      </w:r>
      <w:r w:rsidR="00D724E9" w:rsidRPr="004D0C6F">
        <w:rPr>
          <w:rFonts w:ascii="Times New Roman" w:hAnsi="Times New Roman"/>
          <w:color w:val="000000" w:themeColor="text1"/>
        </w:rPr>
        <w:t xml:space="preserve">in </w:t>
      </w:r>
      <w:r w:rsidR="004D2690" w:rsidRPr="004D0C6F">
        <w:rPr>
          <w:rFonts w:ascii="Times New Roman" w:hAnsi="Times New Roman"/>
          <w:color w:val="000000" w:themeColor="text1"/>
        </w:rPr>
        <w:t>cent</w:t>
      </w:r>
      <w:r w:rsidR="00D724E9" w:rsidRPr="004D0C6F">
        <w:rPr>
          <w:rFonts w:ascii="Times New Roman" w:hAnsi="Times New Roman"/>
          <w:color w:val="000000" w:themeColor="text1"/>
        </w:rPr>
        <w:t>ral versus p</w:t>
      </w:r>
      <w:r w:rsidR="004D2690" w:rsidRPr="004D0C6F">
        <w:rPr>
          <w:rFonts w:ascii="Times New Roman" w:hAnsi="Times New Roman"/>
          <w:color w:val="000000" w:themeColor="text1"/>
        </w:rPr>
        <w:t>eripher</w:t>
      </w:r>
      <w:r w:rsidR="00D724E9" w:rsidRPr="004D0C6F">
        <w:rPr>
          <w:rFonts w:ascii="Times New Roman" w:hAnsi="Times New Roman"/>
          <w:color w:val="000000" w:themeColor="text1"/>
        </w:rPr>
        <w:t xml:space="preserve">al regions </w:t>
      </w:r>
      <w:r w:rsidR="004D2690" w:rsidRPr="004D0C6F">
        <w:rPr>
          <w:rFonts w:ascii="Times New Roman" w:hAnsi="Times New Roman"/>
          <w:color w:val="000000" w:themeColor="text1"/>
        </w:rPr>
        <w:t>of tracts.</w:t>
      </w:r>
    </w:p>
    <w:p w:rsidR="004E060B" w:rsidRPr="004D0C6F" w:rsidRDefault="004E060B" w:rsidP="00F854E6">
      <w:pPr>
        <w:widowControl/>
        <w:spacing w:line="480" w:lineRule="auto"/>
        <w:ind w:firstLine="960"/>
        <w:jc w:val="left"/>
        <w:rPr>
          <w:rFonts w:ascii="Times New Roman" w:hAnsi="Times New Roman"/>
          <w:color w:val="000000" w:themeColor="text1"/>
        </w:rPr>
      </w:pPr>
    </w:p>
    <w:p w:rsidR="004E060B" w:rsidRPr="004D0C6F" w:rsidRDefault="004E060B" w:rsidP="00F854E6">
      <w:pPr>
        <w:widowControl/>
        <w:spacing w:line="480" w:lineRule="auto"/>
        <w:jc w:val="left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 xml:space="preserve">Concern </w:t>
      </w:r>
      <w:r w:rsidR="00F861C8" w:rsidRPr="004D0C6F">
        <w:rPr>
          <w:rFonts w:ascii="Times New Roman" w:hAnsi="Times New Roman"/>
          <w:color w:val="000000" w:themeColor="text1"/>
        </w:rPr>
        <w:t xml:space="preserve">regarding head </w:t>
      </w:r>
      <w:r w:rsidRPr="004D0C6F">
        <w:rPr>
          <w:rFonts w:ascii="Times New Roman" w:hAnsi="Times New Roman"/>
          <w:color w:val="000000" w:themeColor="text1"/>
        </w:rPr>
        <w:t>motion and future directions</w:t>
      </w:r>
    </w:p>
    <w:p w:rsidR="004E060B" w:rsidRPr="004D0C6F" w:rsidRDefault="004E060B" w:rsidP="00F854E6">
      <w:pPr>
        <w:widowControl/>
        <w:spacing w:line="480" w:lineRule="auto"/>
        <w:ind w:firstLine="960"/>
        <w:jc w:val="left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 xml:space="preserve">Because there is no known </w:t>
      </w:r>
      <w:r w:rsidR="00F861C8" w:rsidRPr="004D0C6F">
        <w:rPr>
          <w:rFonts w:ascii="Times New Roman" w:hAnsi="Times New Roman"/>
          <w:color w:val="000000" w:themeColor="text1"/>
        </w:rPr>
        <w:t xml:space="preserve">head motion </w:t>
      </w:r>
      <w:r w:rsidRPr="004D0C6F">
        <w:rPr>
          <w:rFonts w:ascii="Times New Roman" w:hAnsi="Times New Roman"/>
          <w:color w:val="000000" w:themeColor="text1"/>
        </w:rPr>
        <w:t xml:space="preserve">threshold </w:t>
      </w:r>
      <w:r w:rsidR="00F861C8" w:rsidRPr="004D0C6F">
        <w:rPr>
          <w:rFonts w:ascii="Times New Roman" w:hAnsi="Times New Roman"/>
          <w:color w:val="000000" w:themeColor="text1"/>
        </w:rPr>
        <w:t xml:space="preserve">that does </w:t>
      </w:r>
      <w:r w:rsidRPr="004D0C6F">
        <w:rPr>
          <w:rFonts w:ascii="Times New Roman" w:hAnsi="Times New Roman"/>
          <w:color w:val="000000" w:themeColor="text1"/>
        </w:rPr>
        <w:t xml:space="preserve">not yield </w:t>
      </w:r>
      <w:r w:rsidR="00745902" w:rsidRPr="004D0C6F">
        <w:rPr>
          <w:rFonts w:ascii="Times New Roman" w:hAnsi="Times New Roman"/>
          <w:color w:val="000000" w:themeColor="text1"/>
        </w:rPr>
        <w:t>artifact</w:t>
      </w:r>
      <w:r w:rsidR="00EB4103" w:rsidRPr="004D0C6F">
        <w:rPr>
          <w:rFonts w:ascii="Times New Roman" w:hAnsi="Times New Roman"/>
          <w:color w:val="000000" w:themeColor="text1"/>
        </w:rPr>
        <w:t>ual</w:t>
      </w:r>
      <w:r w:rsidRPr="004D0C6F">
        <w:rPr>
          <w:rFonts w:ascii="Times New Roman" w:hAnsi="Times New Roman"/>
          <w:color w:val="000000" w:themeColor="text1"/>
        </w:rPr>
        <w:t xml:space="preserve"> DTI findings </w: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ZZW5kaWtpPC9BdXRob3I+PFllYXI+MjAxNDwvWWVhcj48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</w:fldData>
        </w:fldChar>
      </w:r>
      <w:r w:rsidR="00782671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782671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ZZW5kaWtpPC9BdXRob3I+PFllYXI+MjAxNDwvWWVhcj48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</w:fldData>
        </w:fldChar>
      </w:r>
      <w:r w:rsidR="00782671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782671" w:rsidRPr="004D0C6F">
        <w:rPr>
          <w:rFonts w:ascii="Times New Roman" w:hAnsi="Times New Roman"/>
          <w:color w:val="000000" w:themeColor="text1"/>
        </w:rPr>
      </w:r>
      <w:r w:rsidR="00782671" w:rsidRPr="004D0C6F">
        <w:rPr>
          <w:rFonts w:ascii="Times New Roman" w:hAnsi="Times New Roman"/>
          <w:color w:val="000000" w:themeColor="text1"/>
        </w:rPr>
        <w:fldChar w:fldCharType="end"/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60" w:tooltip="Yendiki, 2014 #57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Yendiki et al., 2014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 xml:space="preserve">, we </w:t>
      </w:r>
      <w:r w:rsidR="00570BCD" w:rsidRPr="004D0C6F">
        <w:rPr>
          <w:rFonts w:ascii="Times New Roman" w:hAnsi="Times New Roman"/>
          <w:color w:val="000000" w:themeColor="text1"/>
        </w:rPr>
        <w:t xml:space="preserve">focused on studies that assured the </w:t>
      </w:r>
      <w:r w:rsidR="00D724E9" w:rsidRPr="004D0C6F">
        <w:rPr>
          <w:rFonts w:ascii="Times New Roman" w:hAnsi="Times New Roman"/>
          <w:color w:val="000000" w:themeColor="text1"/>
        </w:rPr>
        <w:t xml:space="preserve">ADHD and comparison groups did not differ significantly </w:t>
      </w:r>
      <w:r w:rsidR="00570BCD" w:rsidRPr="004D0C6F">
        <w:rPr>
          <w:rFonts w:ascii="Times New Roman" w:hAnsi="Times New Roman"/>
          <w:color w:val="000000" w:themeColor="text1"/>
        </w:rPr>
        <w:t>in head motion</w:t>
      </w:r>
      <w:r w:rsidRPr="004D0C6F">
        <w:rPr>
          <w:rFonts w:ascii="Times New Roman" w:hAnsi="Times New Roman"/>
          <w:color w:val="000000" w:themeColor="text1"/>
        </w:rPr>
        <w:t xml:space="preserve">. </w:t>
      </w:r>
      <w:r w:rsidR="002555E8" w:rsidRPr="004D0C6F">
        <w:rPr>
          <w:rFonts w:ascii="Times New Roman" w:hAnsi="Times New Roman"/>
          <w:color w:val="000000" w:themeColor="text1"/>
        </w:rPr>
        <w:t>F</w:t>
      </w:r>
      <w:r w:rsidRPr="004D0C6F">
        <w:rPr>
          <w:rFonts w:ascii="Times New Roman" w:hAnsi="Times New Roman"/>
          <w:color w:val="000000" w:themeColor="text1"/>
        </w:rPr>
        <w:t xml:space="preserve">our </w:t>
      </w:r>
      <w:r w:rsidR="00745902" w:rsidRPr="004D0C6F">
        <w:rPr>
          <w:rFonts w:ascii="Times New Roman" w:hAnsi="Times New Roman"/>
          <w:color w:val="000000" w:themeColor="text1"/>
        </w:rPr>
        <w:t xml:space="preserve">out of </w:t>
      </w:r>
      <w:r w:rsidR="00570BCD" w:rsidRPr="004D0C6F">
        <w:rPr>
          <w:rFonts w:ascii="Times New Roman" w:hAnsi="Times New Roman"/>
          <w:color w:val="000000" w:themeColor="text1"/>
        </w:rPr>
        <w:t>six</w:t>
      </w:r>
      <w:r w:rsidR="00745902" w:rsidRPr="004D0C6F">
        <w:rPr>
          <w:rFonts w:ascii="Times New Roman" w:hAnsi="Times New Roman"/>
          <w:color w:val="000000" w:themeColor="text1"/>
        </w:rPr>
        <w:t xml:space="preserve"> </w:t>
      </w:r>
      <w:r w:rsidR="00F861C8" w:rsidRPr="004D0C6F">
        <w:rPr>
          <w:rFonts w:ascii="Times New Roman" w:hAnsi="Times New Roman"/>
          <w:color w:val="000000" w:themeColor="text1"/>
        </w:rPr>
        <w:t xml:space="preserve">such </w:t>
      </w:r>
      <w:r w:rsidRPr="004D0C6F">
        <w:rPr>
          <w:rFonts w:ascii="Times New Roman" w:hAnsi="Times New Roman"/>
          <w:color w:val="000000" w:themeColor="text1"/>
        </w:rPr>
        <w:t xml:space="preserve">datasets reported negative findings. Further, </w:t>
      </w:r>
      <w:r w:rsidR="00F861C8" w:rsidRPr="004D0C6F">
        <w:rPr>
          <w:rFonts w:ascii="Times New Roman" w:hAnsi="Times New Roman"/>
          <w:color w:val="000000" w:themeColor="text1"/>
        </w:rPr>
        <w:t xml:space="preserve">the </w:t>
      </w:r>
      <w:r w:rsidRPr="004D0C6F">
        <w:rPr>
          <w:rFonts w:ascii="Times New Roman" w:hAnsi="Times New Roman"/>
          <w:color w:val="000000" w:themeColor="text1"/>
        </w:rPr>
        <w:t>direction (i.e.</w:t>
      </w:r>
      <w:r w:rsidR="00F861C8" w:rsidRPr="004D0C6F">
        <w:rPr>
          <w:rFonts w:ascii="Times New Roman" w:hAnsi="Times New Roman"/>
          <w:color w:val="000000" w:themeColor="text1"/>
        </w:rPr>
        <w:t>,</w:t>
      </w:r>
      <w:r w:rsidRPr="004D0C6F">
        <w:rPr>
          <w:rFonts w:ascii="Times New Roman" w:hAnsi="Times New Roman"/>
          <w:color w:val="000000" w:themeColor="text1"/>
        </w:rPr>
        <w:t xml:space="preserve"> lower FA with greater head motion) and spatial locations (e.g.</w:t>
      </w:r>
      <w:r w:rsidR="00F861C8" w:rsidRPr="004D0C6F">
        <w:rPr>
          <w:rFonts w:ascii="Times New Roman" w:hAnsi="Times New Roman"/>
          <w:color w:val="000000" w:themeColor="text1"/>
        </w:rPr>
        <w:t>,</w:t>
      </w:r>
      <w:r w:rsidRPr="004D0C6F">
        <w:rPr>
          <w:rFonts w:ascii="Times New Roman" w:hAnsi="Times New Roman"/>
          <w:color w:val="000000" w:themeColor="text1"/>
        </w:rPr>
        <w:t xml:space="preserve"> anterior and posterior CC) of spurious FA findings due to motion are consistent with ADHD-related FA abnormalit</w:t>
      </w:r>
      <w:r w:rsidR="00F861C8" w:rsidRPr="004D0C6F">
        <w:rPr>
          <w:rFonts w:ascii="Times New Roman" w:hAnsi="Times New Roman"/>
          <w:color w:val="000000" w:themeColor="text1"/>
        </w:rPr>
        <w:t>ies</w:t>
      </w:r>
      <w:r w:rsidRPr="004D0C6F">
        <w:rPr>
          <w:rFonts w:ascii="Times New Roman" w:hAnsi="Times New Roman"/>
          <w:color w:val="000000" w:themeColor="text1"/>
        </w:rPr>
        <w:t xml:space="preserve"> observed in the present</w:t>
      </w:r>
      <w:r w:rsidR="008C1E36" w:rsidRPr="004D0C6F">
        <w:rPr>
          <w:rFonts w:ascii="Times New Roman" w:hAnsi="Times New Roman"/>
          <w:color w:val="000000" w:themeColor="text1"/>
        </w:rPr>
        <w:t xml:space="preserve"> TBSS</w:t>
      </w:r>
      <w:r w:rsidRPr="004D0C6F">
        <w:rPr>
          <w:rFonts w:ascii="Times New Roman" w:hAnsi="Times New Roman"/>
          <w:color w:val="000000" w:themeColor="text1"/>
        </w:rPr>
        <w:t xml:space="preserve"> meta-analysis</w:t>
      </w:r>
      <w:r w:rsidR="00E92123" w:rsidRPr="004D0C6F">
        <w:rPr>
          <w:rFonts w:ascii="Times New Roman" w:hAnsi="Times New Roman"/>
          <w:color w:val="000000" w:themeColor="text1"/>
        </w:rPr>
        <w:t xml:space="preserve"> </w:t>
      </w:r>
      <w:r w:rsidR="00E92123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ZZW5kaWtpPC9BdXRob3I+PFllYXI+MjAxNDwvWWVhcj48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</w:fldData>
        </w:fldChar>
      </w:r>
      <w:r w:rsidR="00E92123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E92123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ZZW5kaWtpPC9BdXRob3I+PFllYXI+MjAxNDwvWWVhcj48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</w:fldData>
        </w:fldChar>
      </w:r>
      <w:r w:rsidR="00E92123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E92123" w:rsidRPr="004D0C6F">
        <w:rPr>
          <w:rFonts w:ascii="Times New Roman" w:hAnsi="Times New Roman"/>
          <w:color w:val="000000" w:themeColor="text1"/>
        </w:rPr>
      </w:r>
      <w:r w:rsidR="00E92123" w:rsidRPr="004D0C6F">
        <w:rPr>
          <w:rFonts w:ascii="Times New Roman" w:hAnsi="Times New Roman"/>
          <w:color w:val="000000" w:themeColor="text1"/>
        </w:rPr>
        <w:fldChar w:fldCharType="end"/>
      </w:r>
      <w:r w:rsidR="00E92123" w:rsidRPr="004D0C6F">
        <w:rPr>
          <w:rFonts w:ascii="Times New Roman" w:hAnsi="Times New Roman"/>
          <w:color w:val="000000" w:themeColor="text1"/>
        </w:rPr>
      </w:r>
      <w:r w:rsidR="00E92123" w:rsidRPr="004D0C6F">
        <w:rPr>
          <w:rFonts w:ascii="Times New Roman" w:hAnsi="Times New Roman"/>
          <w:color w:val="000000" w:themeColor="text1"/>
        </w:rPr>
        <w:fldChar w:fldCharType="separate"/>
      </w:r>
      <w:r w:rsidR="00E92123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60" w:tooltip="Yendiki, 2014 #57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Yendiki et al., 2014</w:t>
        </w:r>
      </w:hyperlink>
      <w:r w:rsidR="00E92123" w:rsidRPr="004D0C6F">
        <w:rPr>
          <w:rFonts w:ascii="Times New Roman" w:hAnsi="Times New Roman"/>
          <w:noProof/>
          <w:color w:val="000000" w:themeColor="text1"/>
        </w:rPr>
        <w:t>)</w:t>
      </w:r>
      <w:r w:rsidR="00E92123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 xml:space="preserve">. Such consistency raises </w:t>
      </w:r>
      <w:r w:rsidR="00F861C8" w:rsidRPr="004D0C6F">
        <w:rPr>
          <w:rFonts w:ascii="Times New Roman" w:hAnsi="Times New Roman"/>
          <w:color w:val="000000" w:themeColor="text1"/>
        </w:rPr>
        <w:t>the</w:t>
      </w:r>
      <w:r w:rsidRPr="004D0C6F">
        <w:rPr>
          <w:rFonts w:ascii="Times New Roman" w:hAnsi="Times New Roman"/>
          <w:color w:val="000000" w:themeColor="text1"/>
        </w:rPr>
        <w:t xml:space="preserve"> concern that results of </w:t>
      </w:r>
      <w:r w:rsidR="00F861C8" w:rsidRPr="004D0C6F">
        <w:rPr>
          <w:rFonts w:ascii="Times New Roman" w:hAnsi="Times New Roman"/>
          <w:color w:val="000000" w:themeColor="text1"/>
        </w:rPr>
        <w:t xml:space="preserve">DTI </w:t>
      </w:r>
      <w:r w:rsidRPr="004D0C6F">
        <w:rPr>
          <w:rFonts w:ascii="Times New Roman" w:hAnsi="Times New Roman"/>
          <w:color w:val="000000" w:themeColor="text1"/>
        </w:rPr>
        <w:t>meta-analys</w:t>
      </w:r>
      <w:r w:rsidR="00F861C8" w:rsidRPr="004D0C6F">
        <w:rPr>
          <w:rFonts w:ascii="Times New Roman" w:hAnsi="Times New Roman"/>
          <w:color w:val="000000" w:themeColor="text1"/>
        </w:rPr>
        <w:t>e</w:t>
      </w:r>
      <w:r w:rsidRPr="004D0C6F">
        <w:rPr>
          <w:rFonts w:ascii="Times New Roman" w:hAnsi="Times New Roman"/>
          <w:color w:val="000000" w:themeColor="text1"/>
        </w:rPr>
        <w:t xml:space="preserve">s may be influenced by potential group differences in head motion. Future studies should measure motion </w:t>
      </w:r>
      <w:r w:rsidR="00D77A08" w:rsidRPr="004D0C6F">
        <w:rPr>
          <w:rFonts w:ascii="Times New Roman" w:hAnsi="Times New Roman"/>
          <w:color w:val="000000" w:themeColor="text1"/>
        </w:rPr>
        <w:t xml:space="preserve">during scan </w:t>
      </w:r>
      <w:r w:rsidRPr="004D0C6F">
        <w:rPr>
          <w:rFonts w:ascii="Times New Roman" w:hAnsi="Times New Roman"/>
          <w:color w:val="000000" w:themeColor="text1"/>
        </w:rPr>
        <w:t>quantitatively and assure lack of group</w:t>
      </w:r>
      <w:r w:rsidR="009B195C" w:rsidRPr="004D0C6F">
        <w:rPr>
          <w:rFonts w:ascii="Times New Roman" w:hAnsi="Times New Roman"/>
          <w:color w:val="000000" w:themeColor="text1"/>
        </w:rPr>
        <w:t>-</w:t>
      </w:r>
      <w:r w:rsidRPr="004D0C6F">
        <w:rPr>
          <w:rFonts w:ascii="Times New Roman" w:hAnsi="Times New Roman"/>
          <w:color w:val="000000" w:themeColor="text1"/>
        </w:rPr>
        <w:t xml:space="preserve">differences in head motion. </w:t>
      </w:r>
      <w:r w:rsidR="003420D2" w:rsidRPr="004D0C6F">
        <w:rPr>
          <w:rFonts w:ascii="Times New Roman" w:hAnsi="Times New Roman"/>
          <w:color w:val="000000" w:themeColor="text1"/>
        </w:rPr>
        <w:t xml:space="preserve">Unfortunately, available studies used different motion parameters. Since DTI preprocessing in FSL implements eddy current correction which does not register all the frames to </w:t>
      </w:r>
      <w:r w:rsidR="00F90D52" w:rsidRPr="004D0C6F">
        <w:rPr>
          <w:rFonts w:ascii="Times New Roman" w:hAnsi="Times New Roman"/>
          <w:color w:val="000000" w:themeColor="text1"/>
        </w:rPr>
        <w:t xml:space="preserve">a </w:t>
      </w:r>
      <w:r w:rsidR="003420D2" w:rsidRPr="004D0C6F">
        <w:rPr>
          <w:rFonts w:ascii="Times New Roman" w:hAnsi="Times New Roman"/>
          <w:color w:val="000000" w:themeColor="text1"/>
        </w:rPr>
        <w:t>reference frame, absolute frame displacement is considered to reliably provide a deviation of each frame from its first time point.</w:t>
      </w:r>
      <w:r w:rsidR="008863B6" w:rsidRPr="004D0C6F">
        <w:rPr>
          <w:rFonts w:ascii="Times New Roman" w:hAnsi="Times New Roman"/>
          <w:color w:val="000000" w:themeColor="text1"/>
        </w:rPr>
        <w:t xml:space="preserve"> </w:t>
      </w:r>
      <w:r w:rsidRPr="004D0C6F">
        <w:rPr>
          <w:rFonts w:ascii="Times New Roman" w:hAnsi="Times New Roman"/>
          <w:color w:val="000000" w:themeColor="text1"/>
        </w:rPr>
        <w:t xml:space="preserve">Further, </w:t>
      </w:r>
      <w:r w:rsidR="00EB4103" w:rsidRPr="004D0C6F">
        <w:rPr>
          <w:rFonts w:ascii="Times New Roman" w:hAnsi="Times New Roman"/>
          <w:color w:val="000000" w:themeColor="text1"/>
        </w:rPr>
        <w:t>researchers in the field</w:t>
      </w:r>
      <w:r w:rsidRPr="004D0C6F">
        <w:rPr>
          <w:rFonts w:ascii="Times New Roman" w:hAnsi="Times New Roman"/>
          <w:color w:val="000000" w:themeColor="text1"/>
        </w:rPr>
        <w:t xml:space="preserve"> </w:t>
      </w:r>
      <w:r w:rsidR="00EB4103" w:rsidRPr="004D0C6F">
        <w:rPr>
          <w:rFonts w:ascii="Times New Roman" w:hAnsi="Times New Roman"/>
          <w:color w:val="000000" w:themeColor="text1"/>
        </w:rPr>
        <w:t xml:space="preserve">should be </w:t>
      </w:r>
      <w:r w:rsidRPr="004D0C6F">
        <w:rPr>
          <w:rFonts w:ascii="Times New Roman" w:hAnsi="Times New Roman"/>
          <w:color w:val="000000" w:themeColor="text1"/>
        </w:rPr>
        <w:t xml:space="preserve">encouraged to make vigorous effort to minimize head motion, such as </w:t>
      </w:r>
      <w:r w:rsidR="00F861C8" w:rsidRPr="004D0C6F">
        <w:rPr>
          <w:rFonts w:ascii="Times New Roman" w:hAnsi="Times New Roman"/>
          <w:color w:val="000000" w:themeColor="text1"/>
        </w:rPr>
        <w:t xml:space="preserve">implementing dental rests </w:t>
      </w:r>
      <w:r w:rsidRPr="004D0C6F">
        <w:rPr>
          <w:rFonts w:ascii="Times New Roman" w:hAnsi="Times New Roman"/>
          <w:color w:val="000000" w:themeColor="text1"/>
        </w:rPr>
        <w:t>o</w:t>
      </w:r>
      <w:r w:rsidR="00F861C8" w:rsidRPr="004D0C6F">
        <w:rPr>
          <w:rFonts w:ascii="Times New Roman" w:hAnsi="Times New Roman"/>
          <w:color w:val="000000" w:themeColor="text1"/>
        </w:rPr>
        <w:t>r</w:t>
      </w:r>
      <w:r w:rsidRPr="004D0C6F">
        <w:rPr>
          <w:rFonts w:ascii="Times New Roman" w:hAnsi="Times New Roman"/>
          <w:color w:val="000000" w:themeColor="text1"/>
        </w:rPr>
        <w:t xml:space="preserve"> bite-bars</w:t>
      </w:r>
      <w:r w:rsidR="00025631" w:rsidRPr="004D0C6F">
        <w:rPr>
          <w:color w:val="000000" w:themeColor="text1"/>
        </w:rPr>
        <w:t xml:space="preserve"> </w:t>
      </w:r>
      <w:r w:rsidR="00A62CF8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NYWNsYXJlbjwvQXV0aG9yPjxZZWFyPjIwMTM8L1llYXI+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</w:fldData>
        </w:fldChar>
      </w:r>
      <w:r w:rsidR="00A62CF8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A62CF8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NYWNsYXJlbjwvQXV0aG9yPjxZZWFyPjIwMTM8L1llYXI+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</w:fldData>
        </w:fldChar>
      </w:r>
      <w:r w:rsidR="00A62CF8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A62CF8" w:rsidRPr="004D0C6F">
        <w:rPr>
          <w:rFonts w:ascii="Times New Roman" w:hAnsi="Times New Roman"/>
          <w:color w:val="000000" w:themeColor="text1"/>
        </w:rPr>
      </w:r>
      <w:r w:rsidR="00A62CF8" w:rsidRPr="004D0C6F">
        <w:rPr>
          <w:rFonts w:ascii="Times New Roman" w:hAnsi="Times New Roman"/>
          <w:color w:val="000000" w:themeColor="text1"/>
        </w:rPr>
        <w:fldChar w:fldCharType="end"/>
      </w:r>
      <w:r w:rsidR="00A62CF8" w:rsidRPr="004D0C6F">
        <w:rPr>
          <w:rFonts w:ascii="Times New Roman" w:hAnsi="Times New Roman"/>
          <w:color w:val="000000" w:themeColor="text1"/>
        </w:rPr>
      </w:r>
      <w:r w:rsidR="00A62CF8" w:rsidRPr="004D0C6F">
        <w:rPr>
          <w:rFonts w:ascii="Times New Roman" w:hAnsi="Times New Roman"/>
          <w:color w:val="000000" w:themeColor="text1"/>
        </w:rPr>
        <w:fldChar w:fldCharType="separate"/>
      </w:r>
      <w:r w:rsidR="00A62CF8" w:rsidRPr="004D0C6F">
        <w:rPr>
          <w:rFonts w:ascii="Times New Roman" w:hAnsi="Times New Roman"/>
          <w:noProof/>
          <w:color w:val="000000" w:themeColor="text1"/>
        </w:rPr>
        <w:t xml:space="preserve">(reviewed in </w:t>
      </w:r>
      <w:hyperlink w:anchor="_ENREF_33" w:tooltip="Maclaren, 2013 #139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Maclaren et al., 2013</w:t>
        </w:r>
      </w:hyperlink>
      <w:r w:rsidR="00A62CF8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63" w:tooltip="Zaitsev, 2015 #140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Zaitsev et al., 2015</w:t>
        </w:r>
      </w:hyperlink>
      <w:r w:rsidR="00A62CF8" w:rsidRPr="004D0C6F">
        <w:rPr>
          <w:rFonts w:ascii="Times New Roman" w:hAnsi="Times New Roman"/>
          <w:noProof/>
          <w:color w:val="000000" w:themeColor="text1"/>
        </w:rPr>
        <w:t>)</w:t>
      </w:r>
      <w:r w:rsidR="00A62CF8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>. Statistical correction of motion as well as us</w:t>
      </w:r>
      <w:r w:rsidR="00F861C8" w:rsidRPr="004D0C6F">
        <w:rPr>
          <w:rFonts w:ascii="Times New Roman" w:hAnsi="Times New Roman"/>
          <w:color w:val="000000" w:themeColor="text1"/>
        </w:rPr>
        <w:t>ing</w:t>
      </w:r>
      <w:r w:rsidRPr="004D0C6F">
        <w:rPr>
          <w:rFonts w:ascii="Times New Roman" w:hAnsi="Times New Roman"/>
          <w:color w:val="000000" w:themeColor="text1"/>
        </w:rPr>
        <w:t xml:space="preserve"> software that corrects </w:t>
      </w:r>
      <w:r w:rsidR="00D724E9" w:rsidRPr="004D0C6F">
        <w:rPr>
          <w:rFonts w:ascii="Times New Roman" w:hAnsi="Times New Roman"/>
          <w:color w:val="000000" w:themeColor="text1"/>
        </w:rPr>
        <w:t xml:space="preserve">for </w:t>
      </w:r>
      <w:r w:rsidRPr="004D0C6F">
        <w:rPr>
          <w:rFonts w:ascii="Times New Roman" w:hAnsi="Times New Roman"/>
          <w:color w:val="000000" w:themeColor="text1"/>
        </w:rPr>
        <w:t xml:space="preserve">motion </w:t>
      </w:r>
      <w:r w:rsidR="003E347C" w:rsidRPr="004D0C6F">
        <w:rPr>
          <w:rFonts w:ascii="Times New Roman" w:hAnsi="Times New Roman"/>
          <w:color w:val="000000" w:themeColor="text1"/>
        </w:rPr>
        <w:t xml:space="preserve">should </w:t>
      </w:r>
      <w:r w:rsidRPr="004D0C6F">
        <w:rPr>
          <w:rFonts w:ascii="Times New Roman" w:hAnsi="Times New Roman"/>
          <w:color w:val="000000" w:themeColor="text1"/>
        </w:rPr>
        <w:t xml:space="preserve">also be considered </w: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DaGFuZzwvQXV0aG9yPjxZZWFyPjIwMTI8L1llYXI+PFJl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045610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DaGFuZzwvQXV0aG9yPjxZZWFyPjIwMTI8L1llYXI+PFJl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</w:fldData>
        </w:fldChar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="00045610" w:rsidRPr="004D0C6F">
        <w:rPr>
          <w:rFonts w:ascii="Times New Roman" w:hAnsi="Times New Roman"/>
          <w:color w:val="000000" w:themeColor="text1"/>
        </w:rPr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11" w:tooltip="Chang, 2012 #134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Chang et al., 2012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41" w:tooltip="Oguz, 2014 #132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Oguz et al., 2014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>.</w:t>
      </w:r>
    </w:p>
    <w:p w:rsidR="00C15936" w:rsidRPr="004D0C6F" w:rsidRDefault="00C15936" w:rsidP="00F854E6">
      <w:pPr>
        <w:widowControl/>
        <w:spacing w:line="480" w:lineRule="auto"/>
        <w:jc w:val="left"/>
        <w:rPr>
          <w:rFonts w:ascii="Times New Roman" w:hAnsi="Times New Roman"/>
          <w:color w:val="000000" w:themeColor="text1"/>
        </w:rPr>
      </w:pPr>
    </w:p>
    <w:p w:rsidR="00C15936" w:rsidRPr="004D0C6F" w:rsidRDefault="00C15936" w:rsidP="00F854E6">
      <w:pPr>
        <w:widowControl/>
        <w:spacing w:line="480" w:lineRule="auto"/>
        <w:jc w:val="left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Limitation</w:t>
      </w:r>
    </w:p>
    <w:p w:rsidR="00F05F39" w:rsidRPr="004D0C6F" w:rsidRDefault="00F05F39" w:rsidP="003957B1">
      <w:pPr>
        <w:widowControl/>
        <w:spacing w:line="480" w:lineRule="auto"/>
        <w:ind w:firstLine="960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The present meta-analys</w:t>
      </w:r>
      <w:r w:rsidR="00D724E9" w:rsidRPr="004D0C6F">
        <w:rPr>
          <w:rFonts w:ascii="Times New Roman" w:hAnsi="Times New Roman"/>
          <w:color w:val="000000" w:themeColor="text1"/>
        </w:rPr>
        <w:t>e</w:t>
      </w:r>
      <w:r w:rsidRPr="004D0C6F">
        <w:rPr>
          <w:rFonts w:ascii="Times New Roman" w:hAnsi="Times New Roman"/>
          <w:color w:val="000000" w:themeColor="text1"/>
        </w:rPr>
        <w:t>s ha</w:t>
      </w:r>
      <w:r w:rsidR="00D724E9" w:rsidRPr="004D0C6F">
        <w:rPr>
          <w:rFonts w:ascii="Times New Roman" w:hAnsi="Times New Roman"/>
          <w:color w:val="000000" w:themeColor="text1"/>
        </w:rPr>
        <w:t>ve</w:t>
      </w:r>
      <w:r w:rsidRPr="004D0C6F">
        <w:rPr>
          <w:rFonts w:ascii="Times New Roman" w:hAnsi="Times New Roman"/>
          <w:color w:val="000000" w:themeColor="text1"/>
        </w:rPr>
        <w:t xml:space="preserve"> some methodological limitations. First, </w:t>
      </w:r>
      <w:r w:rsidR="002E0366" w:rsidRPr="004D0C6F">
        <w:rPr>
          <w:rFonts w:ascii="Times New Roman" w:hAnsi="Times New Roman"/>
          <w:color w:val="000000" w:themeColor="text1"/>
        </w:rPr>
        <w:t>a</w:t>
      </w:r>
      <w:r w:rsidRPr="004D0C6F">
        <w:rPr>
          <w:rFonts w:ascii="Times New Roman" w:hAnsi="Times New Roman"/>
          <w:color w:val="000000" w:themeColor="text1"/>
        </w:rPr>
        <w:t xml:space="preserve">lthough it </w:t>
      </w:r>
      <w:r w:rsidR="002E0366" w:rsidRPr="004D0C6F">
        <w:rPr>
          <w:rFonts w:ascii="Times New Roman" w:hAnsi="Times New Roman"/>
          <w:color w:val="000000" w:themeColor="text1"/>
        </w:rPr>
        <w:t xml:space="preserve">would have been preferable to use the </w:t>
      </w:r>
      <w:r w:rsidRPr="004D0C6F">
        <w:rPr>
          <w:rFonts w:ascii="Times New Roman" w:hAnsi="Times New Roman"/>
          <w:color w:val="000000" w:themeColor="text1"/>
        </w:rPr>
        <w:t xml:space="preserve">raw </w:t>
      </w:r>
      <w:r w:rsidR="002E0366" w:rsidRPr="004D0C6F">
        <w:rPr>
          <w:rFonts w:ascii="Times New Roman" w:hAnsi="Times New Roman"/>
          <w:color w:val="000000" w:themeColor="text1"/>
        </w:rPr>
        <w:t xml:space="preserve">unthresholded </w:t>
      </w:r>
      <w:r w:rsidR="00327D4F" w:rsidRPr="004D0C6F">
        <w:rPr>
          <w:rFonts w:ascii="Times New Roman" w:hAnsi="Times New Roman"/>
          <w:color w:val="000000" w:themeColor="text1"/>
        </w:rPr>
        <w:t>data</w:t>
      </w:r>
      <w:r w:rsidRPr="004D0C6F">
        <w:rPr>
          <w:rFonts w:ascii="Times New Roman" w:hAnsi="Times New Roman"/>
          <w:color w:val="000000" w:themeColor="text1"/>
        </w:rPr>
        <w:t xml:space="preserve">, rather than thresholded </w:t>
      </w:r>
      <w:r w:rsidR="00157B60" w:rsidRPr="004D0C6F">
        <w:rPr>
          <w:rFonts w:ascii="Times New Roman" w:hAnsi="Times New Roman"/>
          <w:color w:val="000000" w:themeColor="text1"/>
        </w:rPr>
        <w:t>maps</w:t>
      </w:r>
      <w:r w:rsidRPr="004D0C6F">
        <w:rPr>
          <w:rFonts w:ascii="Times New Roman" w:hAnsi="Times New Roman"/>
          <w:color w:val="000000" w:themeColor="text1"/>
        </w:rPr>
        <w:t>, for meta-analys</w:t>
      </w:r>
      <w:r w:rsidR="00157B60" w:rsidRPr="004D0C6F">
        <w:rPr>
          <w:rFonts w:ascii="Times New Roman" w:hAnsi="Times New Roman"/>
          <w:color w:val="000000" w:themeColor="text1"/>
        </w:rPr>
        <w:t>e</w:t>
      </w:r>
      <w:r w:rsidRPr="004D0C6F">
        <w:rPr>
          <w:rFonts w:ascii="Times New Roman" w:hAnsi="Times New Roman"/>
          <w:color w:val="000000" w:themeColor="text1"/>
        </w:rPr>
        <w:t xml:space="preserve">s </w:t>
      </w:r>
      <w:r w:rsidR="00045610" w:rsidRPr="004D0C6F">
        <w:rPr>
          <w:rFonts w:ascii="Times New Roman" w:hAnsi="Times New Roman"/>
          <w:color w:val="000000" w:themeColor="text1"/>
        </w:rPr>
        <w:fldChar w:fldCharType="begin"/>
      </w:r>
      <w:r w:rsidR="00045610" w:rsidRPr="004D0C6F">
        <w:rPr>
          <w:rFonts w:ascii="Times New Roman" w:hAnsi="Times New Roman"/>
          <w:color w:val="000000" w:themeColor="text1"/>
        </w:rPr>
        <w:instrText xml:space="preserve"> ADDIN EN.CITE &lt;EndNote&gt;&lt;Cite&gt;&lt;Author&gt;Radua&lt;/Author&gt;&lt;Year&gt;2009&lt;/Year&gt;&lt;RecNum&gt;105&lt;/RecNum&gt;&lt;DisplayText&gt;(Radua and Mataix-Cols, 2009)&lt;/DisplayText&gt;&lt;record&gt;&lt;rec-number&gt;105&lt;/rec-number&gt;&lt;foreign-keys&gt;&lt;key app="EN" db-id="wpzx0e9rpfxdzhe9tzl5pr9hez50pas5xsfx"&gt;105&lt;/key&gt;&lt;/foreign-keys&gt;&lt;ref-type name="Journal Article"&gt;17&lt;/ref-type&gt;&lt;contributors&gt;&lt;authors&gt;&lt;author&gt;Radua, J.&lt;/author&gt;&lt;author&gt;Mataix-Cols, D.&lt;/author&gt;&lt;/authors&gt;&lt;/contributors&gt;&lt;auth-address&gt;Division of Psychological Medicine, Institute of Psychiatry, PO 69, King&amp;apos;s College London, London SE5 8AF. Joaquim.Radua@iop.kcl.ac.uk&lt;/auth-address&gt;&lt;titles&gt;&lt;title&gt;Voxel-wise meta-analysis of grey matter changes in obsessive-compulsive disorder&lt;/title&gt;&lt;secondary-title&gt;The British Journal of Psychiatry&lt;/secondary-title&gt;&lt;alt-title&gt;The British journal of psychiatry : the journal of mental science&lt;/alt-title&gt;&lt;/titles&gt;&lt;periodical&gt;&lt;full-title&gt;The British Journal of Psychiatry&lt;/full-title&gt;&lt;abbr-1&gt;The British journal of psychiatry : the journal of mental science&lt;/abbr-1&gt;&lt;/periodical&gt;&lt;alt-periodical&gt;&lt;full-title&gt;The British Journal of Psychiatry&lt;/full-title&gt;&lt;abbr-1&gt;The British journal of psychiatry : the journal of mental science&lt;/abbr-1&gt;&lt;/alt-periodical&gt;&lt;pages&gt;393-402&lt;/pages&gt;&lt;volume&gt;195&lt;/volume&gt;&lt;number&gt;5&lt;/number&gt;&lt;keywords&gt;&lt;keyword&gt;Adolescent&lt;/keyword&gt;&lt;keyword&gt;Adult&lt;/keyword&gt;&lt;keyword&gt;Brain/*pathology&lt;/keyword&gt;&lt;keyword&gt;Brain Mapping/methods&lt;/keyword&gt;&lt;keyword&gt;Child&lt;/keyword&gt;&lt;keyword&gt;Humans&lt;/keyword&gt;&lt;keyword&gt;Image Processing, Computer-Assisted/methods&lt;/keyword&gt;&lt;keyword&gt;Magnetic Resonance Imaging/methods&lt;/keyword&gt;&lt;keyword&gt;Obsessive-Compulsive Disorder/*pathology&lt;/keyword&gt;&lt;keyword&gt;Sensitivity and Specificity&lt;/keyword&gt;&lt;/keywords&gt;&lt;dates&gt;&lt;year&gt;2009&lt;/year&gt;&lt;pub-dates&gt;&lt;date&gt;Nov&lt;/date&gt;&lt;/pub-dates&gt;&lt;/dates&gt;&lt;isbn&gt;1472-1465 (Electronic)&amp;#xD;0007-1250 (Linking)&lt;/isbn&gt;&lt;accession-num&gt;19880927&lt;/accession-num&gt;&lt;urls&gt;&lt;related-urls&gt;&lt;url&gt;http://www.ncbi.nlm.nih.gov/pubmed/19880927&lt;/url&gt;&lt;/related-urls&gt;&lt;/urls&gt;&lt;electronic-resource-num&gt;10.1192/bjp.bp.108.055046&lt;/electronic-resource-num&gt;&lt;/record&gt;&lt;/Cite&gt;&lt;/EndNote&gt;</w:instrText>
      </w:r>
      <w:r w:rsidR="00045610" w:rsidRPr="004D0C6F">
        <w:rPr>
          <w:rFonts w:ascii="Times New Roman" w:hAnsi="Times New Roman"/>
          <w:color w:val="000000" w:themeColor="text1"/>
        </w:rPr>
        <w:fldChar w:fldCharType="separate"/>
      </w:r>
      <w:r w:rsidR="00045610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45" w:tooltip="Radua, 2009 #105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Radua and Mataix-Cols, 2009</w:t>
        </w:r>
      </w:hyperlink>
      <w:r w:rsidR="00045610" w:rsidRPr="004D0C6F">
        <w:rPr>
          <w:rFonts w:ascii="Times New Roman" w:hAnsi="Times New Roman"/>
          <w:noProof/>
          <w:color w:val="000000" w:themeColor="text1"/>
        </w:rPr>
        <w:t>)</w:t>
      </w:r>
      <w:r w:rsidR="00045610" w:rsidRPr="004D0C6F">
        <w:rPr>
          <w:rFonts w:ascii="Times New Roman" w:hAnsi="Times New Roman"/>
          <w:color w:val="000000" w:themeColor="text1"/>
        </w:rPr>
        <w:fldChar w:fldCharType="end"/>
      </w:r>
      <w:r w:rsidRPr="004D0C6F">
        <w:rPr>
          <w:rFonts w:ascii="Times New Roman" w:hAnsi="Times New Roman"/>
          <w:color w:val="000000" w:themeColor="text1"/>
        </w:rPr>
        <w:t xml:space="preserve">, </w:t>
      </w:r>
      <w:r w:rsidR="002E0366" w:rsidRPr="004D0C6F">
        <w:rPr>
          <w:rFonts w:ascii="Times New Roman" w:hAnsi="Times New Roman"/>
          <w:color w:val="000000" w:themeColor="text1"/>
        </w:rPr>
        <w:t xml:space="preserve">we were unable to obtain such data. </w:t>
      </w:r>
      <w:r w:rsidR="0010490B" w:rsidRPr="004D0C6F">
        <w:rPr>
          <w:rFonts w:ascii="Times New Roman" w:hAnsi="Times New Roman"/>
          <w:color w:val="000000" w:themeColor="text1"/>
        </w:rPr>
        <w:t xml:space="preserve">In the service of enhancing rigor and reproducibility, investigators should be encouraged to make their full unthresholded statistical maps available, such as through the Open Science Framework (https://osf.io/). </w:t>
      </w:r>
      <w:r w:rsidR="001D528E" w:rsidRPr="004D0C6F">
        <w:rPr>
          <w:rFonts w:ascii="Times New Roman" w:hAnsi="Times New Roman"/>
          <w:color w:val="000000" w:themeColor="text1"/>
        </w:rPr>
        <w:t xml:space="preserve">Second, </w:t>
      </w:r>
      <w:r w:rsidR="00F65400" w:rsidRPr="004D0C6F">
        <w:rPr>
          <w:rFonts w:ascii="Times New Roman" w:hAnsi="Times New Roman"/>
          <w:color w:val="000000" w:themeColor="text1"/>
        </w:rPr>
        <w:t xml:space="preserve">we were </w:t>
      </w:r>
      <w:r w:rsidR="007150D7" w:rsidRPr="004D0C6F">
        <w:rPr>
          <w:rFonts w:ascii="Times New Roman" w:hAnsi="Times New Roman"/>
          <w:color w:val="000000" w:themeColor="text1"/>
        </w:rPr>
        <w:t xml:space="preserve">not </w:t>
      </w:r>
      <w:r w:rsidR="00F65400" w:rsidRPr="004D0C6F">
        <w:rPr>
          <w:rFonts w:ascii="Times New Roman" w:hAnsi="Times New Roman"/>
          <w:color w:val="000000" w:themeColor="text1"/>
        </w:rPr>
        <w:t xml:space="preserve">able </w:t>
      </w:r>
      <w:r w:rsidR="007150D7" w:rsidRPr="004D0C6F">
        <w:rPr>
          <w:rFonts w:ascii="Times New Roman" w:hAnsi="Times New Roman"/>
          <w:color w:val="000000" w:themeColor="text1"/>
        </w:rPr>
        <w:t xml:space="preserve">to </w:t>
      </w:r>
      <w:r w:rsidR="00FD4B91" w:rsidRPr="004D0C6F">
        <w:rPr>
          <w:rFonts w:ascii="Times New Roman" w:hAnsi="Times New Roman"/>
          <w:color w:val="000000" w:themeColor="text1"/>
        </w:rPr>
        <w:t xml:space="preserve">appropriately assess </w:t>
      </w:r>
      <w:r w:rsidR="00F65400" w:rsidRPr="004D0C6F">
        <w:rPr>
          <w:rFonts w:ascii="Times New Roman" w:hAnsi="Times New Roman"/>
          <w:color w:val="000000" w:themeColor="text1"/>
        </w:rPr>
        <w:t xml:space="preserve">whether </w:t>
      </w:r>
      <w:r w:rsidR="00FD4B91" w:rsidRPr="004D0C6F">
        <w:rPr>
          <w:rFonts w:ascii="Times New Roman" w:hAnsi="Times New Roman"/>
          <w:color w:val="000000" w:themeColor="text1"/>
        </w:rPr>
        <w:t>participants in studies that confirmed the lack of group-difference in head motion were representative of participants across all studies</w:t>
      </w:r>
      <w:r w:rsidR="00570BCD" w:rsidRPr="004D0C6F">
        <w:rPr>
          <w:rFonts w:ascii="Times New Roman" w:hAnsi="Times New Roman"/>
          <w:color w:val="000000" w:themeColor="text1"/>
        </w:rPr>
        <w:t>.</w:t>
      </w:r>
      <w:r w:rsidR="007150D7" w:rsidRPr="004D0C6F">
        <w:rPr>
          <w:rFonts w:ascii="Times New Roman" w:hAnsi="Times New Roman"/>
          <w:color w:val="000000" w:themeColor="text1"/>
        </w:rPr>
        <w:t xml:space="preserve"> </w:t>
      </w:r>
      <w:r w:rsidR="003B71FF" w:rsidRPr="004D0C6F">
        <w:rPr>
          <w:rFonts w:ascii="Times New Roman" w:hAnsi="Times New Roman"/>
          <w:color w:val="000000" w:themeColor="text1"/>
        </w:rPr>
        <w:t xml:space="preserve">For example, although the mean IQ of participants of studies that reported no group-differences in motion was similar to the mean IQ in participants in studies that did not (102 vs. 105, respectively), mean age </w:t>
      </w:r>
      <w:r w:rsidR="00F65400" w:rsidRPr="004D0C6F">
        <w:rPr>
          <w:rFonts w:ascii="Times New Roman" w:hAnsi="Times New Roman"/>
          <w:color w:val="000000" w:themeColor="text1"/>
        </w:rPr>
        <w:t xml:space="preserve">differed </w:t>
      </w:r>
      <w:r w:rsidR="003B71FF" w:rsidRPr="004D0C6F">
        <w:rPr>
          <w:rFonts w:ascii="Times New Roman" w:hAnsi="Times New Roman"/>
          <w:color w:val="000000" w:themeColor="text1"/>
        </w:rPr>
        <w:t>(17 vs. 26 years, respectively). The male ratio of studies reporting no differences in motion was similar to studies that did not compare motion (70% vs. 62%), while percentage of stimulant-naive participants differed substantially (62% and 34%, in studies that affirmed no motion differences vs. those that did not, respectively).</w:t>
      </w:r>
      <w:r w:rsidR="00782671" w:rsidRPr="004D0C6F">
        <w:rPr>
          <w:rFonts w:ascii="Times New Roman" w:hAnsi="Times New Roman"/>
          <w:color w:val="000000" w:themeColor="text1"/>
        </w:rPr>
        <w:t xml:space="preserve"> </w:t>
      </w:r>
      <w:r w:rsidR="00130EF7" w:rsidRPr="004D0C6F">
        <w:rPr>
          <w:rFonts w:ascii="Times New Roman" w:hAnsi="Times New Roman"/>
          <w:color w:val="000000" w:themeColor="text1"/>
        </w:rPr>
        <w:t xml:space="preserve">Although </w:t>
      </w:r>
      <w:r w:rsidR="00F65400" w:rsidRPr="004D0C6F">
        <w:rPr>
          <w:rFonts w:ascii="Times New Roman" w:hAnsi="Times New Roman"/>
          <w:color w:val="000000" w:themeColor="text1"/>
        </w:rPr>
        <w:t xml:space="preserve">it remains unclear whether </w:t>
      </w:r>
      <w:r w:rsidR="00F242EB" w:rsidRPr="004D0C6F">
        <w:rPr>
          <w:rFonts w:ascii="Times New Roman" w:hAnsi="Times New Roman"/>
          <w:color w:val="000000" w:themeColor="text1"/>
        </w:rPr>
        <w:t>psychostimulant</w:t>
      </w:r>
      <w:r w:rsidR="00130EF7" w:rsidRPr="004D0C6F">
        <w:rPr>
          <w:rFonts w:ascii="Times New Roman" w:hAnsi="Times New Roman"/>
          <w:color w:val="000000" w:themeColor="text1"/>
        </w:rPr>
        <w:t xml:space="preserve"> treatment impacts FA findings </w:t>
      </w:r>
      <w:r w:rsidR="007C576B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kZSBMdWlzLUdhcmNpYTwvQXV0aG9yPjxZZWFyPjIwMTU8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</w:fldData>
        </w:fldChar>
      </w:r>
      <w:r w:rsidR="007C576B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7C576B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kZSBMdWlzLUdhcmNpYTwvQXV0aG9yPjxZZWFyPjIwMTU8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</w:fldData>
        </w:fldChar>
      </w:r>
      <w:r w:rsidR="007C576B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7C576B" w:rsidRPr="004D0C6F">
        <w:rPr>
          <w:rFonts w:ascii="Times New Roman" w:hAnsi="Times New Roman"/>
          <w:color w:val="000000" w:themeColor="text1"/>
        </w:rPr>
      </w:r>
      <w:r w:rsidR="007C576B" w:rsidRPr="004D0C6F">
        <w:rPr>
          <w:rFonts w:ascii="Times New Roman" w:hAnsi="Times New Roman"/>
          <w:color w:val="000000" w:themeColor="text1"/>
        </w:rPr>
        <w:fldChar w:fldCharType="end"/>
      </w:r>
      <w:r w:rsidR="007C576B" w:rsidRPr="004D0C6F">
        <w:rPr>
          <w:rFonts w:ascii="Times New Roman" w:hAnsi="Times New Roman"/>
          <w:color w:val="000000" w:themeColor="text1"/>
        </w:rPr>
      </w:r>
      <w:r w:rsidR="007C576B" w:rsidRPr="004D0C6F">
        <w:rPr>
          <w:rFonts w:ascii="Times New Roman" w:hAnsi="Times New Roman"/>
          <w:color w:val="000000" w:themeColor="text1"/>
        </w:rPr>
        <w:fldChar w:fldCharType="separate"/>
      </w:r>
      <w:r w:rsidR="007C576B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22" w:tooltip="de Luis-Garcia, 2015 #17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De Luis-Garcia et al., 2015</w:t>
        </w:r>
      </w:hyperlink>
      <w:r w:rsidR="007C576B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48" w:tooltip="Schweren, 2016 #141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Schweren et al., 2016</w:t>
        </w:r>
      </w:hyperlink>
      <w:r w:rsidR="007C576B" w:rsidRPr="004D0C6F">
        <w:rPr>
          <w:rFonts w:ascii="Times New Roman" w:hAnsi="Times New Roman"/>
          <w:noProof/>
          <w:color w:val="000000" w:themeColor="text1"/>
        </w:rPr>
        <w:t>)</w:t>
      </w:r>
      <w:r w:rsidR="007C576B" w:rsidRPr="004D0C6F">
        <w:rPr>
          <w:rFonts w:ascii="Times New Roman" w:hAnsi="Times New Roman"/>
          <w:color w:val="000000" w:themeColor="text1"/>
        </w:rPr>
        <w:fldChar w:fldCharType="end"/>
      </w:r>
      <w:r w:rsidR="00130EF7" w:rsidRPr="004D0C6F">
        <w:rPr>
          <w:rFonts w:ascii="Times New Roman" w:hAnsi="Times New Roman"/>
          <w:color w:val="000000" w:themeColor="text1"/>
        </w:rPr>
        <w:t>, the difference in prevalence of stimulant</w:t>
      </w:r>
      <w:r w:rsidR="00F65400" w:rsidRPr="004D0C6F">
        <w:rPr>
          <w:rFonts w:ascii="Times New Roman" w:hAnsi="Times New Roman"/>
          <w:color w:val="000000" w:themeColor="text1"/>
        </w:rPr>
        <w:t>-naïve</w:t>
      </w:r>
      <w:r w:rsidR="00130EF7" w:rsidRPr="004D0C6F">
        <w:rPr>
          <w:rFonts w:ascii="Times New Roman" w:hAnsi="Times New Roman"/>
          <w:color w:val="000000" w:themeColor="text1"/>
        </w:rPr>
        <w:t xml:space="preserve"> participants should be considered when interpreting the results of DTI studies. </w:t>
      </w:r>
      <w:r w:rsidR="003B71FF" w:rsidRPr="004D0C6F">
        <w:rPr>
          <w:rFonts w:ascii="Times New Roman" w:hAnsi="Times New Roman"/>
          <w:color w:val="000000" w:themeColor="text1"/>
        </w:rPr>
        <w:t>Additionally, it was not possible to compare the prevalence of psychiatric comorbidities or ADHD symptom severity across these studies.</w:t>
      </w:r>
      <w:r w:rsidR="00782671" w:rsidRPr="004D0C6F">
        <w:rPr>
          <w:rFonts w:ascii="Times New Roman" w:hAnsi="Times New Roman"/>
          <w:color w:val="000000" w:themeColor="text1"/>
        </w:rPr>
        <w:t xml:space="preserve"> </w:t>
      </w:r>
      <w:r w:rsidR="000B5222" w:rsidRPr="004D0C6F">
        <w:rPr>
          <w:rFonts w:ascii="Times New Roman" w:hAnsi="Times New Roman"/>
          <w:color w:val="000000" w:themeColor="text1"/>
        </w:rPr>
        <w:t xml:space="preserve">It should be noted that heterogeneity in these factors may contribute </w:t>
      </w:r>
      <w:r w:rsidR="00F90D52" w:rsidRPr="004D0C6F">
        <w:rPr>
          <w:rFonts w:ascii="Times New Roman" w:hAnsi="Times New Roman"/>
          <w:color w:val="000000" w:themeColor="text1"/>
        </w:rPr>
        <w:t xml:space="preserve">to </w:t>
      </w:r>
      <w:r w:rsidR="000B5222" w:rsidRPr="004D0C6F">
        <w:rPr>
          <w:rFonts w:ascii="Times New Roman" w:hAnsi="Times New Roman"/>
          <w:color w:val="000000" w:themeColor="text1"/>
        </w:rPr>
        <w:t>the heterogeneity of findings across studies beyond the heterogeneity due to head motion issues.</w:t>
      </w:r>
      <w:r w:rsidR="00AD3234" w:rsidRPr="004D0C6F">
        <w:rPr>
          <w:rFonts w:ascii="Times New Roman" w:hAnsi="Times New Roman"/>
          <w:color w:val="000000" w:themeColor="text1"/>
        </w:rPr>
        <w:t xml:space="preserve"> </w:t>
      </w:r>
      <w:r w:rsidR="003C1065" w:rsidRPr="004D0C6F">
        <w:rPr>
          <w:rFonts w:ascii="Times New Roman" w:hAnsi="Times New Roman"/>
          <w:color w:val="000000" w:themeColor="text1"/>
        </w:rPr>
        <w:t>Further</w:t>
      </w:r>
      <w:r w:rsidR="00B91AF9" w:rsidRPr="004D0C6F">
        <w:rPr>
          <w:rFonts w:ascii="Times New Roman" w:hAnsi="Times New Roman"/>
          <w:color w:val="000000" w:themeColor="text1"/>
        </w:rPr>
        <w:t>, all but one of the studies included in the present meta-analysis had male-dominant sex-distributions. Future studies should oversample females to obtain more balanced sex ratios</w:t>
      </w:r>
      <w:r w:rsidR="0010490B" w:rsidRPr="004D0C6F">
        <w:rPr>
          <w:rFonts w:ascii="Times New Roman" w:hAnsi="Times New Roman"/>
          <w:color w:val="000000" w:themeColor="text1"/>
        </w:rPr>
        <w:t xml:space="preserve"> to determine whether sex moderates findings</w:t>
      </w:r>
      <w:r w:rsidR="007C576B" w:rsidRPr="004D0C6F">
        <w:rPr>
          <w:rFonts w:ascii="Times New Roman" w:hAnsi="Times New Roman"/>
          <w:color w:val="000000" w:themeColor="text1"/>
        </w:rPr>
        <w:t xml:space="preserve">. </w:t>
      </w:r>
      <w:r w:rsidR="003420D2" w:rsidRPr="004D0C6F">
        <w:rPr>
          <w:rFonts w:ascii="Times New Roman" w:hAnsi="Times New Roman"/>
          <w:color w:val="000000" w:themeColor="text1"/>
        </w:rPr>
        <w:t>Finally, clinical heterogeneity of ADHD may suggest heterogeneity in neural underpinnings. Besides meta-analyses of case control studies, meta-analyses of studies adopting a dimensional approach (examining relation between symptomatology and neural underpinnings) would be informative. However, only two TBSS and three WBVBA studies</w:t>
      </w:r>
      <w:r w:rsidR="00A61B8A" w:rsidRPr="004D0C6F">
        <w:rPr>
          <w:rFonts w:ascii="Times New Roman" w:hAnsi="Times New Roman"/>
          <w:color w:val="000000" w:themeColor="text1"/>
        </w:rPr>
        <w:t xml:space="preserve"> </w:t>
      </w:r>
      <w:r w:rsidR="003420D2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Db29wZXI8L0F1dGhvcj48WWVhcj4yMDE1PC9ZZWFyPjxS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</w:fldData>
        </w:fldChar>
      </w:r>
      <w:r w:rsidR="00A61B8A" w:rsidRPr="004D0C6F">
        <w:rPr>
          <w:rFonts w:ascii="Times New Roman" w:hAnsi="Times New Roman"/>
          <w:color w:val="000000" w:themeColor="text1"/>
        </w:rPr>
        <w:instrText xml:space="preserve"> ADDIN EN.CITE </w:instrText>
      </w:r>
      <w:r w:rsidR="00A61B8A" w:rsidRPr="004D0C6F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Db29wZXI8L0F1dGhvcj48WWVhcj4yMDE1PC9ZZWFyPjxS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</w:fldData>
        </w:fldChar>
      </w:r>
      <w:r w:rsidR="00A61B8A" w:rsidRPr="004D0C6F">
        <w:rPr>
          <w:rFonts w:ascii="Times New Roman" w:hAnsi="Times New Roman"/>
          <w:color w:val="000000" w:themeColor="text1"/>
        </w:rPr>
        <w:instrText xml:space="preserve"> ADDIN EN.CITE.DATA </w:instrText>
      </w:r>
      <w:r w:rsidR="00A61B8A" w:rsidRPr="004D0C6F">
        <w:rPr>
          <w:rFonts w:ascii="Times New Roman" w:hAnsi="Times New Roman"/>
          <w:color w:val="000000" w:themeColor="text1"/>
        </w:rPr>
      </w:r>
      <w:r w:rsidR="00A61B8A" w:rsidRPr="004D0C6F">
        <w:rPr>
          <w:rFonts w:ascii="Times New Roman" w:hAnsi="Times New Roman"/>
          <w:color w:val="000000" w:themeColor="text1"/>
        </w:rPr>
        <w:fldChar w:fldCharType="end"/>
      </w:r>
      <w:r w:rsidR="003420D2" w:rsidRPr="004D0C6F">
        <w:rPr>
          <w:rFonts w:ascii="Times New Roman" w:hAnsi="Times New Roman"/>
          <w:color w:val="000000" w:themeColor="text1"/>
        </w:rPr>
      </w:r>
      <w:r w:rsidR="003420D2" w:rsidRPr="004D0C6F">
        <w:rPr>
          <w:rFonts w:ascii="Times New Roman" w:hAnsi="Times New Roman"/>
          <w:color w:val="000000" w:themeColor="text1"/>
        </w:rPr>
        <w:fldChar w:fldCharType="separate"/>
      </w:r>
      <w:r w:rsidR="00A61B8A" w:rsidRPr="004D0C6F">
        <w:rPr>
          <w:rFonts w:ascii="Times New Roman" w:hAnsi="Times New Roman"/>
          <w:noProof/>
          <w:color w:val="000000" w:themeColor="text1"/>
        </w:rPr>
        <w:t>(</w:t>
      </w:r>
      <w:hyperlink w:anchor="_ENREF_28" w:tooltip="Konrad, 2010 #87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Konrad et al., 2010</w:t>
        </w:r>
      </w:hyperlink>
      <w:r w:rsidR="00A61B8A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43" w:tooltip="Peterson, 2011 #96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Peterson et al., 2011</w:t>
        </w:r>
      </w:hyperlink>
      <w:r w:rsidR="00A61B8A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10" w:tooltip="Chaim, 2014 #82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Chaim et al., 2014</w:t>
        </w:r>
      </w:hyperlink>
      <w:r w:rsidR="00A61B8A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58" w:tooltip="van Ewijk, 2014 #22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Van Ewijk et al., 2014</w:t>
        </w:r>
      </w:hyperlink>
      <w:r w:rsidR="00A61B8A" w:rsidRPr="004D0C6F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16" w:tooltip="Cooper, 2015 #15" w:history="1">
        <w:r w:rsidR="00A570E4" w:rsidRPr="004D0C6F">
          <w:rPr>
            <w:rFonts w:ascii="Times New Roman" w:hAnsi="Times New Roman"/>
            <w:noProof/>
            <w:color w:val="000000" w:themeColor="text1"/>
          </w:rPr>
          <w:t>Cooper et al., 2015</w:t>
        </w:r>
      </w:hyperlink>
      <w:r w:rsidR="00A61B8A" w:rsidRPr="004D0C6F">
        <w:rPr>
          <w:rFonts w:ascii="Times New Roman" w:hAnsi="Times New Roman"/>
          <w:noProof/>
          <w:color w:val="000000" w:themeColor="text1"/>
        </w:rPr>
        <w:t>)</w:t>
      </w:r>
      <w:r w:rsidR="003420D2" w:rsidRPr="004D0C6F">
        <w:rPr>
          <w:rFonts w:ascii="Times New Roman" w:hAnsi="Times New Roman"/>
          <w:color w:val="000000" w:themeColor="text1"/>
        </w:rPr>
        <w:fldChar w:fldCharType="end"/>
      </w:r>
      <w:r w:rsidR="003420D2" w:rsidRPr="004D0C6F">
        <w:rPr>
          <w:rFonts w:ascii="Times New Roman" w:hAnsi="Times New Roman"/>
          <w:color w:val="000000" w:themeColor="text1"/>
        </w:rPr>
        <w:t xml:space="preserve"> among those included in the current meta-analysis performed voxel-level dimensional analyses, and the studies in the current meta-analysis used several different clinical measures of ADHD severity. Thus, we could not perform dimensional meta-analys</w:t>
      </w:r>
      <w:r w:rsidR="00F90D52" w:rsidRPr="004D0C6F">
        <w:rPr>
          <w:rFonts w:ascii="Times New Roman" w:hAnsi="Times New Roman"/>
          <w:color w:val="000000" w:themeColor="text1"/>
        </w:rPr>
        <w:t>e</w:t>
      </w:r>
      <w:r w:rsidR="003420D2" w:rsidRPr="004D0C6F">
        <w:rPr>
          <w:rFonts w:ascii="Times New Roman" w:hAnsi="Times New Roman"/>
          <w:color w:val="000000" w:themeColor="text1"/>
        </w:rPr>
        <w:t xml:space="preserve">s either </w:t>
      </w:r>
      <w:r w:rsidR="00F90D52" w:rsidRPr="004D0C6F">
        <w:rPr>
          <w:rFonts w:ascii="Times New Roman" w:hAnsi="Times New Roman"/>
          <w:color w:val="000000" w:themeColor="text1"/>
        </w:rPr>
        <w:t xml:space="preserve">at the </w:t>
      </w:r>
      <w:r w:rsidR="003420D2" w:rsidRPr="004D0C6F">
        <w:rPr>
          <w:rFonts w:ascii="Times New Roman" w:hAnsi="Times New Roman"/>
          <w:color w:val="000000" w:themeColor="text1"/>
        </w:rPr>
        <w:t>voxel- or cluster-level. Future investigation adopting dimensional approaches is encouraged to complement the information from case-control studies.</w:t>
      </w:r>
    </w:p>
    <w:p w:rsidR="00C15936" w:rsidRPr="004D0C6F" w:rsidRDefault="00C15936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</w:p>
    <w:p w:rsidR="00C15936" w:rsidRPr="004D0C6F" w:rsidRDefault="003C04F2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Conclusion</w:t>
      </w:r>
    </w:p>
    <w:p w:rsidR="006F2FE6" w:rsidRPr="004D0C6F" w:rsidRDefault="007D3DD8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ab/>
      </w:r>
      <w:r w:rsidR="00F05F39" w:rsidRPr="004D0C6F">
        <w:rPr>
          <w:rFonts w:ascii="Times New Roman" w:hAnsi="Times New Roman"/>
          <w:color w:val="000000" w:themeColor="text1"/>
        </w:rPr>
        <w:t xml:space="preserve">The present meta-analysis has </w:t>
      </w:r>
      <w:r w:rsidR="00262F00" w:rsidRPr="004D0C6F">
        <w:rPr>
          <w:rFonts w:ascii="Times New Roman" w:hAnsi="Times New Roman"/>
          <w:color w:val="000000" w:themeColor="text1"/>
        </w:rPr>
        <w:t xml:space="preserve">separately </w:t>
      </w:r>
      <w:r w:rsidR="00F05F39" w:rsidRPr="004D0C6F">
        <w:rPr>
          <w:rFonts w:ascii="Times New Roman" w:hAnsi="Times New Roman"/>
          <w:color w:val="000000" w:themeColor="text1"/>
        </w:rPr>
        <w:t xml:space="preserve">integrated </w:t>
      </w:r>
      <w:r w:rsidR="000908D7" w:rsidRPr="004D0C6F">
        <w:rPr>
          <w:rFonts w:ascii="Times New Roman" w:hAnsi="Times New Roman"/>
          <w:color w:val="000000" w:themeColor="text1"/>
        </w:rPr>
        <w:t>TBSS</w:t>
      </w:r>
      <w:r w:rsidR="00262F00" w:rsidRPr="004D0C6F">
        <w:rPr>
          <w:rFonts w:ascii="Times New Roman" w:hAnsi="Times New Roman"/>
          <w:color w:val="000000" w:themeColor="text1"/>
        </w:rPr>
        <w:t xml:space="preserve"> and WBVBA studies</w:t>
      </w:r>
      <w:r w:rsidR="00C7792A" w:rsidRPr="004D0C6F">
        <w:rPr>
          <w:rFonts w:ascii="Times New Roman" w:hAnsi="Times New Roman"/>
          <w:color w:val="000000" w:themeColor="text1"/>
        </w:rPr>
        <w:t>.</w:t>
      </w:r>
      <w:r w:rsidR="00F05F39" w:rsidRPr="004D0C6F">
        <w:rPr>
          <w:rFonts w:ascii="Times New Roman" w:hAnsi="Times New Roman"/>
          <w:color w:val="000000" w:themeColor="text1"/>
        </w:rPr>
        <w:t xml:space="preserve"> </w:t>
      </w:r>
      <w:r w:rsidR="002B28FC" w:rsidRPr="004D0C6F">
        <w:rPr>
          <w:rFonts w:ascii="Times New Roman" w:hAnsi="Times New Roman"/>
          <w:color w:val="000000" w:themeColor="text1"/>
        </w:rPr>
        <w:t>B</w:t>
      </w:r>
      <w:r w:rsidR="00262F00" w:rsidRPr="004D0C6F">
        <w:rPr>
          <w:rFonts w:ascii="Times New Roman" w:hAnsi="Times New Roman"/>
          <w:color w:val="000000" w:themeColor="text1"/>
        </w:rPr>
        <w:t>oth</w:t>
      </w:r>
      <w:r w:rsidR="006C7D2B" w:rsidRPr="004D0C6F">
        <w:rPr>
          <w:rFonts w:ascii="Times New Roman" w:hAnsi="Times New Roman"/>
          <w:color w:val="000000" w:themeColor="text1"/>
        </w:rPr>
        <w:t xml:space="preserve"> </w:t>
      </w:r>
      <w:r w:rsidR="00262F00" w:rsidRPr="004D0C6F">
        <w:rPr>
          <w:rFonts w:ascii="Times New Roman" w:hAnsi="Times New Roman"/>
          <w:color w:val="000000" w:themeColor="text1"/>
        </w:rPr>
        <w:t xml:space="preserve">analyses suggested involvement of </w:t>
      </w:r>
      <w:r w:rsidR="006C7D2B" w:rsidRPr="004D0C6F">
        <w:rPr>
          <w:rFonts w:ascii="Times New Roman" w:hAnsi="Times New Roman"/>
          <w:color w:val="000000" w:themeColor="text1"/>
        </w:rPr>
        <w:t xml:space="preserve">the </w:t>
      </w:r>
      <w:r w:rsidR="009967AC" w:rsidRPr="004D0C6F">
        <w:rPr>
          <w:rFonts w:ascii="Times New Roman" w:hAnsi="Times New Roman"/>
          <w:color w:val="000000" w:themeColor="text1"/>
        </w:rPr>
        <w:t>CC</w:t>
      </w:r>
      <w:r w:rsidR="000908D7" w:rsidRPr="004D0C6F">
        <w:rPr>
          <w:rFonts w:ascii="Times New Roman" w:hAnsi="Times New Roman"/>
          <w:color w:val="000000" w:themeColor="text1"/>
        </w:rPr>
        <w:t xml:space="preserve"> </w:t>
      </w:r>
      <w:r w:rsidR="00262F00" w:rsidRPr="004D0C6F">
        <w:rPr>
          <w:rFonts w:ascii="Times New Roman" w:hAnsi="Times New Roman"/>
          <w:color w:val="000000" w:themeColor="text1"/>
        </w:rPr>
        <w:t>in pathophysiology of ADHD</w:t>
      </w:r>
      <w:r w:rsidR="002B28FC" w:rsidRPr="004D0C6F">
        <w:rPr>
          <w:rFonts w:ascii="Times New Roman" w:hAnsi="Times New Roman"/>
          <w:color w:val="000000" w:themeColor="text1"/>
        </w:rPr>
        <w:t>, but the directions of results of these analyses were not consistent.</w:t>
      </w:r>
      <w:r w:rsidR="00F05F39" w:rsidRPr="004D0C6F">
        <w:rPr>
          <w:rFonts w:ascii="Times New Roman" w:hAnsi="Times New Roman"/>
          <w:color w:val="000000" w:themeColor="text1"/>
        </w:rPr>
        <w:t xml:space="preserve"> </w:t>
      </w:r>
      <w:r w:rsidR="002B28FC" w:rsidRPr="004D0C6F">
        <w:rPr>
          <w:rFonts w:ascii="Times New Roman" w:hAnsi="Times New Roman"/>
          <w:color w:val="000000" w:themeColor="text1"/>
        </w:rPr>
        <w:t>Concerningly</w:t>
      </w:r>
      <w:r w:rsidR="00ED6498" w:rsidRPr="004D0C6F">
        <w:rPr>
          <w:rFonts w:ascii="Times New Roman" w:hAnsi="Times New Roman"/>
          <w:color w:val="000000" w:themeColor="text1"/>
        </w:rPr>
        <w:t xml:space="preserve">, </w:t>
      </w:r>
      <w:r w:rsidR="00FE54FE" w:rsidRPr="004D0C6F">
        <w:rPr>
          <w:rFonts w:ascii="Times New Roman" w:hAnsi="Times New Roman"/>
          <w:color w:val="000000" w:themeColor="text1"/>
        </w:rPr>
        <w:t xml:space="preserve">such </w:t>
      </w:r>
      <w:r w:rsidR="002B28FC" w:rsidRPr="004D0C6F">
        <w:rPr>
          <w:rFonts w:ascii="Times New Roman" w:hAnsi="Times New Roman"/>
          <w:color w:val="000000" w:themeColor="text1"/>
        </w:rPr>
        <w:t>difference</w:t>
      </w:r>
      <w:r w:rsidR="003E347C" w:rsidRPr="004D0C6F">
        <w:rPr>
          <w:rFonts w:ascii="Times New Roman" w:hAnsi="Times New Roman"/>
          <w:color w:val="000000" w:themeColor="text1"/>
        </w:rPr>
        <w:t>s</w:t>
      </w:r>
      <w:r w:rsidR="002B28FC" w:rsidRPr="004D0C6F">
        <w:rPr>
          <w:rFonts w:ascii="Times New Roman" w:hAnsi="Times New Roman"/>
          <w:color w:val="000000" w:themeColor="text1"/>
        </w:rPr>
        <w:t xml:space="preserve"> </w:t>
      </w:r>
      <w:r w:rsidR="002B6F1B" w:rsidRPr="004D0C6F">
        <w:rPr>
          <w:rFonts w:ascii="Times New Roman" w:hAnsi="Times New Roman"/>
          <w:color w:val="000000" w:themeColor="text1"/>
        </w:rPr>
        <w:t>in</w:t>
      </w:r>
      <w:r w:rsidR="000427A2" w:rsidRPr="004D0C6F">
        <w:rPr>
          <w:rFonts w:ascii="Times New Roman" w:hAnsi="Times New Roman"/>
          <w:color w:val="000000" w:themeColor="text1"/>
        </w:rPr>
        <w:t xml:space="preserve"> FA </w:t>
      </w:r>
      <w:r w:rsidR="002B28FC" w:rsidRPr="004D0C6F">
        <w:rPr>
          <w:rFonts w:ascii="Times New Roman" w:hAnsi="Times New Roman"/>
          <w:color w:val="000000" w:themeColor="text1"/>
        </w:rPr>
        <w:t>between individuals with ADHD and TD</w:t>
      </w:r>
      <w:r w:rsidR="00ED6498" w:rsidRPr="004D0C6F">
        <w:rPr>
          <w:rFonts w:ascii="Times New Roman" w:hAnsi="Times New Roman"/>
          <w:color w:val="000000" w:themeColor="text1"/>
        </w:rPr>
        <w:t xml:space="preserve"> </w:t>
      </w:r>
      <w:r w:rsidR="00B87A14" w:rsidRPr="004D0C6F">
        <w:rPr>
          <w:rFonts w:ascii="Times New Roman" w:hAnsi="Times New Roman"/>
          <w:color w:val="000000" w:themeColor="text1"/>
        </w:rPr>
        <w:t xml:space="preserve">did not appear in </w:t>
      </w:r>
      <w:r w:rsidR="002B6F1B" w:rsidRPr="004D0C6F">
        <w:rPr>
          <w:rFonts w:ascii="Times New Roman" w:hAnsi="Times New Roman"/>
          <w:color w:val="000000" w:themeColor="text1"/>
        </w:rPr>
        <w:t>most</w:t>
      </w:r>
      <w:r w:rsidR="00B87A14" w:rsidRPr="004D0C6F">
        <w:rPr>
          <w:rFonts w:ascii="Times New Roman" w:hAnsi="Times New Roman"/>
          <w:color w:val="000000" w:themeColor="text1"/>
        </w:rPr>
        <w:t xml:space="preserve"> of the studies that </w:t>
      </w:r>
      <w:r w:rsidR="0063573A" w:rsidRPr="004D0C6F">
        <w:rPr>
          <w:rFonts w:ascii="Times New Roman" w:hAnsi="Times New Roman"/>
          <w:color w:val="000000" w:themeColor="text1"/>
        </w:rPr>
        <w:t>reported</w:t>
      </w:r>
      <w:r w:rsidR="00B87A14" w:rsidRPr="004D0C6F">
        <w:rPr>
          <w:rFonts w:ascii="Times New Roman" w:hAnsi="Times New Roman"/>
          <w:color w:val="000000" w:themeColor="text1"/>
        </w:rPr>
        <w:t xml:space="preserve"> the lack of </w:t>
      </w:r>
      <w:r w:rsidR="00BE40B9" w:rsidRPr="004D0C6F">
        <w:rPr>
          <w:rFonts w:ascii="Times New Roman" w:hAnsi="Times New Roman"/>
          <w:color w:val="000000" w:themeColor="text1"/>
        </w:rPr>
        <w:t xml:space="preserve">group differences in </w:t>
      </w:r>
      <w:r w:rsidR="00DF0655" w:rsidRPr="004D0C6F">
        <w:rPr>
          <w:rFonts w:ascii="Times New Roman" w:hAnsi="Times New Roman"/>
          <w:color w:val="000000" w:themeColor="text1"/>
        </w:rPr>
        <w:t xml:space="preserve">head </w:t>
      </w:r>
      <w:r w:rsidR="00BE40B9" w:rsidRPr="004D0C6F">
        <w:rPr>
          <w:rFonts w:ascii="Times New Roman" w:hAnsi="Times New Roman"/>
          <w:color w:val="000000" w:themeColor="text1"/>
        </w:rPr>
        <w:t xml:space="preserve">motion. </w:t>
      </w:r>
      <w:r w:rsidR="00926201" w:rsidRPr="004D0C6F">
        <w:rPr>
          <w:rFonts w:ascii="Times New Roman" w:hAnsi="Times New Roman"/>
          <w:color w:val="000000" w:themeColor="text1"/>
        </w:rPr>
        <w:t>T</w:t>
      </w:r>
      <w:r w:rsidR="00BE40B9" w:rsidRPr="004D0C6F">
        <w:rPr>
          <w:rFonts w:ascii="Times New Roman" w:hAnsi="Times New Roman"/>
          <w:color w:val="000000" w:themeColor="text1"/>
        </w:rPr>
        <w:t>he</w:t>
      </w:r>
      <w:r w:rsidR="003E347C" w:rsidRPr="004D0C6F">
        <w:rPr>
          <w:rFonts w:ascii="Times New Roman" w:hAnsi="Times New Roman"/>
          <w:color w:val="000000" w:themeColor="text1"/>
        </w:rPr>
        <w:t>se results</w:t>
      </w:r>
      <w:r w:rsidR="00BE40B9" w:rsidRPr="004D0C6F">
        <w:rPr>
          <w:rFonts w:ascii="Times New Roman" w:hAnsi="Times New Roman"/>
          <w:color w:val="000000" w:themeColor="text1"/>
        </w:rPr>
        <w:t xml:space="preserve"> </w:t>
      </w:r>
      <w:r w:rsidR="003E347C" w:rsidRPr="004D0C6F">
        <w:rPr>
          <w:rFonts w:ascii="Times New Roman" w:hAnsi="Times New Roman"/>
          <w:color w:val="000000" w:themeColor="text1"/>
        </w:rPr>
        <w:t xml:space="preserve">highlight </w:t>
      </w:r>
      <w:r w:rsidR="00BE40B9" w:rsidRPr="004D0C6F">
        <w:rPr>
          <w:rFonts w:ascii="Times New Roman" w:hAnsi="Times New Roman"/>
          <w:color w:val="000000" w:themeColor="text1"/>
        </w:rPr>
        <w:t xml:space="preserve">the importance of controlling head motion during </w:t>
      </w:r>
      <w:r w:rsidR="006C7D2B" w:rsidRPr="004D0C6F">
        <w:rPr>
          <w:rFonts w:ascii="Times New Roman" w:hAnsi="Times New Roman"/>
          <w:color w:val="000000" w:themeColor="text1"/>
        </w:rPr>
        <w:t>scan</w:t>
      </w:r>
      <w:r w:rsidR="003E347C" w:rsidRPr="004D0C6F">
        <w:rPr>
          <w:rFonts w:ascii="Times New Roman" w:hAnsi="Times New Roman"/>
          <w:color w:val="000000" w:themeColor="text1"/>
        </w:rPr>
        <w:t>ning and suggest that it is premature to draw conclusions about structural connectivity in ADHD from the extant literature</w:t>
      </w:r>
      <w:r w:rsidR="006C7D2B" w:rsidRPr="004D0C6F">
        <w:rPr>
          <w:rFonts w:ascii="Times New Roman" w:hAnsi="Times New Roman"/>
          <w:color w:val="000000" w:themeColor="text1"/>
        </w:rPr>
        <w:t>.</w:t>
      </w:r>
      <w:r w:rsidR="00BE40B9" w:rsidRPr="004D0C6F">
        <w:rPr>
          <w:rFonts w:ascii="Times New Roman" w:hAnsi="Times New Roman"/>
          <w:color w:val="000000" w:themeColor="text1"/>
        </w:rPr>
        <w:t xml:space="preserve"> </w:t>
      </w:r>
    </w:p>
    <w:p w:rsidR="006F2FE6" w:rsidRPr="004D0C6F" w:rsidRDefault="006F2FE6" w:rsidP="00F854E6">
      <w:pPr>
        <w:widowControl/>
        <w:spacing w:line="480" w:lineRule="auto"/>
        <w:jc w:val="left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br w:type="page"/>
      </w:r>
    </w:p>
    <w:p w:rsidR="006F2FE6" w:rsidRPr="004D0C6F" w:rsidRDefault="006F2FE6" w:rsidP="00F854E6">
      <w:pPr>
        <w:widowControl/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>Key points</w:t>
      </w:r>
    </w:p>
    <w:p w:rsidR="00BF4A86" w:rsidRPr="004D0C6F" w:rsidRDefault="00BF4A86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Abnormal connectivity has been proposed as a key substrate of ADHD.</w:t>
      </w:r>
    </w:p>
    <w:p w:rsidR="00BF4A86" w:rsidRPr="004D0C6F" w:rsidRDefault="006E141A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Diffusion tensor imaging</w:t>
      </w:r>
      <w:r w:rsidR="00BF4A86" w:rsidRPr="004D0C6F">
        <w:rPr>
          <w:rFonts w:ascii="Times New Roman" w:hAnsi="Times New Roman"/>
          <w:color w:val="000000" w:themeColor="text1"/>
        </w:rPr>
        <w:t xml:space="preserve"> </w:t>
      </w:r>
      <w:r w:rsidRPr="004D0C6F">
        <w:rPr>
          <w:rFonts w:ascii="Times New Roman" w:hAnsi="Times New Roman"/>
          <w:color w:val="000000" w:themeColor="text1"/>
        </w:rPr>
        <w:t>is</w:t>
      </w:r>
      <w:r w:rsidR="00BF4A86" w:rsidRPr="004D0C6F">
        <w:rPr>
          <w:rFonts w:ascii="Times New Roman" w:hAnsi="Times New Roman"/>
          <w:color w:val="000000" w:themeColor="text1"/>
        </w:rPr>
        <w:t xml:space="preserve"> used to examine white matter organization.</w:t>
      </w:r>
    </w:p>
    <w:p w:rsidR="00BF4A86" w:rsidRPr="004D0C6F" w:rsidRDefault="00BF4A86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Head motion during scan cause</w:t>
      </w:r>
      <w:r w:rsidR="00147156" w:rsidRPr="004D0C6F">
        <w:rPr>
          <w:rFonts w:ascii="Times New Roman" w:hAnsi="Times New Roman"/>
          <w:color w:val="000000" w:themeColor="text1"/>
        </w:rPr>
        <w:t>s</w:t>
      </w:r>
      <w:r w:rsidRPr="004D0C6F">
        <w:rPr>
          <w:rFonts w:ascii="Times New Roman" w:hAnsi="Times New Roman"/>
          <w:color w:val="000000" w:themeColor="text1"/>
        </w:rPr>
        <w:t xml:space="preserve"> spurious findings</w:t>
      </w:r>
      <w:r w:rsidR="006E141A" w:rsidRPr="004D0C6F">
        <w:rPr>
          <w:rFonts w:ascii="Times New Roman" w:hAnsi="Times New Roman"/>
          <w:color w:val="000000" w:themeColor="text1"/>
        </w:rPr>
        <w:t xml:space="preserve"> in diffusion tensor imaging</w:t>
      </w:r>
      <w:r w:rsidRPr="004D0C6F">
        <w:rPr>
          <w:rFonts w:ascii="Times New Roman" w:hAnsi="Times New Roman"/>
          <w:color w:val="000000" w:themeColor="text1"/>
        </w:rPr>
        <w:t>.</w:t>
      </w:r>
    </w:p>
    <w:p w:rsidR="00BF4A86" w:rsidRPr="004D0C6F" w:rsidRDefault="00BF4A86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 xml:space="preserve">The present meta-analysis showed </w:t>
      </w:r>
      <w:r w:rsidR="006032D6" w:rsidRPr="004D0C6F">
        <w:rPr>
          <w:rFonts w:ascii="Times New Roman" w:hAnsi="Times New Roman"/>
          <w:color w:val="000000" w:themeColor="text1"/>
        </w:rPr>
        <w:t>atypical</w:t>
      </w:r>
      <w:r w:rsidRPr="004D0C6F">
        <w:rPr>
          <w:rFonts w:ascii="Times New Roman" w:hAnsi="Times New Roman"/>
          <w:color w:val="000000" w:themeColor="text1"/>
        </w:rPr>
        <w:t xml:space="preserve"> fractional anisotropy in the corpus callosum and association fibers in ADHD</w:t>
      </w:r>
      <w:r w:rsidR="00147156" w:rsidRPr="004D0C6F">
        <w:rPr>
          <w:rFonts w:ascii="Times New Roman" w:hAnsi="Times New Roman"/>
          <w:color w:val="000000" w:themeColor="text1"/>
        </w:rPr>
        <w:t xml:space="preserve"> compared to typically development</w:t>
      </w:r>
      <w:r w:rsidRPr="004D0C6F">
        <w:rPr>
          <w:rFonts w:ascii="Times New Roman" w:hAnsi="Times New Roman"/>
          <w:color w:val="000000" w:themeColor="text1"/>
        </w:rPr>
        <w:t>.</w:t>
      </w:r>
    </w:p>
    <w:p w:rsidR="006032D6" w:rsidRPr="004D0C6F" w:rsidRDefault="006032D6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However, the results were not consistent across different analytic procedures.</w:t>
      </w:r>
    </w:p>
    <w:p w:rsidR="00C0643C" w:rsidRPr="004D0C6F" w:rsidRDefault="00C0643C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Studies without group differences in motion tended to report null findings.</w:t>
      </w:r>
    </w:p>
    <w:p w:rsidR="00BF4A86" w:rsidRPr="004D0C6F" w:rsidRDefault="004F4475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t>Future studies with maximum effort to minimize head motion are warranted.</w:t>
      </w: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color w:val="000000" w:themeColor="text1"/>
        </w:rPr>
        <w:br w:type="page"/>
      </w: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>Figure legends</w:t>
      </w: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>Figure 1</w:t>
      </w:r>
      <w:r w:rsidRPr="004D0C6F">
        <w:rPr>
          <w:rFonts w:ascii="Times New Roman" w:hAnsi="Times New Roman"/>
          <w:color w:val="000000" w:themeColor="text1"/>
        </w:rPr>
        <w:t>: Flowchart of selection of studies.</w:t>
      </w: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>Figure 2</w:t>
      </w:r>
      <w:r w:rsidRPr="004D0C6F">
        <w:rPr>
          <w:rFonts w:ascii="Times New Roman" w:hAnsi="Times New Roman"/>
          <w:color w:val="000000" w:themeColor="text1"/>
        </w:rPr>
        <w:t xml:space="preserve">: Results of voxel-based meta-analysis of </w:t>
      </w:r>
      <w:r w:rsidR="001234F7" w:rsidRPr="004D0C6F">
        <w:rPr>
          <w:rFonts w:ascii="Times New Roman" w:hAnsi="Times New Roman"/>
          <w:color w:val="000000" w:themeColor="text1"/>
        </w:rPr>
        <w:t>t</w:t>
      </w:r>
      <w:r w:rsidRPr="004D0C6F">
        <w:rPr>
          <w:rFonts w:ascii="Times New Roman" w:hAnsi="Times New Roman"/>
          <w:color w:val="000000" w:themeColor="text1"/>
        </w:rPr>
        <w:t>ract-</w:t>
      </w:r>
      <w:r w:rsidR="001234F7" w:rsidRPr="004D0C6F">
        <w:rPr>
          <w:rFonts w:ascii="Times New Roman" w:hAnsi="Times New Roman"/>
          <w:color w:val="000000" w:themeColor="text1"/>
        </w:rPr>
        <w:t>b</w:t>
      </w:r>
      <w:r w:rsidRPr="004D0C6F">
        <w:rPr>
          <w:rFonts w:ascii="Times New Roman" w:hAnsi="Times New Roman"/>
          <w:color w:val="000000" w:themeColor="text1"/>
        </w:rPr>
        <w:t xml:space="preserve">ased </w:t>
      </w:r>
      <w:r w:rsidR="001234F7" w:rsidRPr="004D0C6F">
        <w:rPr>
          <w:rFonts w:ascii="Times New Roman" w:hAnsi="Times New Roman"/>
          <w:color w:val="000000" w:themeColor="text1"/>
        </w:rPr>
        <w:t>s</w:t>
      </w:r>
      <w:r w:rsidRPr="004D0C6F">
        <w:rPr>
          <w:rFonts w:ascii="Times New Roman" w:hAnsi="Times New Roman"/>
          <w:color w:val="000000" w:themeColor="text1"/>
        </w:rPr>
        <w:t xml:space="preserve">patial </w:t>
      </w:r>
      <w:r w:rsidR="001234F7" w:rsidRPr="004D0C6F">
        <w:rPr>
          <w:rFonts w:ascii="Times New Roman" w:hAnsi="Times New Roman"/>
          <w:color w:val="000000" w:themeColor="text1"/>
        </w:rPr>
        <w:t>s</w:t>
      </w:r>
      <w:r w:rsidRPr="004D0C6F">
        <w:rPr>
          <w:rFonts w:ascii="Times New Roman" w:hAnsi="Times New Roman"/>
          <w:color w:val="000000" w:themeColor="text1"/>
        </w:rPr>
        <w:t>tatistics studies that co</w:t>
      </w:r>
      <w:r w:rsidR="008240E2" w:rsidRPr="004D0C6F">
        <w:rPr>
          <w:rFonts w:ascii="Times New Roman" w:hAnsi="Times New Roman"/>
          <w:color w:val="000000" w:themeColor="text1"/>
        </w:rPr>
        <w:t>ntrast</w:t>
      </w:r>
      <w:r w:rsidRPr="004D0C6F">
        <w:rPr>
          <w:rFonts w:ascii="Times New Roman" w:hAnsi="Times New Roman"/>
          <w:color w:val="000000" w:themeColor="text1"/>
        </w:rPr>
        <w:t xml:space="preserve"> fractional anisotropy (FA) values between individuals with attention-deficit/hyperactivity disorder (ADHD) and typically developing (TD)</w:t>
      </w:r>
      <w:r w:rsidR="00782E17" w:rsidRPr="004D0C6F">
        <w:rPr>
          <w:rFonts w:ascii="Times New Roman" w:hAnsi="Times New Roman"/>
          <w:color w:val="000000" w:themeColor="text1"/>
        </w:rPr>
        <w:t xml:space="preserve"> </w:t>
      </w:r>
      <w:r w:rsidR="0010490B" w:rsidRPr="004D0C6F">
        <w:rPr>
          <w:rFonts w:ascii="Times New Roman" w:hAnsi="Times New Roman"/>
          <w:color w:val="000000" w:themeColor="text1"/>
        </w:rPr>
        <w:t>individuals</w:t>
      </w:r>
      <w:r w:rsidRPr="004D0C6F">
        <w:rPr>
          <w:rFonts w:ascii="Times New Roman" w:hAnsi="Times New Roman"/>
          <w:color w:val="000000" w:themeColor="text1"/>
        </w:rPr>
        <w:t>.</w:t>
      </w:r>
      <w:r w:rsidR="00782E17" w:rsidRPr="004D0C6F">
        <w:rPr>
          <w:rFonts w:ascii="Times New Roman" w:hAnsi="Times New Roman"/>
          <w:color w:val="000000" w:themeColor="text1"/>
        </w:rPr>
        <w:t xml:space="preserve"> </w:t>
      </w:r>
      <w:r w:rsidRPr="004D0C6F">
        <w:rPr>
          <w:rFonts w:ascii="Times New Roman" w:hAnsi="Times New Roman"/>
          <w:color w:val="000000" w:themeColor="text1"/>
        </w:rPr>
        <w:t xml:space="preserve">Individuals with ADHD </w:t>
      </w:r>
      <w:r w:rsidR="008240E2" w:rsidRPr="004D0C6F">
        <w:rPr>
          <w:rFonts w:ascii="Times New Roman" w:hAnsi="Times New Roman"/>
          <w:color w:val="000000" w:themeColor="text1"/>
        </w:rPr>
        <w:t>showed</w:t>
      </w:r>
      <w:r w:rsidRPr="004D0C6F">
        <w:rPr>
          <w:rFonts w:ascii="Times New Roman" w:hAnsi="Times New Roman"/>
          <w:color w:val="000000" w:themeColor="text1"/>
        </w:rPr>
        <w:t xml:space="preserve"> lower FA values in the</w:t>
      </w:r>
      <w:r w:rsidR="00FF6215" w:rsidRPr="004D0C6F">
        <w:rPr>
          <w:rFonts w:ascii="Times New Roman" w:hAnsi="Times New Roman"/>
          <w:color w:val="000000" w:themeColor="text1"/>
        </w:rPr>
        <w:t xml:space="preserve"> callosal radiation with extension to left inferior fronto-occipital fasciculus (green), left inferior longitudinal fasciculus (yellow) (left subpanel with sagittal view), </w:t>
      </w:r>
      <w:r w:rsidRPr="004D0C6F">
        <w:rPr>
          <w:rFonts w:ascii="Times New Roman" w:hAnsi="Times New Roman"/>
          <w:color w:val="000000" w:themeColor="text1"/>
        </w:rPr>
        <w:t>isthmus of the corpus callosum</w:t>
      </w:r>
      <w:r w:rsidR="009648AE" w:rsidRPr="004D0C6F">
        <w:rPr>
          <w:rFonts w:ascii="Times New Roman" w:hAnsi="Times New Roman"/>
          <w:color w:val="000000" w:themeColor="text1"/>
        </w:rPr>
        <w:t xml:space="preserve"> (blue)</w:t>
      </w:r>
      <w:r w:rsidRPr="004D0C6F">
        <w:rPr>
          <w:rFonts w:ascii="Times New Roman" w:hAnsi="Times New Roman"/>
          <w:color w:val="000000" w:themeColor="text1"/>
        </w:rPr>
        <w:t>, right inferior fronto-occipital fasciculus</w:t>
      </w:r>
      <w:r w:rsidR="009648AE" w:rsidRPr="004D0C6F">
        <w:rPr>
          <w:rFonts w:ascii="Times New Roman" w:hAnsi="Times New Roman"/>
          <w:color w:val="000000" w:themeColor="text1"/>
        </w:rPr>
        <w:t xml:space="preserve"> (light blue)</w:t>
      </w:r>
      <w:r w:rsidR="00FF6215" w:rsidRPr="004D0C6F">
        <w:rPr>
          <w:rFonts w:ascii="Times New Roman" w:hAnsi="Times New Roman"/>
          <w:color w:val="000000" w:themeColor="text1"/>
        </w:rPr>
        <w:t xml:space="preserve"> (center subpanel with coronal view)</w:t>
      </w:r>
      <w:r w:rsidR="00313F35" w:rsidRPr="004D0C6F">
        <w:rPr>
          <w:rFonts w:ascii="Times New Roman" w:hAnsi="Times New Roman"/>
          <w:color w:val="000000" w:themeColor="text1"/>
        </w:rPr>
        <w:t xml:space="preserve">, and right superior longitudinal fasciculus (purple) (right subpanel with axial view). </w:t>
      </w:r>
      <w:r w:rsidRPr="004D0C6F">
        <w:rPr>
          <w:rFonts w:ascii="Times New Roman" w:hAnsi="Times New Roman"/>
          <w:color w:val="000000" w:themeColor="text1"/>
        </w:rPr>
        <w:t>No brain regions showed higher FA values in individuals with ADHD compared with TD</w:t>
      </w:r>
      <w:r w:rsidR="0010490B" w:rsidRPr="004D0C6F">
        <w:rPr>
          <w:rFonts w:ascii="Times New Roman" w:hAnsi="Times New Roman"/>
          <w:color w:val="000000" w:themeColor="text1"/>
        </w:rPr>
        <w:t xml:space="preserve"> individuals</w:t>
      </w:r>
      <w:r w:rsidRPr="004D0C6F">
        <w:rPr>
          <w:rFonts w:ascii="Times New Roman" w:hAnsi="Times New Roman"/>
          <w:color w:val="000000" w:themeColor="text1"/>
        </w:rPr>
        <w:t>.</w:t>
      </w:r>
    </w:p>
    <w:p w:rsidR="00533FA6" w:rsidRPr="004D0C6F" w:rsidRDefault="00533FA6" w:rsidP="00F854E6">
      <w:pPr>
        <w:widowControl/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 xml:space="preserve">Figure 3: </w:t>
      </w:r>
      <w:r w:rsidR="008240E2" w:rsidRPr="004D0C6F">
        <w:rPr>
          <w:rFonts w:ascii="Times New Roman" w:hAnsi="Times New Roman"/>
          <w:color w:val="000000" w:themeColor="text1"/>
        </w:rPr>
        <w:t xml:space="preserve">Results of voxel-based meta-analysis of whole brain voxel based analysis studies comparing fractional anisotropy (FA) values between </w:t>
      </w:r>
      <w:r w:rsidR="0010490B" w:rsidRPr="004D0C6F">
        <w:rPr>
          <w:rFonts w:ascii="Times New Roman" w:hAnsi="Times New Roman"/>
          <w:color w:val="000000" w:themeColor="text1"/>
        </w:rPr>
        <w:t xml:space="preserve">participants with </w:t>
      </w:r>
      <w:r w:rsidR="008240E2" w:rsidRPr="004D0C6F">
        <w:rPr>
          <w:rFonts w:ascii="Times New Roman" w:hAnsi="Times New Roman"/>
          <w:color w:val="000000" w:themeColor="text1"/>
        </w:rPr>
        <w:t>attention-deficit/hyperactivity disorder (ADHD) and typically developing (TD)</w:t>
      </w:r>
      <w:r w:rsidR="0010490B" w:rsidRPr="004D0C6F">
        <w:rPr>
          <w:rFonts w:ascii="Times New Roman" w:hAnsi="Times New Roman"/>
          <w:color w:val="000000" w:themeColor="text1"/>
        </w:rPr>
        <w:t xml:space="preserve"> individuals</w:t>
      </w:r>
      <w:r w:rsidR="008240E2" w:rsidRPr="004D0C6F">
        <w:rPr>
          <w:rFonts w:ascii="Times New Roman" w:hAnsi="Times New Roman"/>
          <w:color w:val="000000" w:themeColor="text1"/>
        </w:rPr>
        <w:t xml:space="preserve">. </w:t>
      </w:r>
      <w:r w:rsidR="00FF6215" w:rsidRPr="004D0C6F">
        <w:rPr>
          <w:rFonts w:ascii="Times New Roman" w:hAnsi="Times New Roman"/>
          <w:color w:val="000000" w:themeColor="text1"/>
        </w:rPr>
        <w:t>Compared with TD, individuals with ADHD showed elevated FA value</w:t>
      </w:r>
      <w:r w:rsidR="0010490B" w:rsidRPr="004D0C6F">
        <w:rPr>
          <w:rFonts w:ascii="Times New Roman" w:hAnsi="Times New Roman"/>
          <w:color w:val="000000" w:themeColor="text1"/>
        </w:rPr>
        <w:t>s</w:t>
      </w:r>
      <w:r w:rsidR="00FF6215" w:rsidRPr="004D0C6F">
        <w:rPr>
          <w:rFonts w:ascii="Times New Roman" w:hAnsi="Times New Roman"/>
          <w:color w:val="000000" w:themeColor="text1"/>
        </w:rPr>
        <w:t xml:space="preserve"> in the cingulum (orange in sagittal view), posterior corpus callosum (red in coronal view) and left inferior fronto-occipital fasciculus (pink in coronal and axial views). The analysis also showed that individuals with ADHD had </w:t>
      </w:r>
      <w:r w:rsidR="00782E17" w:rsidRPr="004D0C6F">
        <w:rPr>
          <w:rFonts w:ascii="Times New Roman" w:hAnsi="Times New Roman"/>
          <w:color w:val="000000" w:themeColor="text1"/>
        </w:rPr>
        <w:t xml:space="preserve">lower </w:t>
      </w:r>
      <w:r w:rsidR="00FF6215" w:rsidRPr="004D0C6F">
        <w:rPr>
          <w:rFonts w:ascii="Times New Roman" w:hAnsi="Times New Roman"/>
          <w:color w:val="000000" w:themeColor="text1"/>
        </w:rPr>
        <w:t>FA value</w:t>
      </w:r>
      <w:r w:rsidR="0010490B" w:rsidRPr="004D0C6F">
        <w:rPr>
          <w:rFonts w:ascii="Times New Roman" w:hAnsi="Times New Roman"/>
          <w:color w:val="000000" w:themeColor="text1"/>
        </w:rPr>
        <w:t>s</w:t>
      </w:r>
      <w:r w:rsidR="00FF6215" w:rsidRPr="004D0C6F">
        <w:rPr>
          <w:rFonts w:ascii="Times New Roman" w:hAnsi="Times New Roman"/>
          <w:color w:val="000000" w:themeColor="text1"/>
        </w:rPr>
        <w:t xml:space="preserve"> compared with TD in anterior cingulate (dark blue in sagittal view), right orbitofrontal area (</w:t>
      </w:r>
      <w:r w:rsidR="006E171E" w:rsidRPr="004D0C6F">
        <w:rPr>
          <w:rFonts w:ascii="Times New Roman" w:hAnsi="Times New Roman"/>
          <w:color w:val="000000" w:themeColor="text1"/>
        </w:rPr>
        <w:t xml:space="preserve">green </w:t>
      </w:r>
      <w:r w:rsidR="00FF6215" w:rsidRPr="004D0C6F">
        <w:rPr>
          <w:rFonts w:ascii="Times New Roman" w:hAnsi="Times New Roman"/>
          <w:color w:val="000000" w:themeColor="text1"/>
        </w:rPr>
        <w:t>in sagittal and axial views) and left orbitofrontal area (</w:t>
      </w:r>
      <w:r w:rsidR="006E171E" w:rsidRPr="004D0C6F">
        <w:rPr>
          <w:rFonts w:ascii="Times New Roman" w:hAnsi="Times New Roman"/>
          <w:color w:val="000000" w:themeColor="text1"/>
        </w:rPr>
        <w:t xml:space="preserve">light </w:t>
      </w:r>
      <w:r w:rsidR="00FF6215" w:rsidRPr="004D0C6F">
        <w:rPr>
          <w:rFonts w:ascii="Times New Roman" w:hAnsi="Times New Roman"/>
          <w:color w:val="000000" w:themeColor="text1"/>
        </w:rPr>
        <w:t xml:space="preserve">blue in </w:t>
      </w:r>
      <w:r w:rsidR="00791E18" w:rsidRPr="004D0C6F">
        <w:rPr>
          <w:rFonts w:ascii="Times New Roman" w:hAnsi="Times New Roman"/>
          <w:color w:val="000000" w:themeColor="text1"/>
        </w:rPr>
        <w:t>axial view).</w:t>
      </w: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br w:type="page"/>
      </w:r>
    </w:p>
    <w:p w:rsidR="00F05F39" w:rsidRPr="004D0C6F" w:rsidRDefault="00F05F39" w:rsidP="00F854E6">
      <w:pPr>
        <w:widowControl/>
        <w:spacing w:line="480" w:lineRule="auto"/>
        <w:rPr>
          <w:rFonts w:ascii="Times New Roman" w:hAnsi="Times New Roman"/>
          <w:b/>
          <w:color w:val="000000" w:themeColor="text1"/>
        </w:rPr>
      </w:pPr>
      <w:r w:rsidRPr="004D0C6F">
        <w:rPr>
          <w:rFonts w:ascii="Times New Roman" w:hAnsi="Times New Roman"/>
          <w:b/>
          <w:color w:val="000000" w:themeColor="text1"/>
        </w:rPr>
        <w:t>Acknowledgement</w:t>
      </w:r>
    </w:p>
    <w:p w:rsidR="00F05F39" w:rsidRPr="004D0C6F" w:rsidRDefault="00345768" w:rsidP="00F854E6">
      <w:pPr>
        <w:widowControl/>
        <w:spacing w:line="480" w:lineRule="auto"/>
        <w:rPr>
          <w:rFonts w:ascii="Times New Roman" w:hAnsi="Times New Roman"/>
          <w:color w:val="000000" w:themeColor="text1"/>
          <w:kern w:val="0"/>
        </w:rPr>
      </w:pPr>
      <w:r w:rsidRPr="004D0C6F">
        <w:rPr>
          <w:rFonts w:ascii="Times New Roman" w:hAnsi="Times New Roman"/>
          <w:color w:val="000000" w:themeColor="text1"/>
        </w:rPr>
        <w:t>We are grateful to Drs</w:t>
      </w:r>
      <w:r w:rsidRPr="004D0C6F">
        <w:rPr>
          <w:rFonts w:ascii="Times New Roman" w:hAnsi="Times New Roman"/>
          <w:color w:val="000000" w:themeColor="text1"/>
          <w:kern w:val="0"/>
        </w:rPr>
        <w:t>. Vitria Adisetiyo (Medical University of South Carolina),</w:t>
      </w:r>
      <w:r w:rsidR="00F05F39" w:rsidRPr="004D0C6F">
        <w:rPr>
          <w:rFonts w:ascii="Times New Roman" w:hAnsi="Times New Roman"/>
          <w:color w:val="000000" w:themeColor="text1"/>
        </w:rPr>
        <w:t xml:space="preserve"> </w:t>
      </w:r>
      <w:r w:rsidR="00F05F39" w:rsidRPr="004D0C6F">
        <w:rPr>
          <w:rFonts w:ascii="Times New Roman" w:hAnsi="Times New Roman"/>
          <w:color w:val="000000" w:themeColor="text1"/>
          <w:kern w:val="0"/>
        </w:rPr>
        <w:t>Jeong Bumseok (College of Medicine, Eulji University),</w:t>
      </w:r>
      <w:r w:rsidRPr="004D0C6F">
        <w:rPr>
          <w:rFonts w:ascii="Times New Roman" w:hAnsi="Times New Roman"/>
          <w:color w:val="000000" w:themeColor="text1"/>
          <w:kern w:val="0"/>
        </w:rPr>
        <w:t xml:space="preserve"> Nicholas Davenport (University of Minnesota), </w:t>
      </w:r>
      <w:r w:rsidR="00594E8D" w:rsidRPr="004D0C6F">
        <w:rPr>
          <w:rFonts w:ascii="Times New Roman" w:hAnsi="Times New Roman"/>
          <w:color w:val="000000" w:themeColor="text1"/>
          <w:kern w:val="0"/>
        </w:rPr>
        <w:t xml:space="preserve">Barbara </w:t>
      </w:r>
      <w:r w:rsidR="00C0643C" w:rsidRPr="004D0C6F">
        <w:rPr>
          <w:rFonts w:ascii="Times New Roman" w:hAnsi="Times New Roman"/>
          <w:color w:val="000000" w:themeColor="text1"/>
          <w:kern w:val="0"/>
        </w:rPr>
        <w:t>F</w:t>
      </w:r>
      <w:r w:rsidR="00594E8D" w:rsidRPr="004D0C6F">
        <w:rPr>
          <w:rFonts w:ascii="Times New Roman" w:hAnsi="Times New Roman"/>
          <w:color w:val="000000" w:themeColor="text1"/>
          <w:kern w:val="0"/>
        </w:rPr>
        <w:t>ranke and Mar</w:t>
      </w:r>
      <w:r w:rsidR="00C0643C" w:rsidRPr="004D0C6F">
        <w:rPr>
          <w:rFonts w:ascii="Times New Roman" w:hAnsi="Times New Roman"/>
          <w:color w:val="000000" w:themeColor="text1"/>
          <w:kern w:val="0"/>
        </w:rPr>
        <w:t>t</w:t>
      </w:r>
      <w:r w:rsidR="00594E8D" w:rsidRPr="004D0C6F">
        <w:rPr>
          <w:rFonts w:ascii="Times New Roman" w:hAnsi="Times New Roman"/>
          <w:color w:val="000000" w:themeColor="text1"/>
          <w:kern w:val="0"/>
        </w:rPr>
        <w:t xml:space="preserve">ine Hoogman (Radboud University Medical Center), </w:t>
      </w:r>
      <w:r w:rsidR="00F05F39" w:rsidRPr="004D0C6F">
        <w:rPr>
          <w:rFonts w:ascii="Times New Roman" w:hAnsi="Times New Roman"/>
          <w:color w:val="000000" w:themeColor="text1"/>
          <w:kern w:val="0"/>
        </w:rPr>
        <w:t>Fan Guoguang (Shengjing Hospital of China Medical University), Jace King (University of Utah Salt Lake City),</w:t>
      </w:r>
      <w:r w:rsidRPr="004D0C6F">
        <w:rPr>
          <w:rFonts w:ascii="Times New Roman" w:hAnsi="Times New Roman"/>
          <w:color w:val="000000" w:themeColor="text1"/>
          <w:kern w:val="0"/>
        </w:rPr>
        <w:t xml:space="preserve"> Melissa Lopez-Larson (University of Utah Salt Lake City),</w:t>
      </w:r>
      <w:r w:rsidR="00F05F39" w:rsidRPr="004D0C6F">
        <w:rPr>
          <w:rFonts w:ascii="Times New Roman" w:hAnsi="Times New Roman"/>
          <w:color w:val="000000" w:themeColor="text1"/>
          <w:kern w:val="0"/>
        </w:rPr>
        <w:t xml:space="preserve"> </w:t>
      </w:r>
      <w:r w:rsidR="00F05F39" w:rsidRPr="004D0C6F">
        <w:rPr>
          <w:rFonts w:ascii="Times New Roman" w:hAnsi="Times New Roman"/>
          <w:color w:val="000000" w:themeColor="text1"/>
        </w:rPr>
        <w:t xml:space="preserve">Krisztina Malisza </w:t>
      </w:r>
      <w:r w:rsidR="00F05F39" w:rsidRPr="004D0C6F">
        <w:rPr>
          <w:rFonts w:ascii="Times New Roman" w:hAnsi="Times New Roman"/>
          <w:color w:val="000000" w:themeColor="text1"/>
          <w:kern w:val="0"/>
        </w:rPr>
        <w:t>(University of Manitoba)</w:t>
      </w:r>
      <w:r w:rsidR="00953D1F" w:rsidRPr="004D0C6F">
        <w:rPr>
          <w:rFonts w:ascii="Times New Roman" w:hAnsi="Times New Roman"/>
          <w:color w:val="000000" w:themeColor="text1"/>
          <w:kern w:val="0"/>
        </w:rPr>
        <w:t>,</w:t>
      </w:r>
      <w:r w:rsidR="00D81D8C" w:rsidRPr="004D0C6F">
        <w:rPr>
          <w:rFonts w:ascii="Times New Roman" w:hAnsi="Times New Roman"/>
          <w:color w:val="000000" w:themeColor="text1"/>
          <w:kern w:val="0"/>
        </w:rPr>
        <w:t xml:space="preserve"> </w:t>
      </w:r>
      <w:r w:rsidR="00953D1F" w:rsidRPr="004D0C6F">
        <w:rPr>
          <w:rFonts w:ascii="Times New Roman" w:hAnsi="Times New Roman"/>
          <w:color w:val="000000" w:themeColor="text1"/>
          <w:kern w:val="0"/>
        </w:rPr>
        <w:t xml:space="preserve">Timothy J. Silk (University of Queensland), </w:t>
      </w:r>
      <w:r w:rsidR="00D81D8C" w:rsidRPr="004D0C6F">
        <w:rPr>
          <w:rFonts w:ascii="Times New Roman" w:hAnsi="Times New Roman"/>
          <w:color w:val="000000" w:themeColor="text1"/>
          <w:kern w:val="0"/>
        </w:rPr>
        <w:t>Anita Thapar and Derek Jones (Cardiff University)</w:t>
      </w:r>
      <w:r w:rsidR="008E7E63" w:rsidRPr="004D0C6F">
        <w:rPr>
          <w:rFonts w:ascii="Times New Roman" w:hAnsi="Times New Roman"/>
          <w:color w:val="000000" w:themeColor="text1"/>
          <w:kern w:val="0"/>
        </w:rPr>
        <w:t>, Hanneke van Ewijk (University Amsterdam), Pinchen Yang (</w:t>
      </w:r>
      <w:r w:rsidR="00953D1F" w:rsidRPr="004D0C6F">
        <w:rPr>
          <w:rFonts w:ascii="Times New Roman" w:hAnsi="Times New Roman"/>
          <w:color w:val="000000" w:themeColor="text1"/>
          <w:kern w:val="0"/>
        </w:rPr>
        <w:t>Kaohsiung Medical University and Kaohsiung Medical University Hospital</w:t>
      </w:r>
      <w:r w:rsidR="008E7E63" w:rsidRPr="004D0C6F">
        <w:rPr>
          <w:rFonts w:ascii="Times New Roman" w:hAnsi="Times New Roman"/>
          <w:color w:val="000000" w:themeColor="text1"/>
          <w:kern w:val="0"/>
        </w:rPr>
        <w:t>)</w:t>
      </w:r>
      <w:r w:rsidR="00F05F39" w:rsidRPr="004D0C6F">
        <w:rPr>
          <w:rFonts w:ascii="Times New Roman" w:hAnsi="Times New Roman"/>
          <w:color w:val="000000" w:themeColor="text1"/>
          <w:kern w:val="0"/>
        </w:rPr>
        <w:t xml:space="preserve"> for data sharing and Dr. Joaquim Radua (King's College London) for statistical support.</w:t>
      </w:r>
    </w:p>
    <w:p w:rsidR="000A77FB" w:rsidRPr="004D0C6F" w:rsidRDefault="000A77FB" w:rsidP="00F854E6">
      <w:pPr>
        <w:widowControl/>
        <w:spacing w:line="480" w:lineRule="auto"/>
        <w:rPr>
          <w:rFonts w:ascii="Times New Roman" w:hAnsi="Times New Roman"/>
          <w:color w:val="000000" w:themeColor="text1"/>
          <w:kern w:val="0"/>
        </w:rPr>
      </w:pPr>
      <w:r w:rsidRPr="004D0C6F">
        <w:rPr>
          <w:rFonts w:ascii="Times New Roman" w:hAnsi="Times New Roman"/>
          <w:color w:val="000000" w:themeColor="text1"/>
          <w:kern w:val="0"/>
        </w:rPr>
        <w:t>This work is partially supported by</w:t>
      </w:r>
      <w:r w:rsidR="00CA1F14" w:rsidRPr="004D0C6F">
        <w:rPr>
          <w:rFonts w:ascii="Times New Roman" w:hAnsi="Times New Roman"/>
          <w:color w:val="000000" w:themeColor="text1"/>
          <w:kern w:val="0"/>
        </w:rPr>
        <w:t xml:space="preserve"> the</w:t>
      </w:r>
      <w:r w:rsidRPr="004D0C6F">
        <w:rPr>
          <w:rFonts w:ascii="Times New Roman" w:hAnsi="Times New Roman"/>
          <w:color w:val="000000" w:themeColor="text1"/>
          <w:kern w:val="0"/>
        </w:rPr>
        <w:t xml:space="preserve"> Japan Society for the Promotion of Science </w:t>
      </w:r>
      <w:r w:rsidR="00556F38" w:rsidRPr="004D0C6F">
        <w:rPr>
          <w:rFonts w:ascii="Times New Roman" w:hAnsi="Times New Roman"/>
          <w:color w:val="000000" w:themeColor="text1"/>
          <w:kern w:val="0"/>
        </w:rPr>
        <w:t>and</w:t>
      </w:r>
      <w:r w:rsidR="007C6BEC" w:rsidRPr="004D0C6F">
        <w:rPr>
          <w:rFonts w:ascii="Times New Roman" w:hAnsi="Times New Roman"/>
          <w:color w:val="000000" w:themeColor="text1"/>
          <w:kern w:val="0"/>
        </w:rPr>
        <w:t xml:space="preserve"> </w:t>
      </w:r>
      <w:r w:rsidR="00C738D0" w:rsidRPr="004D0C6F">
        <w:rPr>
          <w:rFonts w:ascii="Times New Roman" w:hAnsi="Times New Roman"/>
          <w:color w:val="000000" w:themeColor="text1"/>
          <w:kern w:val="0"/>
        </w:rPr>
        <w:t xml:space="preserve">the </w:t>
      </w:r>
      <w:r w:rsidR="007C6BEC" w:rsidRPr="004D0C6F">
        <w:rPr>
          <w:rFonts w:ascii="Times New Roman" w:hAnsi="Times New Roman"/>
          <w:color w:val="000000" w:themeColor="text1"/>
          <w:kern w:val="0"/>
        </w:rPr>
        <w:t xml:space="preserve">Kanae Foundation for the Promotion of Medical Science </w:t>
      </w:r>
      <w:r w:rsidRPr="004D0C6F">
        <w:rPr>
          <w:rFonts w:ascii="Times New Roman" w:hAnsi="Times New Roman"/>
          <w:color w:val="000000" w:themeColor="text1"/>
          <w:kern w:val="0"/>
        </w:rPr>
        <w:t>(YA).</w:t>
      </w:r>
    </w:p>
    <w:p w:rsidR="00D96416" w:rsidRPr="004D0C6F" w:rsidRDefault="00D96416" w:rsidP="00F854E6">
      <w:pPr>
        <w:widowControl/>
        <w:spacing w:line="480" w:lineRule="auto"/>
        <w:rPr>
          <w:rFonts w:ascii="Times New Roman" w:hAnsi="Times New Roman"/>
          <w:color w:val="000000" w:themeColor="text1"/>
          <w:kern w:val="0"/>
        </w:rPr>
      </w:pPr>
    </w:p>
    <w:p w:rsidR="00D96416" w:rsidRPr="004D0C6F" w:rsidRDefault="00D96416" w:rsidP="00F854E6">
      <w:pPr>
        <w:widowControl/>
        <w:spacing w:line="480" w:lineRule="auto"/>
        <w:rPr>
          <w:rFonts w:ascii="Times New Roman" w:hAnsi="Times New Roman"/>
          <w:b/>
          <w:color w:val="000000" w:themeColor="text1"/>
          <w:kern w:val="0"/>
        </w:rPr>
      </w:pPr>
      <w:r w:rsidRPr="004D0C6F">
        <w:rPr>
          <w:rFonts w:ascii="Times New Roman" w:hAnsi="Times New Roman"/>
          <w:b/>
          <w:color w:val="000000" w:themeColor="text1"/>
          <w:kern w:val="0"/>
        </w:rPr>
        <w:t>Conflict of interest</w:t>
      </w:r>
    </w:p>
    <w:p w:rsidR="00F05F39" w:rsidRPr="004D0C6F" w:rsidRDefault="0085585B" w:rsidP="00F854E6">
      <w:pPr>
        <w:widowControl/>
        <w:spacing w:line="480" w:lineRule="auto"/>
        <w:rPr>
          <w:rFonts w:ascii="Times New Roman" w:hAnsi="Times New Roman"/>
          <w:color w:val="000000" w:themeColor="text1"/>
          <w:kern w:val="0"/>
        </w:rPr>
      </w:pPr>
      <w:r w:rsidRPr="004D0C6F">
        <w:rPr>
          <w:rFonts w:ascii="Times New Roman" w:hAnsi="Times New Roman"/>
          <w:color w:val="000000" w:themeColor="text1"/>
          <w:kern w:val="0"/>
        </w:rPr>
        <w:t>The authors declare no conflict of interest.</w:t>
      </w:r>
    </w:p>
    <w:p w:rsidR="00CB106B" w:rsidRPr="004D0C6F" w:rsidRDefault="00CB106B">
      <w:pPr>
        <w:widowControl/>
        <w:jc w:val="left"/>
        <w:rPr>
          <w:rFonts w:ascii="Times New Roman" w:hAnsi="Times New Roman"/>
          <w:b/>
          <w:color w:val="000000" w:themeColor="text1"/>
          <w:lang w:val="en-GB"/>
        </w:rPr>
      </w:pPr>
      <w:r w:rsidRPr="004D0C6F">
        <w:rPr>
          <w:rFonts w:ascii="Times New Roman" w:hAnsi="Times New Roman"/>
          <w:b/>
          <w:color w:val="000000" w:themeColor="text1"/>
          <w:lang w:val="en-GB"/>
        </w:rPr>
        <w:br w:type="page"/>
      </w:r>
    </w:p>
    <w:p w:rsidR="00045610" w:rsidRPr="004D0C6F" w:rsidRDefault="00F05F39" w:rsidP="00F854E6">
      <w:pPr>
        <w:spacing w:line="480" w:lineRule="auto"/>
        <w:rPr>
          <w:rFonts w:ascii="Times New Roman" w:hAnsi="Times New Roman"/>
          <w:color w:val="000000" w:themeColor="text1"/>
          <w:lang w:val="en-GB"/>
        </w:rPr>
      </w:pPr>
      <w:r w:rsidRPr="004D0C6F">
        <w:rPr>
          <w:rFonts w:ascii="Times New Roman" w:hAnsi="Times New Roman"/>
          <w:b/>
          <w:color w:val="000000" w:themeColor="text1"/>
          <w:lang w:val="en-GB"/>
        </w:rPr>
        <w:t>References</w:t>
      </w:r>
    </w:p>
    <w:p w:rsidR="00A570E4" w:rsidRPr="004D0C6F" w:rsidRDefault="00045610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r w:rsidRPr="004D0C6F">
        <w:rPr>
          <w:rFonts w:ascii="Times New Roman" w:hAnsi="Times New Roman"/>
          <w:color w:val="000000" w:themeColor="text1"/>
        </w:rPr>
        <w:fldChar w:fldCharType="begin"/>
      </w:r>
      <w:r w:rsidRPr="004D0C6F">
        <w:rPr>
          <w:rFonts w:ascii="Times New Roman" w:hAnsi="Times New Roman"/>
          <w:color w:val="000000" w:themeColor="text1"/>
          <w:lang w:val="it-IT"/>
        </w:rPr>
        <w:instrText xml:space="preserve"> ADDIN EN.REFLIST </w:instrText>
      </w:r>
      <w:r w:rsidRPr="004D0C6F">
        <w:rPr>
          <w:rFonts w:ascii="Times New Roman" w:hAnsi="Times New Roman"/>
          <w:color w:val="000000" w:themeColor="text1"/>
        </w:rPr>
        <w:fldChar w:fldCharType="separate"/>
      </w:r>
      <w:bookmarkStart w:id="1" w:name="_ENREF_1"/>
      <w:r w:rsidR="00A570E4" w:rsidRPr="004D0C6F">
        <w:rPr>
          <w:rFonts w:ascii="Times New Roman" w:hAnsi="Times New Roman"/>
          <w:noProof/>
          <w:color w:val="000000" w:themeColor="text1"/>
          <w:lang w:val="it-IT"/>
        </w:rPr>
        <w:t xml:space="preserve">Adisetiyo, V., Tabesh, A., Di Martino, A., Falangola, M. F., Castellanos, F. X., Jensen, J. H. &amp; Helpern, J. A. (2014). </w:t>
      </w:r>
      <w:r w:rsidR="00A570E4" w:rsidRPr="004D0C6F">
        <w:rPr>
          <w:rFonts w:ascii="Times New Roman" w:hAnsi="Times New Roman"/>
          <w:noProof/>
          <w:color w:val="000000" w:themeColor="text1"/>
          <w:lang w:val="en-GB"/>
        </w:rPr>
        <w:t xml:space="preserve">Attention-deficit/hyperactivity disorder without comorbidity is associated with distinct atypical patterns of cerebral microstructural development. </w:t>
      </w:r>
      <w:r w:rsidR="00A570E4" w:rsidRPr="004D0C6F">
        <w:rPr>
          <w:rFonts w:ascii="Times New Roman" w:hAnsi="Times New Roman"/>
          <w:i/>
          <w:noProof/>
          <w:color w:val="000000" w:themeColor="text1"/>
          <w:lang w:val="en-GB"/>
        </w:rPr>
        <w:t>Human Brain Mapping,</w:t>
      </w:r>
      <w:r w:rsidR="00A570E4" w:rsidRPr="004D0C6F">
        <w:rPr>
          <w:rFonts w:ascii="Times New Roman" w:hAnsi="Times New Roman"/>
          <w:noProof/>
          <w:color w:val="000000" w:themeColor="text1"/>
          <w:lang w:val="en-GB"/>
        </w:rPr>
        <w:t xml:space="preserve"> 35</w:t>
      </w:r>
      <w:r w:rsidR="00A570E4"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="00A570E4" w:rsidRPr="004D0C6F">
        <w:rPr>
          <w:rFonts w:ascii="Times New Roman" w:hAnsi="Times New Roman"/>
          <w:noProof/>
          <w:color w:val="000000" w:themeColor="text1"/>
          <w:lang w:val="en-GB"/>
        </w:rPr>
        <w:t xml:space="preserve"> 2148-2162.</w:t>
      </w:r>
      <w:bookmarkEnd w:id="1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2" w:name="_ENREF_2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American Psychiatric, A. (2013)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 xml:space="preserve">Diagnostic and statistical manual of mental disorders (dsm-5®), 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>Arlington, VA: American Psychiatric Pub.</w:t>
      </w:r>
      <w:bookmarkEnd w:id="2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3" w:name="_ENREF_3"/>
      <w:r w:rsidRPr="004D0C6F">
        <w:rPr>
          <w:rFonts w:ascii="Times New Roman" w:hAnsi="Times New Roman"/>
          <w:noProof/>
          <w:color w:val="000000" w:themeColor="text1"/>
          <w:lang w:val="it-IT"/>
        </w:rPr>
        <w:t xml:space="preserve">Aoki, Y., Cortese, S. &amp; Tansella, M. (2015). 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Neural bases of atypical emotional face processing in autism: A meta-analysis of fmri studies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The World Journal of Biological Psychiatr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6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291-300.</w:t>
      </w:r>
      <w:bookmarkEnd w:id="3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4" w:name="_ENREF_4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Aoki, Y. &amp; Inokuchi, R. (2016). A voxel-based meta-analysis of diffusion tensor imaging studies with mild traumatic brain injury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Neuroscience &amp; Biobehavioral Reviews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66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19-126.</w:t>
      </w:r>
      <w:bookmarkEnd w:id="4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5" w:name="_ENREF_5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Ashtari, M., Kumra, S., Bhaskar, S. L., Clarke, T., Thaden, E., Cervellione, K. L., Rhinewine, J., Kane, J. M., Adesman, A., Milanaik, R., Maytal, J., Diamond, A., Szeszko, P. &amp; Ardekani, B. A. (2005). Attention-deficit/hyperactivity disorder: A preliminary diffusion tensor imaging study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Biological Psychiatr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57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448-455.</w:t>
      </w:r>
      <w:bookmarkEnd w:id="5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6" w:name="_ENREF_6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Bechara, A. (2000). Emotion, decision making and the orbitofrontal cortex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Cerebral Cortex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0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295-307.</w:t>
      </w:r>
      <w:bookmarkEnd w:id="6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7" w:name="_ENREF_7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Bode, M. K., Lindholm, P., Kiviniemi, V., Moilanen, I., Ebeling, H., Veijola, J., Miettunen, J., Hurtig, T., Nordstrom, T., Starck, T., Remes, J., Tervonen, O. &amp; Nikkinen, J. (2015). Dti abnormalities in adults with past history of attention deficit hyperactivity disorder: A tract-based spatial statistics study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Acta Radiologica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56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990-996.</w:t>
      </w:r>
      <w:bookmarkEnd w:id="7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8" w:name="_ENREF_8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Cao, Q., Sun, L., Gong, G., Lv, Y., Cao, X., Shuai, L., Zhu, C., Zang, Y. &amp; Wang, Y. (2010). The macrostructural and microstructural abnormalities of corpus callosum in children with attention deficit/hyperactivity disorder: A combined morphometric and diffusion tensor mri study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Brain Research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310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72-180.</w:t>
      </w:r>
      <w:bookmarkEnd w:id="8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9" w:name="_ENREF_9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Castellanos, F. X. &amp; Aoki, Y. (2016). Intrinsic functional connectivity in attention-deficit/hyperactivity disorder: A science in development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Biological Psychiatry: Cognitive Neuroscience and Neuroimaging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256-263.</w:t>
      </w:r>
      <w:bookmarkEnd w:id="9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10" w:name="_ENREF_10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Chaim, T. M., Zhang, T., Zanetti, M. V., Da Silva, M. A., Louza, M. R., Doshi, J., Serpa, M. H., Duran, F. L., Caetano, S. C., Davatzikos, C. &amp; Busatto, G. F. (2014). Multimodal magnetic resonance imaging study of treatment-naive adults with attention-deficit/hyperactivity disorder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PLoS One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9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e110199.</w:t>
      </w:r>
      <w:bookmarkEnd w:id="10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11" w:name="_ENREF_11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Chang, L. C., Walker, L. &amp; Pierpaoli, C. (2012). Informed restore: A method for robust estimation of diffusion tensor from low redundancy datasets in the presence of physiological noise artifacts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Magnetic Resonance in Medicine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68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654-1663.</w:t>
      </w:r>
      <w:bookmarkEnd w:id="11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12" w:name="_ENREF_12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Chen, L., Hu, X., Ouyang, L., He, N., Liao, Y., Liu, Q., Zhou, M., Wu, M., Huang, X. &amp; Gong, Q. (2016). A systematic review and meta-analysis of tract-based spatial statistics studies regarding attention-deficit/hyperactivity disorder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Neuroscience &amp; Biobehavioral Reviews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68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838-847.</w:t>
      </w:r>
      <w:bookmarkEnd w:id="12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13" w:name="_ENREF_13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Chen, L., Huang, X., Lei, D., He, N., Hu, X., Chen, Y., Li, Y., Zhou, J., Guo, L., Kemp, G. J. &amp; Gong, Q. Y. (2015). Microstructural abnormalities of the brain white matter in attention-deficit/hyperactivity disorder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Journal of Psychiatry &amp; Neuroscience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40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280-287.</w:t>
      </w:r>
      <w:bookmarkEnd w:id="13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14" w:name="_ENREF_14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Choi, J., Lim, M. H., Lee, C., Park, J. K., Son, J., Shim, S. H., Yu, I. K., Khang, H. S. &amp; Jeong, B. (2008). Comparison of diffusion tensor imaging in attention deficit hyperactivity disorder boys with or without comorbid tic disorders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Journal of Korean Neuropsychiatric Association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47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493-502.</w:t>
      </w:r>
      <w:bookmarkEnd w:id="14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15" w:name="_ENREF_15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Chuang, T. C., Wu, M. T., Huang, S. P., Weng, M. J. &amp; Yang, P. (2013). Diffusion tensor imaging study of white matter fiber tracts in adolescent attention-deficit/hyperactivity disorder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Psychiatry Research: Neuroimaging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211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86-187.</w:t>
      </w:r>
      <w:bookmarkEnd w:id="15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16" w:name="_ENREF_16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Cooper, M., Thapar, A. &amp; Jones, D. K. (2015). Adhd severity is associated with white matter microstructure in the subgenual cingulum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NeuroImage: Clinical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7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653-660.</w:t>
      </w:r>
      <w:bookmarkEnd w:id="16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17" w:name="_ENREF_17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Cortese, S., Ferrin, M., Brandeis, D., Buitelaar, J., Daley, D., Dittmann, R. W., Holtmann, M., Santosh, P., Stevenson, J., Stringaris, A., Zuddas, A., Sonuga-Barke, E. J. &amp; European, A. G. G. (2015). Cognitive training for attention-deficit/hyperactivity disorder: Meta-analysis of clinical and neuropsychological outcomes from randomized controlled trials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Journal of the American Academy of Child &amp; Adolescent Psychiatr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54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64-174.</w:t>
      </w:r>
      <w:bookmarkEnd w:id="17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18" w:name="_ENREF_18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Cortese, S., Imperati, D., Zhou, J., Proal, E., Klein, R. G., Mannuzza, S., Ramos-Olazagasti, M. A., Milham, M. P., Kelly, C. &amp; Castellanos, F. X. (2013). White matter alterations at 33-year follow-up in adults with childhood attention-deficit/hyperactivity disorder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Biological Psychiatr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74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591-598.</w:t>
      </w:r>
      <w:bookmarkEnd w:id="18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19" w:name="_ENREF_19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Cortese, S., Kelly, C., Chabernaud, C., Proal, E., Di Martino, A., Milham, M. P. &amp; Castellanos, F. X. (2012). Toward systems neuroscience of adhd: A meta-analysis of 55 fmri studies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American Journal of Psychiatr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69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038-1055.</w:t>
      </w:r>
      <w:bookmarkEnd w:id="19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20" w:name="_ENREF_20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Daley, D., Van Der Oord, S., Ferrin, M., Danckaerts, M., Doepfner, M., Cortese, S., Sonuga-Barke, E. J. &amp; European, A. G. G. (2014). Behavioral interventions in attention-deficit/hyperactivity disorder: A meta-analysis of randomized controlled trials across multiple outcome domains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Journal of the American Academy of Child &amp; Adolescent Psychiatr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53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835-847, 847 e831-835.</w:t>
      </w:r>
      <w:bookmarkEnd w:id="20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21" w:name="_ENREF_21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Davenport, N. D., Karatekin, C., White, T. &amp; Lim, K. O. (2010). Differential fractional anisotropy abnormalities in adolescents with adhd or schizophrenia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Psychiatry Research: Neuroimaging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81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93-198.</w:t>
      </w:r>
      <w:bookmarkEnd w:id="21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22" w:name="_ENREF_22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De Luis-Garcia, R., Cabus-Pinol, G., Imaz-Roncero, C., Argibay-Quinones, D., Barrio-Arranz, G., Aja-Fernandez, S. &amp; Alberola-Lopez, C. (2015). Attention deficit/hyperactivity disorder and medication with stimulants in young children: A dti study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Progress in Neuro-Psychopharmacology and Biological Psychiatr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57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76-184.</w:t>
      </w:r>
      <w:bookmarkEnd w:id="22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it-IT"/>
        </w:rPr>
      </w:pPr>
      <w:bookmarkStart w:id="23" w:name="_ENREF_23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De Zeeuw, P., Schnack, H. G., Van Belle, J., Weusten, J., Van Dijk, S., Langen, M., Brouwer, R. M., Van Engeland, H. &amp; Durston, S. (2012). Differential brain development with low and high iq in attention-deficit/hyperactivity disorder. </w:t>
      </w:r>
      <w:r w:rsidRPr="004D0C6F">
        <w:rPr>
          <w:rFonts w:ascii="Times New Roman" w:hAnsi="Times New Roman"/>
          <w:i/>
          <w:noProof/>
          <w:color w:val="000000" w:themeColor="text1"/>
          <w:lang w:val="it-IT"/>
        </w:rPr>
        <w:t>PLoS One,</w:t>
      </w:r>
      <w:r w:rsidRPr="004D0C6F">
        <w:rPr>
          <w:rFonts w:ascii="Times New Roman" w:hAnsi="Times New Roman"/>
          <w:noProof/>
          <w:color w:val="000000" w:themeColor="text1"/>
          <w:lang w:val="it-IT"/>
        </w:rPr>
        <w:t xml:space="preserve"> 7</w:t>
      </w:r>
      <w:r w:rsidRPr="004D0C6F">
        <w:rPr>
          <w:rFonts w:ascii="Times New Roman" w:hAnsi="Times New Roman"/>
          <w:b/>
          <w:noProof/>
          <w:color w:val="000000" w:themeColor="text1"/>
          <w:lang w:val="it-IT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it-IT"/>
        </w:rPr>
        <w:t xml:space="preserve"> e35770.</w:t>
      </w:r>
      <w:bookmarkEnd w:id="23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24" w:name="_ENREF_24"/>
      <w:r w:rsidRPr="004D0C6F">
        <w:rPr>
          <w:rFonts w:ascii="Times New Roman" w:hAnsi="Times New Roman"/>
          <w:noProof/>
          <w:color w:val="000000" w:themeColor="text1"/>
          <w:lang w:val="it-IT"/>
        </w:rPr>
        <w:t xml:space="preserve">Garcia Murillo, L., Cortese, S., Anderson, D., Di Martino, A. &amp; Castellanos, F. X. (2015). 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Locomotor activity measures in the diagnosis of attention deficit hyperactivity disorder: Meta-analyses and new findings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Journal of Neuroscience Methods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252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4-26.</w:t>
      </w:r>
      <w:bookmarkEnd w:id="24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25" w:name="_ENREF_25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Hale, T. S., Kane, A. M., Kaminsky, O., Tung, K. L., Wiley, J. F., Mcgough, J. J., Loo, S. K. &amp; Kaplan, J. T. (2014). Visual network asymmetry and default mode network function in adhd: An fmri study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Frontiers in Psychiatr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5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81.</w:t>
      </w:r>
      <w:bookmarkEnd w:id="25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de-DE"/>
        </w:rPr>
      </w:pPr>
      <w:bookmarkStart w:id="26" w:name="_ENREF_26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King, J. B., Yurgelun-Todd, D., Stoeckel, A., Dimuzio, J. M. &amp; Lopez-Larson, M. P. (2015). Sex differences in white matter integrity in youths with attention-deficit/hyperactivity disorder: A pilot study. </w:t>
      </w:r>
      <w:r w:rsidRPr="004D0C6F">
        <w:rPr>
          <w:rFonts w:ascii="Times New Roman" w:hAnsi="Times New Roman"/>
          <w:i/>
          <w:noProof/>
          <w:color w:val="000000" w:themeColor="text1"/>
          <w:lang w:val="de-DE"/>
        </w:rPr>
        <w:t>Frontiers in Neuroscience,</w:t>
      </w:r>
      <w:r w:rsidRPr="004D0C6F">
        <w:rPr>
          <w:rFonts w:ascii="Times New Roman" w:hAnsi="Times New Roman"/>
          <w:noProof/>
          <w:color w:val="000000" w:themeColor="text1"/>
          <w:lang w:val="de-DE"/>
        </w:rPr>
        <w:t xml:space="preserve"> 9</w:t>
      </w:r>
      <w:r w:rsidRPr="004D0C6F">
        <w:rPr>
          <w:rFonts w:ascii="Times New Roman" w:hAnsi="Times New Roman"/>
          <w:b/>
          <w:noProof/>
          <w:color w:val="000000" w:themeColor="text1"/>
          <w:lang w:val="de-DE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de-DE"/>
        </w:rPr>
        <w:t xml:space="preserve"> 232.</w:t>
      </w:r>
      <w:bookmarkEnd w:id="26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27" w:name="_ENREF_27"/>
      <w:r w:rsidRPr="004D0C6F">
        <w:rPr>
          <w:rFonts w:ascii="Times New Roman" w:hAnsi="Times New Roman"/>
          <w:noProof/>
          <w:color w:val="000000" w:themeColor="text1"/>
          <w:lang w:val="de-DE"/>
        </w:rPr>
        <w:t xml:space="preserve">Kobel, M., Bechtel, N., Specht, K., Klarhofer, M., Weber, P., Scheffler, K., Opwis, K. &amp; Penner, I. K. (2010). 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Structural and functional imaging approaches in attention deficit/hyperactivity disorder: Does the temporal lobe play a key role?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Psychiatry Research: Neuroimaging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83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230-236.</w:t>
      </w:r>
      <w:bookmarkEnd w:id="27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28" w:name="_ENREF_28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Konrad, A., Dielentheis, T. F., El Masri, D., Bayerl, M., Fehr, C., Gesierich, T., Vucurevic, G., Stoeter, P. &amp; Winterer, G. (2010). Disturbed structural connectivity is related to inattention and impulsivity in adult attention deficit hyperactivity disorder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European Journal of Neuroscience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31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912-919.</w:t>
      </w:r>
      <w:bookmarkEnd w:id="28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29" w:name="_ENREF_29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Lei, D., Ma, J., Du, X., Shen, G., Jin, X. &amp; Gong, Q. (2014). Microstructural abnormalities in the combined and inattentive subtypes of attention deficit hyperactivity disorder: A diffusion tensor imaging study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Scientific Reports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4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6875.</w:t>
      </w:r>
      <w:bookmarkEnd w:id="29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30" w:name="_ENREF_30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Li, Q., Sun, J., Guo, L., Zang, Y., Feng, Z., Huang, X., Yang, H., Lv, Y., Huang, M. &amp; Gong, Q. (2010). Increased fractional anisotropy in white matter of the right frontal region in children with attention-deficit/hyperactivity disorder: A diffusion tensor imaging study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Neuroendocrinology Letters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31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747-753.</w:t>
      </w:r>
      <w:bookmarkEnd w:id="30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31" w:name="_ENREF_31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Liu, I. C., Chiu, C. H., Chen, C. J., Kuo, L. W., Lo, Y. C. &amp; Tseng, W. Y. (2010). The microstructural integrity of the corpus callosum and associated impulsivity in alcohol dependence: A tractography-based segmentation study using diffusion spectrum imaging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Psychiatry Research: Neuroimaging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84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28-134.</w:t>
      </w:r>
      <w:bookmarkEnd w:id="31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32" w:name="_ENREF_32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Luders, E., Narr, K. L., Hamilton, L. S., Phillips, O. R., Thompson, P. M., Valle, J. S., Del'homme, M., Strickland, T., Mccracken, J. T., Toga, A. W. &amp; Levitt, J. G. (2009). Decreased callosal thickness in attention-deficit/hyperactivity disorder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Biological Psychiatr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65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84-88.</w:t>
      </w:r>
      <w:bookmarkEnd w:id="32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33" w:name="_ENREF_33"/>
      <w:r w:rsidRPr="004D0C6F">
        <w:rPr>
          <w:rFonts w:ascii="Times New Roman" w:hAnsi="Times New Roman"/>
          <w:noProof/>
          <w:color w:val="000000" w:themeColor="text1"/>
          <w:lang w:val="de-DE"/>
        </w:rPr>
        <w:t xml:space="preserve">Maclaren, J., Herbst, M., Speck, O. &amp; Zaitsev, M. (2013). 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Prospective motion correction in brain imaging: A review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Magnetic Resonance in Medicine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69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621-636.</w:t>
      </w:r>
      <w:bookmarkEnd w:id="33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34" w:name="_ENREF_34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Malisza, K. L., Buss, J. L., Bolster, R. B., De Gervai, P. D., Woods-Frohlich, L., Summers, R., Clancy, C. A., Chudley, A. E. &amp; Longstaffe, S. (2012). Comparison of spatial working memory in children with prenatal alcohol exposure and those diagnosed with adhd; a functional magnetic resonance imaging study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Journal of Neurodevelopmental Disorders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4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2.</w:t>
      </w:r>
      <w:bookmarkEnd w:id="34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35" w:name="_ENREF_35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Moeller, F. G., Hasan, K. M., Steinberg, J. L., Kramer, L. A., Dougherty, D. M., Santos, R. M., Valdes, I., Swann, A. C., Barratt, E. S. &amp; Narayana, P. A. (2005). Reduced anterior corpus callosum white matter integrity is related to increased impulsivity and reduced discriminability in cocaine-dependent subjects: Diffusion tensor imaging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Neuropsychopharmacolog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30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610-617.</w:t>
      </w:r>
      <w:bookmarkEnd w:id="35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36" w:name="_ENREF_36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Moher, D., Cook, D. J., Eastwood, S., Olkin, I., Rennie, D. &amp; Stroup, D. F. (1999). Improving the quality of reports of meta-analyses of randomised controlled trials: The quorom statement. Quality of reporting of meta-analyses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The Lancet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354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896-1900.</w:t>
      </w:r>
      <w:bookmarkEnd w:id="36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37" w:name="_ENREF_37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Nagel, B. J., Bathula, D., Herting, M., Schmitt, C., Kroenke, C. D., Fair, D. &amp; Nigg, J. T. (2011). Altered white matter microstructure in children with attention-deficit/hyperactivity disorder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Journal of the American Academy of Child &amp; Adolescent Psychiatr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50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283-292.</w:t>
      </w:r>
      <w:bookmarkEnd w:id="37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38" w:name="_ENREF_38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Nakao, T., Radua, J., Rubia, K. &amp; Mataix-Cols, D. (2011). Gray matter volume abnormalities in adhd: Voxel-based meta-analysis exploring the effects of age and stimulant medication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American Journal of Psychiatr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68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154-1163.</w:t>
      </w:r>
      <w:bookmarkEnd w:id="38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39" w:name="_ENREF_39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Nortje, G., Stein, D. J., Radua, J., Mataix-Cols, D. &amp; Horn, N. (2013). Systematic review and voxel-based meta-analysis of diffusion tensor imaging studies in bipolar disorder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Journal of Affective Disorders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50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92-200.</w:t>
      </w:r>
      <w:bookmarkEnd w:id="39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40" w:name="_ENREF_40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O'conaill, C. R., Malisza, K. L., Buss, J. L., Bolster, R. B., Clancy, C., De Gervai, P. D., Chudley, A. E. &amp; Longstaffe, S. (2015). Visual search for feature conjunctions: An fmri study comparing alcohol-related neurodevelopmental disorder (arnd) to adhd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J Neurodev Disord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7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0.</w:t>
      </w:r>
      <w:bookmarkEnd w:id="40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41" w:name="_ENREF_41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Oguz, I., Farzinfar, M., Matsui, J., Budin, F., Liu, Z., Gerig, G., Johnson, H. J. &amp; Styner, M. (2014). Dtiprep: Quality control of diffusion-weighted images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Frontiers in Neuroinformatics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8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4.</w:t>
      </w:r>
      <w:bookmarkEnd w:id="41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42" w:name="_ENREF_42"/>
      <w:r w:rsidRPr="004D0C6F">
        <w:rPr>
          <w:rFonts w:ascii="Times New Roman" w:hAnsi="Times New Roman"/>
          <w:noProof/>
          <w:color w:val="000000" w:themeColor="text1"/>
          <w:lang w:val="de-DE"/>
        </w:rPr>
        <w:t xml:space="preserve">Onnink, A. M., Zwiers, M. P., Hoogman, M., Mostert, J. C., Dammers, J., Kan, C. C., Vasquez, A. A., Schene, A. H., Buitelaar, J. &amp; Franke, B. (2015). 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Deviant white matter structure in adults with attention-deficit/hyperactivity disorder points to aberrant myelination and affects neuropsychological performance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Progress in Neuro-Psychopharmacology and Biological Psychiatr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63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4-22.</w:t>
      </w:r>
      <w:bookmarkEnd w:id="42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43" w:name="_ENREF_43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Peterson, D. J., Ryan, M., Rimrodt, S. L., Cutting, L. E., Denckla, M. B., Kaufmann, W. E. &amp; Mahone, E. M. (2011). Increased regional fractional anisotropy in highly screened attention-deficit hyperactivity disorder (adhd)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Journal of Child Neurolog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26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296-1302.</w:t>
      </w:r>
      <w:bookmarkEnd w:id="43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44" w:name="_ENREF_44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Qiu, M. G., Ye, Z., Li, Q. Y., Liu, G. J., Xie, B. &amp; Wang, J. (2011). Changes of brain structure and function in adhd children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Brain Topograph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24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243-252.</w:t>
      </w:r>
      <w:bookmarkEnd w:id="44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45" w:name="_ENREF_45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Radua, J. &amp; Mataix-Cols, D. (2009). Voxel-wise meta-analysis of grey matter changes in obsessive-compulsive disorder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The British Journal of Psychiatr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95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393-402.</w:t>
      </w:r>
      <w:bookmarkEnd w:id="45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46" w:name="_ENREF_46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Sarubbo, S., De Benedictis, A., Maldonado, I. L., Basso, G. &amp; Duffau, H. (2013). Frontal terminations for the inferior fronto-occipital fascicle: Anatomical dissection, dti study and functional considerations on a multi-component bundle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Brain Structure and Function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218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21-37.</w:t>
      </w:r>
      <w:bookmarkEnd w:id="46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de-DE"/>
        </w:rPr>
      </w:pPr>
      <w:bookmarkStart w:id="47" w:name="_ENREF_47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Schulze, L., Schmahl, C. &amp; Niedtfeld, I. (2016). Neural correlates of disturbed emotion processing in borderline personality disorder: A multimodal meta-analysis. </w:t>
      </w:r>
      <w:r w:rsidRPr="004D0C6F">
        <w:rPr>
          <w:rFonts w:ascii="Times New Roman" w:hAnsi="Times New Roman"/>
          <w:i/>
          <w:noProof/>
          <w:color w:val="000000" w:themeColor="text1"/>
          <w:lang w:val="de-DE"/>
        </w:rPr>
        <w:t>Biological Psychiatry,</w:t>
      </w:r>
      <w:r w:rsidRPr="004D0C6F">
        <w:rPr>
          <w:rFonts w:ascii="Times New Roman" w:hAnsi="Times New Roman"/>
          <w:noProof/>
          <w:color w:val="000000" w:themeColor="text1"/>
          <w:lang w:val="de-DE"/>
        </w:rPr>
        <w:t xml:space="preserve"> 79</w:t>
      </w:r>
      <w:r w:rsidRPr="004D0C6F">
        <w:rPr>
          <w:rFonts w:ascii="Times New Roman" w:hAnsi="Times New Roman"/>
          <w:b/>
          <w:noProof/>
          <w:color w:val="000000" w:themeColor="text1"/>
          <w:lang w:val="de-DE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de-DE"/>
        </w:rPr>
        <w:t xml:space="preserve"> 97-106.</w:t>
      </w:r>
      <w:bookmarkEnd w:id="47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48" w:name="_ENREF_48"/>
      <w:r w:rsidRPr="004D0C6F">
        <w:rPr>
          <w:rFonts w:ascii="Times New Roman" w:hAnsi="Times New Roman"/>
          <w:noProof/>
          <w:color w:val="000000" w:themeColor="text1"/>
          <w:lang w:val="de-DE"/>
        </w:rPr>
        <w:t xml:space="preserve">Schweren, L. J., Hartman, C. A., Zwiers, M. P., Heslenfeld, D. J., Franke, B., Oosterlaan, J., Buitelaar, J. K. &amp; Hoekstra, P. J. (2016). 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Stimulant treatment history predicts frontal-striatal structural connectivity in adolescents with attention-deficit/hyperactivity disorder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Eur Neuropsychopharmacol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26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674-683.</w:t>
      </w:r>
      <w:bookmarkEnd w:id="48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49" w:name="_ENREF_49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Seidman, L. J., Valera, E. M. &amp; Makris, N. (2005). Structural brain imaging of attention-deficit/hyperactivity disorder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Biological Psychiatr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57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263-1272.</w:t>
      </w:r>
      <w:bookmarkEnd w:id="49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50" w:name="_ENREF_50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Silk, T. J., Vance, A., Rinehart, N., Bradshaw, J. L. &amp; Cunnington, R. (2009). White-matter abnormalities in attention deficit hyperactivity disorder: A diffusion tensor imaging study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Human Brain Mapping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30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2757-2765.</w:t>
      </w:r>
      <w:bookmarkEnd w:id="50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51" w:name="_ENREF_51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Silveri, M. M., Rohan, M. L., Pimentel, P. J., Gruber, S. A., Rosso, I. M. &amp; Yurgelun-Todd, D. A. (2006). Sex differences in the relationship between white matter microstructure and impulsivity in adolescents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Magnetic Resonance Imaging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24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833-841.</w:t>
      </w:r>
      <w:bookmarkEnd w:id="51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de-DE"/>
        </w:rPr>
      </w:pPr>
      <w:bookmarkStart w:id="52" w:name="_ENREF_52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Smith, S., Jenkinson, M., Johansen-Berg, H., Rueckert, D., Nichols, T., Mackay, C., Watkins, K., Ciccarelli, O., Cader, M., Matthews, P. &amp; Behrens, T. (2006). Tract-based spatial statistics: Voxelwise analysis of multi-subject diffusion data. </w:t>
      </w:r>
      <w:r w:rsidRPr="004D0C6F">
        <w:rPr>
          <w:rFonts w:ascii="Times New Roman" w:hAnsi="Times New Roman"/>
          <w:i/>
          <w:noProof/>
          <w:color w:val="000000" w:themeColor="text1"/>
          <w:lang w:val="de-DE"/>
        </w:rPr>
        <w:t>Neuroimage,</w:t>
      </w:r>
      <w:r w:rsidRPr="004D0C6F">
        <w:rPr>
          <w:rFonts w:ascii="Times New Roman" w:hAnsi="Times New Roman"/>
          <w:noProof/>
          <w:color w:val="000000" w:themeColor="text1"/>
          <w:lang w:val="de-DE"/>
        </w:rPr>
        <w:t xml:space="preserve"> 31</w:t>
      </w:r>
      <w:r w:rsidRPr="004D0C6F">
        <w:rPr>
          <w:rFonts w:ascii="Times New Roman" w:hAnsi="Times New Roman"/>
          <w:b/>
          <w:noProof/>
          <w:color w:val="000000" w:themeColor="text1"/>
          <w:lang w:val="de-DE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de-DE"/>
        </w:rPr>
        <w:t xml:space="preserve"> 1487-1505.</w:t>
      </w:r>
      <w:bookmarkEnd w:id="52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53" w:name="_ENREF_53"/>
      <w:r w:rsidRPr="004D0C6F">
        <w:rPr>
          <w:rFonts w:ascii="Times New Roman" w:hAnsi="Times New Roman"/>
          <w:noProof/>
          <w:color w:val="000000" w:themeColor="text1"/>
          <w:lang w:val="de-DE"/>
        </w:rPr>
        <w:t xml:space="preserve">Smith, S. M., Johansen-Berg, H., Jenkinson, M., Rueckert, D., Nichols, T. E., Miller, K. L., Robson, M. D., Jones, D. K., Klein, J. C., Bartsch, A. J. &amp; Behrens, T. E. (2007). 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Acquisition and voxelwise analysis of multi-subject diffusion data with tract-based spatial statistics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Nature Protocols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2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499-503.</w:t>
      </w:r>
      <w:bookmarkEnd w:id="53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54" w:name="_ENREF_54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Taylor, W. D., Hsu, E., Krishnan, K. R. &amp; Macfall, J. R. (2004). Diffusion tensor imaging: Background, potential, and utility in psychiatric research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Biological Psychiatr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55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201-207.</w:t>
      </w:r>
      <w:bookmarkEnd w:id="54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55" w:name="_ENREF_55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Thapar, A. &amp; Cooper, M. (2016). Attention deficit hyperactivity disorder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The Lancet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387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240-1250.</w:t>
      </w:r>
      <w:bookmarkEnd w:id="55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56" w:name="_ENREF_56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Valera, E. M., Faraone, S. V., Murray, K. E. &amp; Seidman, L. J. (2007). Meta-analysis of structural imaging findings in attention-deficit/hyperactivity disorder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Biological Psychiatr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61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361-1369.</w:t>
      </w:r>
      <w:bookmarkEnd w:id="56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57" w:name="_ENREF_57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Van Ewijk, H., Heslenfeld, D. J., Zwiers, M. P., Buitelaar, J. K. &amp; Oosterlaan, J. (2012). Diffusion tensor imaging in attention deficit/hyperactivity disorder: A systematic review and meta-analysis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Neuroscience &amp; Biobehavioral Reviews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36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093-1106.</w:t>
      </w:r>
      <w:bookmarkEnd w:id="57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58" w:name="_ENREF_58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Van Ewijk, H., Heslenfeld, D. J., Zwiers, M. P., Faraone, S. V., Luman, M., Hartman, C. A., Hoekstra, P. J., Franke, B., Buitelaar, J. K. &amp; Oosterlaan, J. (2014). Different mechanisms of white matter abnormalities in attention-deficit/hyperactivity disorder: A diffusion tensor imaging study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Journal of the American Academy of Child &amp; Adolescent Psychiatr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53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790-799 e793.</w:t>
      </w:r>
      <w:bookmarkEnd w:id="58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59" w:name="_ENREF_59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Wise, T., Radua, J., Nortje, G., Cleare, A. J., Young, A. H. &amp; Arnone, D. (2016). Voxel-based meta-analytical evidence of structural disconnectivity in major depression and bipolar disorder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Biological Psychiatr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79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293-302.</w:t>
      </w:r>
      <w:bookmarkEnd w:id="59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60" w:name="_ENREF_60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Yendiki, A., Koldewyn, K., Kakunoori, S., Kanwisher, N. &amp; Fischl, B. (2014). Spurious group differences due to head motion in a diffusion mri study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Neuroimage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88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79-90.</w:t>
      </w:r>
      <w:bookmarkEnd w:id="60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61" w:name="_ENREF_61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Yoncheva, Y. N., Somandepalli, K., Reiss, P. T., Kelly, C., Di Martino, A., Lazar, M., Zhou, J., Milham, M. P. &amp; Castellanos, F. X. (2016). Mode of anisotropy reveals global diffusion alterations in attention-deficit/hyperactivity disorder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Journal of the American Academy of Child &amp; Adolescent Psychiatry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55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37-145.</w:t>
      </w:r>
      <w:bookmarkEnd w:id="61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n-GB"/>
        </w:rPr>
      </w:pPr>
      <w:bookmarkStart w:id="62" w:name="_ENREF_62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Zahr, N. M., Rohlfing, T., Pfefferbaum, A. &amp; Sullivan, E. V. (2009). Problem solving, working memory, and motor correlates of association and commissural fiber bundles in normal aging: A quantitative fiber tracking study. </w:t>
      </w:r>
      <w:r w:rsidRPr="004D0C6F">
        <w:rPr>
          <w:rFonts w:ascii="Times New Roman" w:hAnsi="Times New Roman"/>
          <w:i/>
          <w:noProof/>
          <w:color w:val="000000" w:themeColor="text1"/>
          <w:lang w:val="en-GB"/>
        </w:rPr>
        <w:t>Neuroimage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44</w:t>
      </w:r>
      <w:r w:rsidRPr="004D0C6F">
        <w:rPr>
          <w:rFonts w:ascii="Times New Roman" w:hAnsi="Times New Roman"/>
          <w:b/>
          <w:noProof/>
          <w:color w:val="000000" w:themeColor="text1"/>
          <w:lang w:val="en-GB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 1050-1062.</w:t>
      </w:r>
      <w:bookmarkEnd w:id="62"/>
    </w:p>
    <w:p w:rsidR="00A570E4" w:rsidRPr="004D0C6F" w:rsidRDefault="00A570E4" w:rsidP="00A570E4">
      <w:pPr>
        <w:ind w:left="720" w:hanging="720"/>
        <w:rPr>
          <w:rFonts w:ascii="Times New Roman" w:hAnsi="Times New Roman"/>
          <w:noProof/>
          <w:color w:val="000000" w:themeColor="text1"/>
          <w:lang w:val="es-ES_tradnl"/>
        </w:rPr>
      </w:pPr>
      <w:bookmarkStart w:id="63" w:name="_ENREF_63"/>
      <w:r w:rsidRPr="004D0C6F">
        <w:rPr>
          <w:rFonts w:ascii="Times New Roman" w:hAnsi="Times New Roman"/>
          <w:noProof/>
          <w:color w:val="000000" w:themeColor="text1"/>
          <w:lang w:val="en-GB"/>
        </w:rPr>
        <w:t xml:space="preserve">Zaitsev, M., Maclaren, J. &amp; Herbst, M. (2015). Motion artifacts in mri: A complex problem with many partial solutions. </w:t>
      </w:r>
      <w:r w:rsidRPr="004D0C6F">
        <w:rPr>
          <w:rFonts w:ascii="Times New Roman" w:hAnsi="Times New Roman"/>
          <w:i/>
          <w:noProof/>
          <w:color w:val="000000" w:themeColor="text1"/>
          <w:lang w:val="es-ES_tradnl"/>
        </w:rPr>
        <w:t>J Magn Reson Imaging,</w:t>
      </w:r>
      <w:r w:rsidRPr="004D0C6F">
        <w:rPr>
          <w:rFonts w:ascii="Times New Roman" w:hAnsi="Times New Roman"/>
          <w:noProof/>
          <w:color w:val="000000" w:themeColor="text1"/>
          <w:lang w:val="es-ES_tradnl"/>
        </w:rPr>
        <w:t xml:space="preserve"> 42</w:t>
      </w:r>
      <w:r w:rsidRPr="004D0C6F">
        <w:rPr>
          <w:rFonts w:ascii="Times New Roman" w:hAnsi="Times New Roman"/>
          <w:b/>
          <w:noProof/>
          <w:color w:val="000000" w:themeColor="text1"/>
          <w:lang w:val="es-ES_tradnl"/>
        </w:rPr>
        <w:t>,</w:t>
      </w:r>
      <w:r w:rsidRPr="004D0C6F">
        <w:rPr>
          <w:rFonts w:ascii="Times New Roman" w:hAnsi="Times New Roman"/>
          <w:noProof/>
          <w:color w:val="000000" w:themeColor="text1"/>
          <w:lang w:val="es-ES_tradnl"/>
        </w:rPr>
        <w:t xml:space="preserve"> 887-901.</w:t>
      </w:r>
      <w:bookmarkEnd w:id="63"/>
    </w:p>
    <w:p w:rsidR="00A570E4" w:rsidRPr="004D0C6F" w:rsidRDefault="00A570E4" w:rsidP="00A570E4">
      <w:pPr>
        <w:rPr>
          <w:rFonts w:ascii="Times New Roman" w:hAnsi="Times New Roman"/>
          <w:noProof/>
          <w:color w:val="000000" w:themeColor="text1"/>
          <w:lang w:val="es-ES_tradnl"/>
        </w:rPr>
      </w:pPr>
    </w:p>
    <w:p w:rsidR="0090596D" w:rsidRDefault="00045610" w:rsidP="00F854E6">
      <w:pPr>
        <w:spacing w:line="480" w:lineRule="auto"/>
        <w:rPr>
          <w:rFonts w:ascii="Times New Roman" w:hAnsi="Times New Roman"/>
          <w:color w:val="000000"/>
        </w:rPr>
      </w:pPr>
      <w:r w:rsidRPr="004D0C6F">
        <w:rPr>
          <w:rFonts w:ascii="Times New Roman" w:hAnsi="Times New Roman"/>
          <w:color w:val="000000" w:themeColor="text1"/>
        </w:rPr>
        <w:fldChar w:fldCharType="end"/>
      </w:r>
      <w:bookmarkEnd w:id="0"/>
    </w:p>
    <w:sectPr w:rsidR="0090596D" w:rsidSect="00DE65B9">
      <w:footerReference w:type="even" r:id="rId8"/>
      <w:footerReference w:type="default" r:id="rId9"/>
      <w:pgSz w:w="11900" w:h="16840"/>
      <w:pgMar w:top="1985" w:right="1701" w:bottom="1701" w:left="1701" w:header="851" w:footer="992" w:gutter="0"/>
      <w:cols w:space="425"/>
      <w:docGrid w:type="lines" w:linePitch="40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464BE" w:rsidRDefault="005464BE" w:rsidP="00D96416">
      <w:r>
        <w:separator/>
      </w:r>
    </w:p>
  </w:endnote>
  <w:endnote w:type="continuationSeparator" w:id="0">
    <w:p w:rsidR="005464BE" w:rsidRDefault="005464BE" w:rsidP="00D9641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??">
    <w:altName w:val="Times New Roman"/>
    <w:panose1 w:val="00000000000000000000"/>
    <w:charset w:val="00"/>
    <w:family w:val="roman"/>
    <w:notTrueType/>
    <w:pitch w:val="default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Minchofalt">
    <w:altName w:val="Arial Unicode MS"/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90D52" w:rsidRDefault="00F90D52" w:rsidP="006F2FE6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F90D52" w:rsidRDefault="00F90D52" w:rsidP="000B6D19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90D52" w:rsidRPr="00FC77FF" w:rsidRDefault="00F90D52" w:rsidP="006F2FE6">
    <w:pPr>
      <w:pStyle w:val="Footer"/>
      <w:framePr w:wrap="around" w:vAnchor="text" w:hAnchor="margin" w:xAlign="right" w:y="1"/>
      <w:rPr>
        <w:rStyle w:val="PageNumber"/>
        <w:rFonts w:ascii="Times New Roman" w:hAnsi="Times New Roman"/>
      </w:rPr>
    </w:pPr>
    <w:r w:rsidRPr="00FC77FF">
      <w:rPr>
        <w:rStyle w:val="PageNumber"/>
        <w:rFonts w:ascii="Times New Roman" w:hAnsi="Times New Roman"/>
      </w:rPr>
      <w:fldChar w:fldCharType="begin"/>
    </w:r>
    <w:r w:rsidRPr="00FC77FF">
      <w:rPr>
        <w:rStyle w:val="PageNumber"/>
        <w:rFonts w:ascii="Times New Roman" w:hAnsi="Times New Roman"/>
      </w:rPr>
      <w:instrText xml:space="preserve">PAGE  </w:instrText>
    </w:r>
    <w:r w:rsidRPr="00FC77FF">
      <w:rPr>
        <w:rStyle w:val="PageNumber"/>
        <w:rFonts w:ascii="Times New Roman" w:hAnsi="Times New Roman"/>
      </w:rPr>
      <w:fldChar w:fldCharType="separate"/>
    </w:r>
    <w:r w:rsidR="004D0C6F">
      <w:rPr>
        <w:rStyle w:val="PageNumber"/>
        <w:rFonts w:ascii="Times New Roman" w:hAnsi="Times New Roman"/>
        <w:noProof/>
      </w:rPr>
      <w:t>1</w:t>
    </w:r>
    <w:r w:rsidRPr="00FC77FF">
      <w:rPr>
        <w:rStyle w:val="PageNumber"/>
        <w:rFonts w:ascii="Times New Roman" w:hAnsi="Times New Roman"/>
      </w:rPr>
      <w:fldChar w:fldCharType="end"/>
    </w:r>
  </w:p>
  <w:p w:rsidR="00F90D52" w:rsidRDefault="00F90D52" w:rsidP="000B6D19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464BE" w:rsidRDefault="005464BE" w:rsidP="00D96416">
      <w:r>
        <w:separator/>
      </w:r>
    </w:p>
  </w:footnote>
  <w:footnote w:type="continuationSeparator" w:id="0">
    <w:p w:rsidR="005464BE" w:rsidRDefault="005464BE" w:rsidP="00D9641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79476CD"/>
    <w:multiLevelType w:val="hybridMultilevel"/>
    <w:tmpl w:val="5C9EB758"/>
    <w:lvl w:ilvl="0" w:tplc="CB261B02">
      <w:start w:val="1"/>
      <w:numFmt w:val="decimal"/>
      <w:lvlText w:val="%1)"/>
      <w:lvlJc w:val="left"/>
      <w:pPr>
        <w:ind w:left="360" w:hanging="360"/>
      </w:pPr>
      <w:rPr>
        <w:rFonts w:cs="Times New Roman" w:hint="default"/>
      </w:rPr>
    </w:lvl>
    <w:lvl w:ilvl="1" w:tplc="04090017">
      <w:start w:val="1"/>
      <w:numFmt w:val="aiueoFullWidth"/>
      <w:lvlText w:val="(%2)"/>
      <w:lvlJc w:val="left"/>
      <w:pPr>
        <w:ind w:left="960" w:hanging="480"/>
      </w:pPr>
      <w:rPr>
        <w:rFonts w:cs="Times New Roman"/>
      </w:r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  <w:rPr>
        <w:rFonts w:cs="Times New Roman"/>
      </w:r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  <w:rPr>
        <w:rFonts w:cs="Times New Roman"/>
      </w:r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3360" w:hanging="480"/>
      </w:pPr>
      <w:rPr>
        <w:rFonts w:cs="Times New Roman"/>
      </w:r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  <w:rPr>
        <w:rFonts w:cs="Times New Roman"/>
      </w:r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  <w:rPr>
        <w:rFonts w:cs="Times New Roman"/>
      </w:rPr>
    </w:lvl>
  </w:abstractNum>
  <w:abstractNum w:abstractNumId="1" w15:restartNumberingAfterBreak="0">
    <w:nsid w:val="7BC803EA"/>
    <w:multiLevelType w:val="hybridMultilevel"/>
    <w:tmpl w:val="23908DE6"/>
    <w:lvl w:ilvl="0" w:tplc="192E75A8">
      <w:start w:val="2"/>
      <w:numFmt w:val="decimal"/>
      <w:lvlText w:val="(%1)"/>
      <w:lvlJc w:val="left"/>
      <w:pPr>
        <w:ind w:left="720" w:hanging="360"/>
      </w:pPr>
      <w:rPr>
        <w:rFonts w:cs="Times New Roman" w:hint="default"/>
      </w:rPr>
    </w:lvl>
    <w:lvl w:ilvl="1" w:tplc="04090017" w:tentative="1">
      <w:start w:val="1"/>
      <w:numFmt w:val="aiueoFullWidth"/>
      <w:lvlText w:val="(%2)"/>
      <w:lvlJc w:val="left"/>
      <w:pPr>
        <w:ind w:left="1320" w:hanging="480"/>
      </w:pPr>
      <w:rPr>
        <w:rFonts w:cs="Times New Roman"/>
      </w:rPr>
    </w:lvl>
    <w:lvl w:ilvl="2" w:tplc="04090011" w:tentative="1">
      <w:start w:val="1"/>
      <w:numFmt w:val="decimalEnclosedCircle"/>
      <w:lvlText w:val="%3"/>
      <w:lvlJc w:val="left"/>
      <w:pPr>
        <w:ind w:left="1800" w:hanging="4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280" w:hanging="480"/>
      </w:pPr>
      <w:rPr>
        <w:rFonts w:cs="Times New Roman"/>
      </w:rPr>
    </w:lvl>
    <w:lvl w:ilvl="4" w:tplc="04090017" w:tentative="1">
      <w:start w:val="1"/>
      <w:numFmt w:val="aiueoFullWidth"/>
      <w:lvlText w:val="(%5)"/>
      <w:lvlJc w:val="left"/>
      <w:pPr>
        <w:ind w:left="2760" w:hanging="480"/>
      </w:pPr>
      <w:rPr>
        <w:rFonts w:cs="Times New Roman"/>
      </w:rPr>
    </w:lvl>
    <w:lvl w:ilvl="5" w:tplc="04090011" w:tentative="1">
      <w:start w:val="1"/>
      <w:numFmt w:val="decimalEnclosedCircle"/>
      <w:lvlText w:val="%6"/>
      <w:lvlJc w:val="left"/>
      <w:pPr>
        <w:ind w:left="3240" w:hanging="4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3720" w:hanging="480"/>
      </w:pPr>
      <w:rPr>
        <w:rFonts w:cs="Times New Roman"/>
      </w:rPr>
    </w:lvl>
    <w:lvl w:ilvl="7" w:tplc="04090017" w:tentative="1">
      <w:start w:val="1"/>
      <w:numFmt w:val="aiueoFullWidth"/>
      <w:lvlText w:val="(%8)"/>
      <w:lvlJc w:val="left"/>
      <w:pPr>
        <w:ind w:left="4200" w:hanging="480"/>
      </w:pPr>
      <w:rPr>
        <w:rFonts w:cs="Times New Roman"/>
      </w:rPr>
    </w:lvl>
    <w:lvl w:ilvl="8" w:tplc="04090011" w:tentative="1">
      <w:start w:val="1"/>
      <w:numFmt w:val="decimalEnclosedCircle"/>
      <w:lvlText w:val="%9"/>
      <w:lvlJc w:val="left"/>
      <w:pPr>
        <w:ind w:left="4680" w:hanging="480"/>
      </w:pPr>
      <w:rPr>
        <w:rFonts w:cs="Times New Roman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960"/>
  <w:hyphenationZone w:val="283"/>
  <w:drawingGridVerticalSpacing w:val="200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hild Psych Psych_2016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pzx0e9rpfxdzhe9tzl5pr9hez50pas5xsfx&quot;&gt;ADHD_TBSS_meta_Apr11&lt;record-ids&gt;&lt;item&gt;1&lt;/item&gt;&lt;item&gt;4&lt;/item&gt;&lt;item&gt;5&lt;/item&gt;&lt;item&gt;6&lt;/item&gt;&lt;item&gt;7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44&lt;/item&gt;&lt;item&gt;55&lt;/item&gt;&lt;item&gt;56&lt;/item&gt;&lt;item&gt;57&lt;/item&gt;&lt;item&gt;58&lt;/item&gt;&lt;item&gt;59&lt;/item&gt;&lt;item&gt;64&lt;/item&gt;&lt;item&gt;69&lt;/item&gt;&lt;item&gt;76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6&lt;/item&gt;&lt;item&gt;100&lt;/item&gt;&lt;item&gt;101&lt;/item&gt;&lt;item&gt;105&lt;/item&gt;&lt;item&gt;106&lt;/item&gt;&lt;item&gt;119&lt;/item&gt;&lt;item&gt;123&lt;/item&gt;&lt;item&gt;124&lt;/item&gt;&lt;item&gt;125&lt;/item&gt;&lt;item&gt;127&lt;/item&gt;&lt;item&gt;128&lt;/item&gt;&lt;item&gt;129&lt;/item&gt;&lt;item&gt;132&lt;/item&gt;&lt;item&gt;134&lt;/item&gt;&lt;item&gt;135&lt;/item&gt;&lt;item&gt;136&lt;/item&gt;&lt;item&gt;137&lt;/item&gt;&lt;item&gt;138&lt;/item&gt;&lt;item&gt;139&lt;/item&gt;&lt;item&gt;140&lt;/item&gt;&lt;item&gt;141&lt;/item&gt;&lt;/record-ids&gt;&lt;/item&gt;&lt;item db-id=&quot;zz5eafp0dpw0pjex9sp5d2xq002ssezxzffa&quot;&gt;RDoC_DTI&lt;record-ids&gt;&lt;item&gt;2&lt;/item&gt;&lt;item&gt;57&lt;/item&gt;&lt;/record-ids&gt;&lt;/item&gt;&lt;/Libraries&gt;"/>
  </w:docVars>
  <w:rsids>
    <w:rsidRoot w:val="001D4D06"/>
    <w:rsid w:val="00003756"/>
    <w:rsid w:val="00004894"/>
    <w:rsid w:val="000053C9"/>
    <w:rsid w:val="00012445"/>
    <w:rsid w:val="000140F2"/>
    <w:rsid w:val="000147F4"/>
    <w:rsid w:val="00017063"/>
    <w:rsid w:val="00021D44"/>
    <w:rsid w:val="00024CE4"/>
    <w:rsid w:val="00024FA4"/>
    <w:rsid w:val="00025550"/>
    <w:rsid w:val="00025631"/>
    <w:rsid w:val="00025EE5"/>
    <w:rsid w:val="00030527"/>
    <w:rsid w:val="0003107E"/>
    <w:rsid w:val="00033D4F"/>
    <w:rsid w:val="00036E08"/>
    <w:rsid w:val="00037697"/>
    <w:rsid w:val="000408F9"/>
    <w:rsid w:val="00040A14"/>
    <w:rsid w:val="000427A2"/>
    <w:rsid w:val="00042ABC"/>
    <w:rsid w:val="000430E1"/>
    <w:rsid w:val="000448F2"/>
    <w:rsid w:val="00045610"/>
    <w:rsid w:val="00045F13"/>
    <w:rsid w:val="00047BA7"/>
    <w:rsid w:val="000505A3"/>
    <w:rsid w:val="00050AA8"/>
    <w:rsid w:val="00050DC3"/>
    <w:rsid w:val="00051684"/>
    <w:rsid w:val="00052AA2"/>
    <w:rsid w:val="00052B5A"/>
    <w:rsid w:val="00056F8E"/>
    <w:rsid w:val="00060123"/>
    <w:rsid w:val="00062BCB"/>
    <w:rsid w:val="00063D2B"/>
    <w:rsid w:val="00073AE6"/>
    <w:rsid w:val="00073FD5"/>
    <w:rsid w:val="00075B4A"/>
    <w:rsid w:val="00077FF2"/>
    <w:rsid w:val="00081540"/>
    <w:rsid w:val="00081EEB"/>
    <w:rsid w:val="00083590"/>
    <w:rsid w:val="000907CF"/>
    <w:rsid w:val="000908D7"/>
    <w:rsid w:val="00091D5A"/>
    <w:rsid w:val="00091E35"/>
    <w:rsid w:val="00091F2B"/>
    <w:rsid w:val="00093900"/>
    <w:rsid w:val="000A0511"/>
    <w:rsid w:val="000A1A3E"/>
    <w:rsid w:val="000A4D33"/>
    <w:rsid w:val="000A7152"/>
    <w:rsid w:val="000A7523"/>
    <w:rsid w:val="000A77FB"/>
    <w:rsid w:val="000B0710"/>
    <w:rsid w:val="000B0A30"/>
    <w:rsid w:val="000B3F89"/>
    <w:rsid w:val="000B5222"/>
    <w:rsid w:val="000B52BB"/>
    <w:rsid w:val="000B6476"/>
    <w:rsid w:val="000B6D19"/>
    <w:rsid w:val="000B6DBF"/>
    <w:rsid w:val="000B6DDD"/>
    <w:rsid w:val="000B7243"/>
    <w:rsid w:val="000C0005"/>
    <w:rsid w:val="000C3CA8"/>
    <w:rsid w:val="000C4781"/>
    <w:rsid w:val="000C7A51"/>
    <w:rsid w:val="000D02B8"/>
    <w:rsid w:val="000D079F"/>
    <w:rsid w:val="000D2A24"/>
    <w:rsid w:val="000D4567"/>
    <w:rsid w:val="000D60B1"/>
    <w:rsid w:val="000D6302"/>
    <w:rsid w:val="000D67E8"/>
    <w:rsid w:val="000E0FAF"/>
    <w:rsid w:val="000E28A1"/>
    <w:rsid w:val="000E3475"/>
    <w:rsid w:val="000E7402"/>
    <w:rsid w:val="000F0FE8"/>
    <w:rsid w:val="000F2487"/>
    <w:rsid w:val="000F3764"/>
    <w:rsid w:val="000F753E"/>
    <w:rsid w:val="001024B5"/>
    <w:rsid w:val="00103766"/>
    <w:rsid w:val="00103A8E"/>
    <w:rsid w:val="001040F3"/>
    <w:rsid w:val="0010490B"/>
    <w:rsid w:val="00104F18"/>
    <w:rsid w:val="00107D00"/>
    <w:rsid w:val="0011071D"/>
    <w:rsid w:val="00110870"/>
    <w:rsid w:val="00112F8D"/>
    <w:rsid w:val="001135A5"/>
    <w:rsid w:val="00114A9B"/>
    <w:rsid w:val="00116E15"/>
    <w:rsid w:val="001234F7"/>
    <w:rsid w:val="0012354D"/>
    <w:rsid w:val="00124A1F"/>
    <w:rsid w:val="0012525A"/>
    <w:rsid w:val="001266F6"/>
    <w:rsid w:val="001271BA"/>
    <w:rsid w:val="00130CDC"/>
    <w:rsid w:val="00130EF7"/>
    <w:rsid w:val="00134067"/>
    <w:rsid w:val="00134420"/>
    <w:rsid w:val="00134BF0"/>
    <w:rsid w:val="0014054E"/>
    <w:rsid w:val="00140A6E"/>
    <w:rsid w:val="00140D18"/>
    <w:rsid w:val="001411CE"/>
    <w:rsid w:val="00141B33"/>
    <w:rsid w:val="00143180"/>
    <w:rsid w:val="00144F58"/>
    <w:rsid w:val="00146947"/>
    <w:rsid w:val="00147156"/>
    <w:rsid w:val="001524B6"/>
    <w:rsid w:val="0015411C"/>
    <w:rsid w:val="00155118"/>
    <w:rsid w:val="00155785"/>
    <w:rsid w:val="00156E6D"/>
    <w:rsid w:val="0015756B"/>
    <w:rsid w:val="00157B60"/>
    <w:rsid w:val="00160C59"/>
    <w:rsid w:val="00161C52"/>
    <w:rsid w:val="00163F36"/>
    <w:rsid w:val="00166260"/>
    <w:rsid w:val="00166DBE"/>
    <w:rsid w:val="00166F9F"/>
    <w:rsid w:val="001707D1"/>
    <w:rsid w:val="00173C51"/>
    <w:rsid w:val="00174816"/>
    <w:rsid w:val="00175FC9"/>
    <w:rsid w:val="0017603A"/>
    <w:rsid w:val="001764F8"/>
    <w:rsid w:val="0018064E"/>
    <w:rsid w:val="00185ACF"/>
    <w:rsid w:val="00185DAC"/>
    <w:rsid w:val="0018728D"/>
    <w:rsid w:val="001872B8"/>
    <w:rsid w:val="0019002E"/>
    <w:rsid w:val="00191CC7"/>
    <w:rsid w:val="00192AAA"/>
    <w:rsid w:val="00193C9C"/>
    <w:rsid w:val="001946CB"/>
    <w:rsid w:val="00196322"/>
    <w:rsid w:val="00197783"/>
    <w:rsid w:val="001A0DB9"/>
    <w:rsid w:val="001A0EAD"/>
    <w:rsid w:val="001A1FDC"/>
    <w:rsid w:val="001A4FF9"/>
    <w:rsid w:val="001A7700"/>
    <w:rsid w:val="001B0099"/>
    <w:rsid w:val="001B1CF8"/>
    <w:rsid w:val="001B5FE1"/>
    <w:rsid w:val="001B735A"/>
    <w:rsid w:val="001C4D1D"/>
    <w:rsid w:val="001C5283"/>
    <w:rsid w:val="001C7004"/>
    <w:rsid w:val="001D037F"/>
    <w:rsid w:val="001D0983"/>
    <w:rsid w:val="001D4D06"/>
    <w:rsid w:val="001D528E"/>
    <w:rsid w:val="001D7DD8"/>
    <w:rsid w:val="001E198C"/>
    <w:rsid w:val="001E285D"/>
    <w:rsid w:val="001E2E06"/>
    <w:rsid w:val="001E4D62"/>
    <w:rsid w:val="001F0E7D"/>
    <w:rsid w:val="001F1A82"/>
    <w:rsid w:val="001F1CD4"/>
    <w:rsid w:val="001F3995"/>
    <w:rsid w:val="002068D4"/>
    <w:rsid w:val="00207640"/>
    <w:rsid w:val="00207BB5"/>
    <w:rsid w:val="002111B8"/>
    <w:rsid w:val="00211659"/>
    <w:rsid w:val="00212534"/>
    <w:rsid w:val="002143F8"/>
    <w:rsid w:val="00215E9E"/>
    <w:rsid w:val="0021604A"/>
    <w:rsid w:val="00216633"/>
    <w:rsid w:val="00217839"/>
    <w:rsid w:val="00222CAB"/>
    <w:rsid w:val="00224059"/>
    <w:rsid w:val="00224CDA"/>
    <w:rsid w:val="00226FB0"/>
    <w:rsid w:val="00227ABE"/>
    <w:rsid w:val="00230616"/>
    <w:rsid w:val="002307DF"/>
    <w:rsid w:val="0023130B"/>
    <w:rsid w:val="00231BCB"/>
    <w:rsid w:val="00233544"/>
    <w:rsid w:val="002348B2"/>
    <w:rsid w:val="002365B2"/>
    <w:rsid w:val="00237511"/>
    <w:rsid w:val="00237696"/>
    <w:rsid w:val="00241CEA"/>
    <w:rsid w:val="002435F3"/>
    <w:rsid w:val="00243BB3"/>
    <w:rsid w:val="00243D01"/>
    <w:rsid w:val="00244C35"/>
    <w:rsid w:val="00245E15"/>
    <w:rsid w:val="00245EC8"/>
    <w:rsid w:val="00247D83"/>
    <w:rsid w:val="00250DD7"/>
    <w:rsid w:val="00250FF5"/>
    <w:rsid w:val="002512E8"/>
    <w:rsid w:val="002540C9"/>
    <w:rsid w:val="002540E7"/>
    <w:rsid w:val="00254D6C"/>
    <w:rsid w:val="002555E8"/>
    <w:rsid w:val="002558B6"/>
    <w:rsid w:val="00256DC8"/>
    <w:rsid w:val="0025724B"/>
    <w:rsid w:val="00260662"/>
    <w:rsid w:val="0026093D"/>
    <w:rsid w:val="002610AF"/>
    <w:rsid w:val="00262F00"/>
    <w:rsid w:val="002660EC"/>
    <w:rsid w:val="00267CDA"/>
    <w:rsid w:val="00270B5F"/>
    <w:rsid w:val="00270FE1"/>
    <w:rsid w:val="002714E3"/>
    <w:rsid w:val="002717D5"/>
    <w:rsid w:val="0027249D"/>
    <w:rsid w:val="00273AD3"/>
    <w:rsid w:val="0027423F"/>
    <w:rsid w:val="002848E8"/>
    <w:rsid w:val="00287BFF"/>
    <w:rsid w:val="00291F74"/>
    <w:rsid w:val="0029275B"/>
    <w:rsid w:val="00292CD7"/>
    <w:rsid w:val="0029307A"/>
    <w:rsid w:val="00293D2F"/>
    <w:rsid w:val="00294FBD"/>
    <w:rsid w:val="00295A0C"/>
    <w:rsid w:val="00296BEF"/>
    <w:rsid w:val="002A0245"/>
    <w:rsid w:val="002A06AA"/>
    <w:rsid w:val="002A1461"/>
    <w:rsid w:val="002A1608"/>
    <w:rsid w:val="002A1C1C"/>
    <w:rsid w:val="002A2C00"/>
    <w:rsid w:val="002A2CE9"/>
    <w:rsid w:val="002A413E"/>
    <w:rsid w:val="002A43E3"/>
    <w:rsid w:val="002A6FA2"/>
    <w:rsid w:val="002A6FEA"/>
    <w:rsid w:val="002B28FC"/>
    <w:rsid w:val="002B6F1B"/>
    <w:rsid w:val="002C1551"/>
    <w:rsid w:val="002C208A"/>
    <w:rsid w:val="002C624D"/>
    <w:rsid w:val="002C70E9"/>
    <w:rsid w:val="002D23C9"/>
    <w:rsid w:val="002D2E33"/>
    <w:rsid w:val="002D32F5"/>
    <w:rsid w:val="002D508C"/>
    <w:rsid w:val="002E0366"/>
    <w:rsid w:val="002E0BAF"/>
    <w:rsid w:val="002E609E"/>
    <w:rsid w:val="002E79D2"/>
    <w:rsid w:val="002F0801"/>
    <w:rsid w:val="002F0E37"/>
    <w:rsid w:val="002F187E"/>
    <w:rsid w:val="002F1B2C"/>
    <w:rsid w:val="002F20B2"/>
    <w:rsid w:val="002F3E3C"/>
    <w:rsid w:val="002F5476"/>
    <w:rsid w:val="002F5FEE"/>
    <w:rsid w:val="002F60DE"/>
    <w:rsid w:val="0030072F"/>
    <w:rsid w:val="0030133C"/>
    <w:rsid w:val="003018EB"/>
    <w:rsid w:val="00303631"/>
    <w:rsid w:val="003042B7"/>
    <w:rsid w:val="00305D5B"/>
    <w:rsid w:val="003071B6"/>
    <w:rsid w:val="003078DF"/>
    <w:rsid w:val="00310AB0"/>
    <w:rsid w:val="00311C0D"/>
    <w:rsid w:val="003126CE"/>
    <w:rsid w:val="00313F35"/>
    <w:rsid w:val="00315087"/>
    <w:rsid w:val="003177C7"/>
    <w:rsid w:val="0032217E"/>
    <w:rsid w:val="00322F8A"/>
    <w:rsid w:val="003235D8"/>
    <w:rsid w:val="003257D2"/>
    <w:rsid w:val="00327D4F"/>
    <w:rsid w:val="00332599"/>
    <w:rsid w:val="003329C7"/>
    <w:rsid w:val="00333308"/>
    <w:rsid w:val="0033487F"/>
    <w:rsid w:val="00336014"/>
    <w:rsid w:val="003406EE"/>
    <w:rsid w:val="00340FDD"/>
    <w:rsid w:val="003420D2"/>
    <w:rsid w:val="00344942"/>
    <w:rsid w:val="00345079"/>
    <w:rsid w:val="00345352"/>
    <w:rsid w:val="00345768"/>
    <w:rsid w:val="003464AF"/>
    <w:rsid w:val="003479B3"/>
    <w:rsid w:val="003479E7"/>
    <w:rsid w:val="00351252"/>
    <w:rsid w:val="00352C2D"/>
    <w:rsid w:val="00352C5A"/>
    <w:rsid w:val="0035619B"/>
    <w:rsid w:val="00356453"/>
    <w:rsid w:val="003606A4"/>
    <w:rsid w:val="00361420"/>
    <w:rsid w:val="003654EC"/>
    <w:rsid w:val="0036555F"/>
    <w:rsid w:val="00366490"/>
    <w:rsid w:val="00366757"/>
    <w:rsid w:val="00366E16"/>
    <w:rsid w:val="00367DFC"/>
    <w:rsid w:val="003705FD"/>
    <w:rsid w:val="00372931"/>
    <w:rsid w:val="00372FF4"/>
    <w:rsid w:val="0037328A"/>
    <w:rsid w:val="003753A7"/>
    <w:rsid w:val="003753B7"/>
    <w:rsid w:val="0037550A"/>
    <w:rsid w:val="0037572F"/>
    <w:rsid w:val="00375B14"/>
    <w:rsid w:val="003801DF"/>
    <w:rsid w:val="00383298"/>
    <w:rsid w:val="003832E0"/>
    <w:rsid w:val="0038507A"/>
    <w:rsid w:val="00392663"/>
    <w:rsid w:val="00393178"/>
    <w:rsid w:val="003931BD"/>
    <w:rsid w:val="003931F3"/>
    <w:rsid w:val="003957B1"/>
    <w:rsid w:val="00395D91"/>
    <w:rsid w:val="00395EA6"/>
    <w:rsid w:val="00396CFA"/>
    <w:rsid w:val="00396FA5"/>
    <w:rsid w:val="003A584E"/>
    <w:rsid w:val="003A5D54"/>
    <w:rsid w:val="003A6BFE"/>
    <w:rsid w:val="003A75C8"/>
    <w:rsid w:val="003A777E"/>
    <w:rsid w:val="003A7880"/>
    <w:rsid w:val="003B1146"/>
    <w:rsid w:val="003B12A7"/>
    <w:rsid w:val="003B1C13"/>
    <w:rsid w:val="003B21CB"/>
    <w:rsid w:val="003B23B6"/>
    <w:rsid w:val="003B4FD7"/>
    <w:rsid w:val="003B5B20"/>
    <w:rsid w:val="003B670B"/>
    <w:rsid w:val="003B70CA"/>
    <w:rsid w:val="003B71FF"/>
    <w:rsid w:val="003B728B"/>
    <w:rsid w:val="003C04F2"/>
    <w:rsid w:val="003C09D3"/>
    <w:rsid w:val="003C1065"/>
    <w:rsid w:val="003C25AA"/>
    <w:rsid w:val="003C465F"/>
    <w:rsid w:val="003C5D51"/>
    <w:rsid w:val="003C7AB6"/>
    <w:rsid w:val="003D1CDF"/>
    <w:rsid w:val="003D299C"/>
    <w:rsid w:val="003D40BA"/>
    <w:rsid w:val="003D432F"/>
    <w:rsid w:val="003D4E0A"/>
    <w:rsid w:val="003D5616"/>
    <w:rsid w:val="003D712C"/>
    <w:rsid w:val="003E1698"/>
    <w:rsid w:val="003E201C"/>
    <w:rsid w:val="003E2934"/>
    <w:rsid w:val="003E347C"/>
    <w:rsid w:val="003E54D2"/>
    <w:rsid w:val="003F03FD"/>
    <w:rsid w:val="003F3142"/>
    <w:rsid w:val="00402D5A"/>
    <w:rsid w:val="004033A2"/>
    <w:rsid w:val="00405BFB"/>
    <w:rsid w:val="00405F57"/>
    <w:rsid w:val="004067A6"/>
    <w:rsid w:val="0040708D"/>
    <w:rsid w:val="00410555"/>
    <w:rsid w:val="0041130F"/>
    <w:rsid w:val="00412D4D"/>
    <w:rsid w:val="00415400"/>
    <w:rsid w:val="004161CA"/>
    <w:rsid w:val="004221AF"/>
    <w:rsid w:val="004226E3"/>
    <w:rsid w:val="00422C6E"/>
    <w:rsid w:val="00424C99"/>
    <w:rsid w:val="00440961"/>
    <w:rsid w:val="00441EE9"/>
    <w:rsid w:val="004437C8"/>
    <w:rsid w:val="00443EEF"/>
    <w:rsid w:val="00444F2A"/>
    <w:rsid w:val="00445EB3"/>
    <w:rsid w:val="00451004"/>
    <w:rsid w:val="00451377"/>
    <w:rsid w:val="004529E8"/>
    <w:rsid w:val="00452D67"/>
    <w:rsid w:val="004564A8"/>
    <w:rsid w:val="00456C2A"/>
    <w:rsid w:val="00461F38"/>
    <w:rsid w:val="00464B1F"/>
    <w:rsid w:val="0046696B"/>
    <w:rsid w:val="00467630"/>
    <w:rsid w:val="004742C0"/>
    <w:rsid w:val="00477397"/>
    <w:rsid w:val="00477E1C"/>
    <w:rsid w:val="00477F88"/>
    <w:rsid w:val="00481BA2"/>
    <w:rsid w:val="004826D2"/>
    <w:rsid w:val="00483414"/>
    <w:rsid w:val="00483C1C"/>
    <w:rsid w:val="004849F2"/>
    <w:rsid w:val="00484AA0"/>
    <w:rsid w:val="00485399"/>
    <w:rsid w:val="0048571D"/>
    <w:rsid w:val="00486FB9"/>
    <w:rsid w:val="004872A2"/>
    <w:rsid w:val="00491224"/>
    <w:rsid w:val="0049631F"/>
    <w:rsid w:val="0049647C"/>
    <w:rsid w:val="004A00B5"/>
    <w:rsid w:val="004A0A24"/>
    <w:rsid w:val="004A1734"/>
    <w:rsid w:val="004A3D69"/>
    <w:rsid w:val="004B29DA"/>
    <w:rsid w:val="004B2DEB"/>
    <w:rsid w:val="004B51D2"/>
    <w:rsid w:val="004B5E49"/>
    <w:rsid w:val="004B6146"/>
    <w:rsid w:val="004C243C"/>
    <w:rsid w:val="004C32FB"/>
    <w:rsid w:val="004C4DA5"/>
    <w:rsid w:val="004C4E1F"/>
    <w:rsid w:val="004C7745"/>
    <w:rsid w:val="004C7F3D"/>
    <w:rsid w:val="004C7FAC"/>
    <w:rsid w:val="004D0C6F"/>
    <w:rsid w:val="004D2529"/>
    <w:rsid w:val="004D2690"/>
    <w:rsid w:val="004D2AC5"/>
    <w:rsid w:val="004D730B"/>
    <w:rsid w:val="004E060B"/>
    <w:rsid w:val="004E0C88"/>
    <w:rsid w:val="004E0E56"/>
    <w:rsid w:val="004E66AD"/>
    <w:rsid w:val="004E764E"/>
    <w:rsid w:val="004E7B2D"/>
    <w:rsid w:val="004F08D2"/>
    <w:rsid w:val="004F2075"/>
    <w:rsid w:val="004F24F7"/>
    <w:rsid w:val="004F3DFC"/>
    <w:rsid w:val="004F3E66"/>
    <w:rsid w:val="004F4475"/>
    <w:rsid w:val="004F520E"/>
    <w:rsid w:val="004F610A"/>
    <w:rsid w:val="004F64E5"/>
    <w:rsid w:val="004F6C33"/>
    <w:rsid w:val="004F739D"/>
    <w:rsid w:val="00501E83"/>
    <w:rsid w:val="00502678"/>
    <w:rsid w:val="0050433F"/>
    <w:rsid w:val="0050486C"/>
    <w:rsid w:val="00504974"/>
    <w:rsid w:val="0050555F"/>
    <w:rsid w:val="0050575D"/>
    <w:rsid w:val="00505F3D"/>
    <w:rsid w:val="00506C74"/>
    <w:rsid w:val="005072D0"/>
    <w:rsid w:val="00507903"/>
    <w:rsid w:val="00511A8B"/>
    <w:rsid w:val="00513A99"/>
    <w:rsid w:val="0051489B"/>
    <w:rsid w:val="005162D0"/>
    <w:rsid w:val="00520D7C"/>
    <w:rsid w:val="005257CD"/>
    <w:rsid w:val="00525B53"/>
    <w:rsid w:val="00530B46"/>
    <w:rsid w:val="00531CAB"/>
    <w:rsid w:val="00532191"/>
    <w:rsid w:val="00532246"/>
    <w:rsid w:val="00532447"/>
    <w:rsid w:val="0053328E"/>
    <w:rsid w:val="00533C5E"/>
    <w:rsid w:val="00533FA6"/>
    <w:rsid w:val="00535087"/>
    <w:rsid w:val="00535753"/>
    <w:rsid w:val="005363B3"/>
    <w:rsid w:val="0053676B"/>
    <w:rsid w:val="00537B1C"/>
    <w:rsid w:val="00540129"/>
    <w:rsid w:val="0054070F"/>
    <w:rsid w:val="0054297C"/>
    <w:rsid w:val="00544B9C"/>
    <w:rsid w:val="005464BE"/>
    <w:rsid w:val="00552E3F"/>
    <w:rsid w:val="0055334E"/>
    <w:rsid w:val="0055345E"/>
    <w:rsid w:val="00555C57"/>
    <w:rsid w:val="005563CE"/>
    <w:rsid w:val="005566B1"/>
    <w:rsid w:val="00556F38"/>
    <w:rsid w:val="00557978"/>
    <w:rsid w:val="00557D4F"/>
    <w:rsid w:val="005604B1"/>
    <w:rsid w:val="0056398C"/>
    <w:rsid w:val="005646E7"/>
    <w:rsid w:val="00564EA8"/>
    <w:rsid w:val="00567DEA"/>
    <w:rsid w:val="00567E33"/>
    <w:rsid w:val="00570BCD"/>
    <w:rsid w:val="005732BA"/>
    <w:rsid w:val="0057334C"/>
    <w:rsid w:val="00573E02"/>
    <w:rsid w:val="005830A9"/>
    <w:rsid w:val="00583A4C"/>
    <w:rsid w:val="005844B8"/>
    <w:rsid w:val="00585084"/>
    <w:rsid w:val="00586EC6"/>
    <w:rsid w:val="00590816"/>
    <w:rsid w:val="005916CB"/>
    <w:rsid w:val="0059235C"/>
    <w:rsid w:val="00593B7F"/>
    <w:rsid w:val="00594E8D"/>
    <w:rsid w:val="00596F09"/>
    <w:rsid w:val="0059713B"/>
    <w:rsid w:val="00597B01"/>
    <w:rsid w:val="005A0AEE"/>
    <w:rsid w:val="005A2A89"/>
    <w:rsid w:val="005A4B3F"/>
    <w:rsid w:val="005A5C55"/>
    <w:rsid w:val="005A5D75"/>
    <w:rsid w:val="005A6939"/>
    <w:rsid w:val="005B1453"/>
    <w:rsid w:val="005B19B8"/>
    <w:rsid w:val="005B2B2E"/>
    <w:rsid w:val="005B6653"/>
    <w:rsid w:val="005C2293"/>
    <w:rsid w:val="005C3E03"/>
    <w:rsid w:val="005C4CF0"/>
    <w:rsid w:val="005C6A44"/>
    <w:rsid w:val="005D07A3"/>
    <w:rsid w:val="005D1A4F"/>
    <w:rsid w:val="005D27B9"/>
    <w:rsid w:val="005D32B5"/>
    <w:rsid w:val="005D4522"/>
    <w:rsid w:val="005D49EE"/>
    <w:rsid w:val="005D4C58"/>
    <w:rsid w:val="005D5422"/>
    <w:rsid w:val="005D63FD"/>
    <w:rsid w:val="005D6820"/>
    <w:rsid w:val="005D74FA"/>
    <w:rsid w:val="005D761A"/>
    <w:rsid w:val="005D7C6F"/>
    <w:rsid w:val="005E1846"/>
    <w:rsid w:val="005E1BED"/>
    <w:rsid w:val="005E5713"/>
    <w:rsid w:val="005E7AF4"/>
    <w:rsid w:val="005F57D8"/>
    <w:rsid w:val="005F5FF2"/>
    <w:rsid w:val="005F75C8"/>
    <w:rsid w:val="005F7A75"/>
    <w:rsid w:val="0060117A"/>
    <w:rsid w:val="00602E1E"/>
    <w:rsid w:val="006032D6"/>
    <w:rsid w:val="006069E7"/>
    <w:rsid w:val="00607E26"/>
    <w:rsid w:val="0061706A"/>
    <w:rsid w:val="00621BDF"/>
    <w:rsid w:val="006308D3"/>
    <w:rsid w:val="00630C82"/>
    <w:rsid w:val="00630EF0"/>
    <w:rsid w:val="006334CF"/>
    <w:rsid w:val="006335F5"/>
    <w:rsid w:val="0063405F"/>
    <w:rsid w:val="0063573A"/>
    <w:rsid w:val="00644974"/>
    <w:rsid w:val="00645457"/>
    <w:rsid w:val="00647AF3"/>
    <w:rsid w:val="00651209"/>
    <w:rsid w:val="00652E20"/>
    <w:rsid w:val="00655046"/>
    <w:rsid w:val="0065555F"/>
    <w:rsid w:val="006556FC"/>
    <w:rsid w:val="00662F87"/>
    <w:rsid w:val="006635A9"/>
    <w:rsid w:val="00664D91"/>
    <w:rsid w:val="00666704"/>
    <w:rsid w:val="00671B2E"/>
    <w:rsid w:val="00672B9B"/>
    <w:rsid w:val="006756E1"/>
    <w:rsid w:val="006756E6"/>
    <w:rsid w:val="00677736"/>
    <w:rsid w:val="00681AAF"/>
    <w:rsid w:val="00684FBF"/>
    <w:rsid w:val="00687B81"/>
    <w:rsid w:val="0069017B"/>
    <w:rsid w:val="00692A83"/>
    <w:rsid w:val="00692BCB"/>
    <w:rsid w:val="006930C5"/>
    <w:rsid w:val="00693876"/>
    <w:rsid w:val="00694F82"/>
    <w:rsid w:val="00695E52"/>
    <w:rsid w:val="00696ABB"/>
    <w:rsid w:val="00697563"/>
    <w:rsid w:val="00697795"/>
    <w:rsid w:val="00697D41"/>
    <w:rsid w:val="006A16C0"/>
    <w:rsid w:val="006A1A0C"/>
    <w:rsid w:val="006A5A9C"/>
    <w:rsid w:val="006A7291"/>
    <w:rsid w:val="006A79EC"/>
    <w:rsid w:val="006A7AF5"/>
    <w:rsid w:val="006B0232"/>
    <w:rsid w:val="006B274F"/>
    <w:rsid w:val="006B5519"/>
    <w:rsid w:val="006B64C9"/>
    <w:rsid w:val="006B708F"/>
    <w:rsid w:val="006B72E9"/>
    <w:rsid w:val="006B77E8"/>
    <w:rsid w:val="006C1551"/>
    <w:rsid w:val="006C15B3"/>
    <w:rsid w:val="006C3D0D"/>
    <w:rsid w:val="006C41A1"/>
    <w:rsid w:val="006C46B7"/>
    <w:rsid w:val="006C64A2"/>
    <w:rsid w:val="006C6513"/>
    <w:rsid w:val="006C7D2B"/>
    <w:rsid w:val="006C7E8F"/>
    <w:rsid w:val="006D04EF"/>
    <w:rsid w:val="006D3939"/>
    <w:rsid w:val="006D5EE7"/>
    <w:rsid w:val="006D7022"/>
    <w:rsid w:val="006D7126"/>
    <w:rsid w:val="006E141A"/>
    <w:rsid w:val="006E171E"/>
    <w:rsid w:val="006E2332"/>
    <w:rsid w:val="006E245B"/>
    <w:rsid w:val="006E2540"/>
    <w:rsid w:val="006E3718"/>
    <w:rsid w:val="006E55C0"/>
    <w:rsid w:val="006E78DC"/>
    <w:rsid w:val="006E7C35"/>
    <w:rsid w:val="006F054A"/>
    <w:rsid w:val="006F1B4F"/>
    <w:rsid w:val="006F2232"/>
    <w:rsid w:val="006F2FE6"/>
    <w:rsid w:val="006F357F"/>
    <w:rsid w:val="006F3D00"/>
    <w:rsid w:val="006F57DC"/>
    <w:rsid w:val="006F7B55"/>
    <w:rsid w:val="0070194B"/>
    <w:rsid w:val="007023EE"/>
    <w:rsid w:val="00702B08"/>
    <w:rsid w:val="007031EF"/>
    <w:rsid w:val="00703FC2"/>
    <w:rsid w:val="00704083"/>
    <w:rsid w:val="007047E7"/>
    <w:rsid w:val="0070637A"/>
    <w:rsid w:val="00707EF4"/>
    <w:rsid w:val="0071366F"/>
    <w:rsid w:val="007137CC"/>
    <w:rsid w:val="007150D7"/>
    <w:rsid w:val="00723BB0"/>
    <w:rsid w:val="007253FC"/>
    <w:rsid w:val="00725645"/>
    <w:rsid w:val="007258AB"/>
    <w:rsid w:val="007265D9"/>
    <w:rsid w:val="00726B03"/>
    <w:rsid w:val="007314E9"/>
    <w:rsid w:val="00733862"/>
    <w:rsid w:val="0074216D"/>
    <w:rsid w:val="00744BC3"/>
    <w:rsid w:val="00745902"/>
    <w:rsid w:val="007518B2"/>
    <w:rsid w:val="007543E8"/>
    <w:rsid w:val="00755FA5"/>
    <w:rsid w:val="0075668B"/>
    <w:rsid w:val="0075698A"/>
    <w:rsid w:val="007603F3"/>
    <w:rsid w:val="00760986"/>
    <w:rsid w:val="00763DF1"/>
    <w:rsid w:val="00764488"/>
    <w:rsid w:val="007659AD"/>
    <w:rsid w:val="00767051"/>
    <w:rsid w:val="00771449"/>
    <w:rsid w:val="00771A8A"/>
    <w:rsid w:val="00772784"/>
    <w:rsid w:val="00772FE5"/>
    <w:rsid w:val="0077344C"/>
    <w:rsid w:val="00773ACB"/>
    <w:rsid w:val="007740E1"/>
    <w:rsid w:val="0077669E"/>
    <w:rsid w:val="00776DD5"/>
    <w:rsid w:val="0077714A"/>
    <w:rsid w:val="007775C1"/>
    <w:rsid w:val="007813AB"/>
    <w:rsid w:val="00781C81"/>
    <w:rsid w:val="00782535"/>
    <w:rsid w:val="00782671"/>
    <w:rsid w:val="00782E17"/>
    <w:rsid w:val="00790FD2"/>
    <w:rsid w:val="00791E18"/>
    <w:rsid w:val="00791F89"/>
    <w:rsid w:val="007974C9"/>
    <w:rsid w:val="007A0E4F"/>
    <w:rsid w:val="007A127F"/>
    <w:rsid w:val="007A33B2"/>
    <w:rsid w:val="007A5379"/>
    <w:rsid w:val="007B10BE"/>
    <w:rsid w:val="007B1355"/>
    <w:rsid w:val="007B19F4"/>
    <w:rsid w:val="007B557F"/>
    <w:rsid w:val="007B5F8D"/>
    <w:rsid w:val="007B6403"/>
    <w:rsid w:val="007B6904"/>
    <w:rsid w:val="007C137B"/>
    <w:rsid w:val="007C4F9A"/>
    <w:rsid w:val="007C576B"/>
    <w:rsid w:val="007C6BEC"/>
    <w:rsid w:val="007D109B"/>
    <w:rsid w:val="007D17FC"/>
    <w:rsid w:val="007D2132"/>
    <w:rsid w:val="007D2ED9"/>
    <w:rsid w:val="007D3DD8"/>
    <w:rsid w:val="007D5B38"/>
    <w:rsid w:val="007D6315"/>
    <w:rsid w:val="007D76E0"/>
    <w:rsid w:val="007E131E"/>
    <w:rsid w:val="007E2EFE"/>
    <w:rsid w:val="007E363B"/>
    <w:rsid w:val="007E66A5"/>
    <w:rsid w:val="007E6A99"/>
    <w:rsid w:val="007E6B42"/>
    <w:rsid w:val="007E72FF"/>
    <w:rsid w:val="007E775B"/>
    <w:rsid w:val="007F03E7"/>
    <w:rsid w:val="007F0626"/>
    <w:rsid w:val="007F369B"/>
    <w:rsid w:val="007F3FAD"/>
    <w:rsid w:val="007F4314"/>
    <w:rsid w:val="007F4A0E"/>
    <w:rsid w:val="00800E36"/>
    <w:rsid w:val="00801099"/>
    <w:rsid w:val="00801789"/>
    <w:rsid w:val="00801F46"/>
    <w:rsid w:val="00805F55"/>
    <w:rsid w:val="00810B12"/>
    <w:rsid w:val="00810C3C"/>
    <w:rsid w:val="00811653"/>
    <w:rsid w:val="008118DE"/>
    <w:rsid w:val="00812D3F"/>
    <w:rsid w:val="00813C1A"/>
    <w:rsid w:val="00815FAF"/>
    <w:rsid w:val="00816DFA"/>
    <w:rsid w:val="00822FE7"/>
    <w:rsid w:val="008230B0"/>
    <w:rsid w:val="008240E2"/>
    <w:rsid w:val="0083020B"/>
    <w:rsid w:val="008309F3"/>
    <w:rsid w:val="00832061"/>
    <w:rsid w:val="00832FCF"/>
    <w:rsid w:val="008369F7"/>
    <w:rsid w:val="00840D5D"/>
    <w:rsid w:val="008442EA"/>
    <w:rsid w:val="008472B9"/>
    <w:rsid w:val="00847B25"/>
    <w:rsid w:val="00851438"/>
    <w:rsid w:val="008545B5"/>
    <w:rsid w:val="0085585B"/>
    <w:rsid w:val="008642AC"/>
    <w:rsid w:val="00870AA4"/>
    <w:rsid w:val="00870DDD"/>
    <w:rsid w:val="008739C3"/>
    <w:rsid w:val="00873DF8"/>
    <w:rsid w:val="00875356"/>
    <w:rsid w:val="008756BF"/>
    <w:rsid w:val="00882BD3"/>
    <w:rsid w:val="00885DAD"/>
    <w:rsid w:val="008863B6"/>
    <w:rsid w:val="008907EF"/>
    <w:rsid w:val="00894353"/>
    <w:rsid w:val="00894CA1"/>
    <w:rsid w:val="00896128"/>
    <w:rsid w:val="008A0670"/>
    <w:rsid w:val="008A20A4"/>
    <w:rsid w:val="008A5898"/>
    <w:rsid w:val="008A5984"/>
    <w:rsid w:val="008A5B09"/>
    <w:rsid w:val="008B10DC"/>
    <w:rsid w:val="008B1A67"/>
    <w:rsid w:val="008B4F6C"/>
    <w:rsid w:val="008B6F11"/>
    <w:rsid w:val="008C1E36"/>
    <w:rsid w:val="008C1F6E"/>
    <w:rsid w:val="008C2700"/>
    <w:rsid w:val="008C44F9"/>
    <w:rsid w:val="008C5A18"/>
    <w:rsid w:val="008C6220"/>
    <w:rsid w:val="008C6CEA"/>
    <w:rsid w:val="008C73EE"/>
    <w:rsid w:val="008C75C1"/>
    <w:rsid w:val="008C7A7F"/>
    <w:rsid w:val="008C7D0D"/>
    <w:rsid w:val="008D01AF"/>
    <w:rsid w:val="008D1227"/>
    <w:rsid w:val="008D1AA9"/>
    <w:rsid w:val="008D1D92"/>
    <w:rsid w:val="008D1E51"/>
    <w:rsid w:val="008D2987"/>
    <w:rsid w:val="008D2F9B"/>
    <w:rsid w:val="008D4C23"/>
    <w:rsid w:val="008D5AD8"/>
    <w:rsid w:val="008E07AB"/>
    <w:rsid w:val="008E7E63"/>
    <w:rsid w:val="008F1157"/>
    <w:rsid w:val="008F53D7"/>
    <w:rsid w:val="00900F23"/>
    <w:rsid w:val="009058C4"/>
    <w:rsid w:val="0090596D"/>
    <w:rsid w:val="00905E95"/>
    <w:rsid w:val="0090747F"/>
    <w:rsid w:val="00913718"/>
    <w:rsid w:val="0091410F"/>
    <w:rsid w:val="00914B88"/>
    <w:rsid w:val="009151E5"/>
    <w:rsid w:val="00915BB6"/>
    <w:rsid w:val="00916B60"/>
    <w:rsid w:val="00916DEF"/>
    <w:rsid w:val="009176AE"/>
    <w:rsid w:val="009217A7"/>
    <w:rsid w:val="0092401A"/>
    <w:rsid w:val="00926201"/>
    <w:rsid w:val="00926E4F"/>
    <w:rsid w:val="009275BC"/>
    <w:rsid w:val="00930BD2"/>
    <w:rsid w:val="00930E31"/>
    <w:rsid w:val="00931495"/>
    <w:rsid w:val="009315B3"/>
    <w:rsid w:val="009331E3"/>
    <w:rsid w:val="00933B15"/>
    <w:rsid w:val="00934A36"/>
    <w:rsid w:val="00934CB3"/>
    <w:rsid w:val="00935837"/>
    <w:rsid w:val="0093755F"/>
    <w:rsid w:val="0094047C"/>
    <w:rsid w:val="00941ED3"/>
    <w:rsid w:val="00942A45"/>
    <w:rsid w:val="009438BF"/>
    <w:rsid w:val="00943D97"/>
    <w:rsid w:val="0094431A"/>
    <w:rsid w:val="00945147"/>
    <w:rsid w:val="009504D4"/>
    <w:rsid w:val="00952CA7"/>
    <w:rsid w:val="00953D1F"/>
    <w:rsid w:val="009648AE"/>
    <w:rsid w:val="00966978"/>
    <w:rsid w:val="00970A82"/>
    <w:rsid w:val="00970B67"/>
    <w:rsid w:val="0097220F"/>
    <w:rsid w:val="009725CC"/>
    <w:rsid w:val="00973B29"/>
    <w:rsid w:val="00973CAD"/>
    <w:rsid w:val="00974654"/>
    <w:rsid w:val="00974CF9"/>
    <w:rsid w:val="00974EC5"/>
    <w:rsid w:val="009776BF"/>
    <w:rsid w:val="00977C40"/>
    <w:rsid w:val="00983980"/>
    <w:rsid w:val="00984E56"/>
    <w:rsid w:val="009864ED"/>
    <w:rsid w:val="00986DA3"/>
    <w:rsid w:val="0099037A"/>
    <w:rsid w:val="0099065B"/>
    <w:rsid w:val="00990A27"/>
    <w:rsid w:val="0099271F"/>
    <w:rsid w:val="0099461D"/>
    <w:rsid w:val="00994DC5"/>
    <w:rsid w:val="00995367"/>
    <w:rsid w:val="009963FC"/>
    <w:rsid w:val="009967AC"/>
    <w:rsid w:val="009974A0"/>
    <w:rsid w:val="009A47DB"/>
    <w:rsid w:val="009A50DA"/>
    <w:rsid w:val="009A562A"/>
    <w:rsid w:val="009A7B66"/>
    <w:rsid w:val="009B0784"/>
    <w:rsid w:val="009B0BE3"/>
    <w:rsid w:val="009B195C"/>
    <w:rsid w:val="009B29AA"/>
    <w:rsid w:val="009B3B1B"/>
    <w:rsid w:val="009C24F6"/>
    <w:rsid w:val="009C3639"/>
    <w:rsid w:val="009D2795"/>
    <w:rsid w:val="009D2853"/>
    <w:rsid w:val="009D2C95"/>
    <w:rsid w:val="009D2EE0"/>
    <w:rsid w:val="009D54FE"/>
    <w:rsid w:val="009D610C"/>
    <w:rsid w:val="009D625D"/>
    <w:rsid w:val="009D7763"/>
    <w:rsid w:val="009E1F3B"/>
    <w:rsid w:val="009E20FD"/>
    <w:rsid w:val="009E4E67"/>
    <w:rsid w:val="009E6308"/>
    <w:rsid w:val="009E67B4"/>
    <w:rsid w:val="009F09BA"/>
    <w:rsid w:val="009F1FF0"/>
    <w:rsid w:val="009F2723"/>
    <w:rsid w:val="009F2E7B"/>
    <w:rsid w:val="009F48EE"/>
    <w:rsid w:val="009F574F"/>
    <w:rsid w:val="009F5848"/>
    <w:rsid w:val="009F641B"/>
    <w:rsid w:val="00A01046"/>
    <w:rsid w:val="00A03359"/>
    <w:rsid w:val="00A07C57"/>
    <w:rsid w:val="00A104E2"/>
    <w:rsid w:val="00A11CA1"/>
    <w:rsid w:val="00A137FF"/>
    <w:rsid w:val="00A13B14"/>
    <w:rsid w:val="00A16E26"/>
    <w:rsid w:val="00A20C23"/>
    <w:rsid w:val="00A2397C"/>
    <w:rsid w:val="00A262BE"/>
    <w:rsid w:val="00A26AB6"/>
    <w:rsid w:val="00A27A9E"/>
    <w:rsid w:val="00A30241"/>
    <w:rsid w:val="00A32BB9"/>
    <w:rsid w:val="00A3398A"/>
    <w:rsid w:val="00A34D0D"/>
    <w:rsid w:val="00A3531C"/>
    <w:rsid w:val="00A3710C"/>
    <w:rsid w:val="00A430E6"/>
    <w:rsid w:val="00A43EE7"/>
    <w:rsid w:val="00A44CEF"/>
    <w:rsid w:val="00A45C6A"/>
    <w:rsid w:val="00A45E96"/>
    <w:rsid w:val="00A55CD6"/>
    <w:rsid w:val="00A560E9"/>
    <w:rsid w:val="00A564A3"/>
    <w:rsid w:val="00A570E4"/>
    <w:rsid w:val="00A5753C"/>
    <w:rsid w:val="00A57EC3"/>
    <w:rsid w:val="00A60041"/>
    <w:rsid w:val="00A6034F"/>
    <w:rsid w:val="00A604A9"/>
    <w:rsid w:val="00A61B8A"/>
    <w:rsid w:val="00A62465"/>
    <w:rsid w:val="00A62825"/>
    <w:rsid w:val="00A62CF8"/>
    <w:rsid w:val="00A631F3"/>
    <w:rsid w:val="00A63DD3"/>
    <w:rsid w:val="00A65FF2"/>
    <w:rsid w:val="00A67B19"/>
    <w:rsid w:val="00A71633"/>
    <w:rsid w:val="00A71CF8"/>
    <w:rsid w:val="00A72F8F"/>
    <w:rsid w:val="00A74F42"/>
    <w:rsid w:val="00A75E2F"/>
    <w:rsid w:val="00A80490"/>
    <w:rsid w:val="00A84AA8"/>
    <w:rsid w:val="00A850B8"/>
    <w:rsid w:val="00A90524"/>
    <w:rsid w:val="00A90EE4"/>
    <w:rsid w:val="00A91748"/>
    <w:rsid w:val="00A91D6F"/>
    <w:rsid w:val="00A91DA6"/>
    <w:rsid w:val="00A91E6D"/>
    <w:rsid w:val="00A922C4"/>
    <w:rsid w:val="00A93201"/>
    <w:rsid w:val="00A93BF5"/>
    <w:rsid w:val="00A93C3B"/>
    <w:rsid w:val="00AA1462"/>
    <w:rsid w:val="00AA1E0B"/>
    <w:rsid w:val="00AA20A4"/>
    <w:rsid w:val="00AA528C"/>
    <w:rsid w:val="00AA6488"/>
    <w:rsid w:val="00AB0BD3"/>
    <w:rsid w:val="00AB0E7A"/>
    <w:rsid w:val="00AB5921"/>
    <w:rsid w:val="00AB6F22"/>
    <w:rsid w:val="00AB7F0A"/>
    <w:rsid w:val="00AC059F"/>
    <w:rsid w:val="00AC0BE2"/>
    <w:rsid w:val="00AC19E8"/>
    <w:rsid w:val="00AC1F1C"/>
    <w:rsid w:val="00AC2C23"/>
    <w:rsid w:val="00AC303B"/>
    <w:rsid w:val="00AC33B0"/>
    <w:rsid w:val="00AC4905"/>
    <w:rsid w:val="00AC6B77"/>
    <w:rsid w:val="00AD11EC"/>
    <w:rsid w:val="00AD3234"/>
    <w:rsid w:val="00AD63A4"/>
    <w:rsid w:val="00AD63DC"/>
    <w:rsid w:val="00AD6DD3"/>
    <w:rsid w:val="00AD74B8"/>
    <w:rsid w:val="00AD7807"/>
    <w:rsid w:val="00AE01BA"/>
    <w:rsid w:val="00AE040E"/>
    <w:rsid w:val="00AE0C47"/>
    <w:rsid w:val="00AE16BA"/>
    <w:rsid w:val="00AE2922"/>
    <w:rsid w:val="00AE444C"/>
    <w:rsid w:val="00AE4CDD"/>
    <w:rsid w:val="00AE5001"/>
    <w:rsid w:val="00AE51CB"/>
    <w:rsid w:val="00AE575C"/>
    <w:rsid w:val="00AE694E"/>
    <w:rsid w:val="00AE6DC4"/>
    <w:rsid w:val="00AF0EF0"/>
    <w:rsid w:val="00AF1925"/>
    <w:rsid w:val="00AF2BD8"/>
    <w:rsid w:val="00AF3D56"/>
    <w:rsid w:val="00AF4B6F"/>
    <w:rsid w:val="00AF4E71"/>
    <w:rsid w:val="00AF6608"/>
    <w:rsid w:val="00AF7961"/>
    <w:rsid w:val="00B02F93"/>
    <w:rsid w:val="00B03172"/>
    <w:rsid w:val="00B036CA"/>
    <w:rsid w:val="00B054ED"/>
    <w:rsid w:val="00B063EA"/>
    <w:rsid w:val="00B12D07"/>
    <w:rsid w:val="00B13026"/>
    <w:rsid w:val="00B13BDE"/>
    <w:rsid w:val="00B15824"/>
    <w:rsid w:val="00B16B9B"/>
    <w:rsid w:val="00B16E5C"/>
    <w:rsid w:val="00B1706B"/>
    <w:rsid w:val="00B174AA"/>
    <w:rsid w:val="00B176A7"/>
    <w:rsid w:val="00B27721"/>
    <w:rsid w:val="00B27DDE"/>
    <w:rsid w:val="00B300A3"/>
    <w:rsid w:val="00B324FE"/>
    <w:rsid w:val="00B3278D"/>
    <w:rsid w:val="00B3433A"/>
    <w:rsid w:val="00B41D9F"/>
    <w:rsid w:val="00B4242D"/>
    <w:rsid w:val="00B46BD2"/>
    <w:rsid w:val="00B46E91"/>
    <w:rsid w:val="00B46EFE"/>
    <w:rsid w:val="00B47C82"/>
    <w:rsid w:val="00B51B7E"/>
    <w:rsid w:val="00B533B9"/>
    <w:rsid w:val="00B53B85"/>
    <w:rsid w:val="00B54E7C"/>
    <w:rsid w:val="00B574AD"/>
    <w:rsid w:val="00B579BA"/>
    <w:rsid w:val="00B612DF"/>
    <w:rsid w:val="00B62A43"/>
    <w:rsid w:val="00B635A0"/>
    <w:rsid w:val="00B635A4"/>
    <w:rsid w:val="00B646E0"/>
    <w:rsid w:val="00B652F1"/>
    <w:rsid w:val="00B66857"/>
    <w:rsid w:val="00B70C15"/>
    <w:rsid w:val="00B71201"/>
    <w:rsid w:val="00B71938"/>
    <w:rsid w:val="00B72BEC"/>
    <w:rsid w:val="00B756F5"/>
    <w:rsid w:val="00B75C1C"/>
    <w:rsid w:val="00B77F3D"/>
    <w:rsid w:val="00B80134"/>
    <w:rsid w:val="00B82A5D"/>
    <w:rsid w:val="00B84C71"/>
    <w:rsid w:val="00B8741A"/>
    <w:rsid w:val="00B87A14"/>
    <w:rsid w:val="00B91AF9"/>
    <w:rsid w:val="00B945C4"/>
    <w:rsid w:val="00B94F4A"/>
    <w:rsid w:val="00B95789"/>
    <w:rsid w:val="00B96523"/>
    <w:rsid w:val="00B96969"/>
    <w:rsid w:val="00BA2AC4"/>
    <w:rsid w:val="00BA2F34"/>
    <w:rsid w:val="00BA403C"/>
    <w:rsid w:val="00BA4883"/>
    <w:rsid w:val="00BA6CA4"/>
    <w:rsid w:val="00BA7602"/>
    <w:rsid w:val="00BB52FE"/>
    <w:rsid w:val="00BB60E7"/>
    <w:rsid w:val="00BB63A9"/>
    <w:rsid w:val="00BB7012"/>
    <w:rsid w:val="00BC0049"/>
    <w:rsid w:val="00BC2320"/>
    <w:rsid w:val="00BC3C15"/>
    <w:rsid w:val="00BC4750"/>
    <w:rsid w:val="00BC49E5"/>
    <w:rsid w:val="00BC5F26"/>
    <w:rsid w:val="00BC74E5"/>
    <w:rsid w:val="00BC76EF"/>
    <w:rsid w:val="00BC7CF1"/>
    <w:rsid w:val="00BD31FF"/>
    <w:rsid w:val="00BD3C5D"/>
    <w:rsid w:val="00BD40FB"/>
    <w:rsid w:val="00BE102D"/>
    <w:rsid w:val="00BE331A"/>
    <w:rsid w:val="00BE40B9"/>
    <w:rsid w:val="00BE53AA"/>
    <w:rsid w:val="00BE710F"/>
    <w:rsid w:val="00BF0B43"/>
    <w:rsid w:val="00BF0E15"/>
    <w:rsid w:val="00BF0E91"/>
    <w:rsid w:val="00BF0F70"/>
    <w:rsid w:val="00BF104D"/>
    <w:rsid w:val="00BF2370"/>
    <w:rsid w:val="00BF4A86"/>
    <w:rsid w:val="00BF4E87"/>
    <w:rsid w:val="00BF79B8"/>
    <w:rsid w:val="00C048EA"/>
    <w:rsid w:val="00C0643C"/>
    <w:rsid w:val="00C119DB"/>
    <w:rsid w:val="00C15936"/>
    <w:rsid w:val="00C1612D"/>
    <w:rsid w:val="00C1652F"/>
    <w:rsid w:val="00C17A6A"/>
    <w:rsid w:val="00C2205E"/>
    <w:rsid w:val="00C234ED"/>
    <w:rsid w:val="00C33415"/>
    <w:rsid w:val="00C33526"/>
    <w:rsid w:val="00C3411C"/>
    <w:rsid w:val="00C358DF"/>
    <w:rsid w:val="00C370E8"/>
    <w:rsid w:val="00C37662"/>
    <w:rsid w:val="00C37B5F"/>
    <w:rsid w:val="00C40CA1"/>
    <w:rsid w:val="00C430F0"/>
    <w:rsid w:val="00C44D05"/>
    <w:rsid w:val="00C44DA6"/>
    <w:rsid w:val="00C46611"/>
    <w:rsid w:val="00C46F67"/>
    <w:rsid w:val="00C46FEB"/>
    <w:rsid w:val="00C473F0"/>
    <w:rsid w:val="00C50511"/>
    <w:rsid w:val="00C51413"/>
    <w:rsid w:val="00C5281E"/>
    <w:rsid w:val="00C52FB6"/>
    <w:rsid w:val="00C53D66"/>
    <w:rsid w:val="00C559AF"/>
    <w:rsid w:val="00C55E1B"/>
    <w:rsid w:val="00C56207"/>
    <w:rsid w:val="00C56EC8"/>
    <w:rsid w:val="00C57B5E"/>
    <w:rsid w:val="00C618BE"/>
    <w:rsid w:val="00C64CBF"/>
    <w:rsid w:val="00C6550B"/>
    <w:rsid w:val="00C655AB"/>
    <w:rsid w:val="00C65921"/>
    <w:rsid w:val="00C66872"/>
    <w:rsid w:val="00C66ACE"/>
    <w:rsid w:val="00C679C3"/>
    <w:rsid w:val="00C71279"/>
    <w:rsid w:val="00C738D0"/>
    <w:rsid w:val="00C7670D"/>
    <w:rsid w:val="00C7792A"/>
    <w:rsid w:val="00C80E9D"/>
    <w:rsid w:val="00C8246A"/>
    <w:rsid w:val="00C83332"/>
    <w:rsid w:val="00C863CF"/>
    <w:rsid w:val="00C90304"/>
    <w:rsid w:val="00C91008"/>
    <w:rsid w:val="00C91031"/>
    <w:rsid w:val="00C9123D"/>
    <w:rsid w:val="00C91340"/>
    <w:rsid w:val="00C92ACE"/>
    <w:rsid w:val="00C97A58"/>
    <w:rsid w:val="00C97ECB"/>
    <w:rsid w:val="00CA1F14"/>
    <w:rsid w:val="00CA2E30"/>
    <w:rsid w:val="00CA38B8"/>
    <w:rsid w:val="00CA4E81"/>
    <w:rsid w:val="00CA7636"/>
    <w:rsid w:val="00CB106B"/>
    <w:rsid w:val="00CB1B01"/>
    <w:rsid w:val="00CB2515"/>
    <w:rsid w:val="00CB2EA0"/>
    <w:rsid w:val="00CB2F7B"/>
    <w:rsid w:val="00CB34C9"/>
    <w:rsid w:val="00CB6D70"/>
    <w:rsid w:val="00CC0B72"/>
    <w:rsid w:val="00CC2FF1"/>
    <w:rsid w:val="00CC3893"/>
    <w:rsid w:val="00CC3D60"/>
    <w:rsid w:val="00CC7D1D"/>
    <w:rsid w:val="00CD1D8D"/>
    <w:rsid w:val="00CD30A4"/>
    <w:rsid w:val="00CD57A2"/>
    <w:rsid w:val="00CD5BD1"/>
    <w:rsid w:val="00CD6396"/>
    <w:rsid w:val="00CD66D1"/>
    <w:rsid w:val="00CD68C5"/>
    <w:rsid w:val="00CD78F6"/>
    <w:rsid w:val="00CE0375"/>
    <w:rsid w:val="00CE18D9"/>
    <w:rsid w:val="00CE22AC"/>
    <w:rsid w:val="00CE263C"/>
    <w:rsid w:val="00CE3E92"/>
    <w:rsid w:val="00CE436D"/>
    <w:rsid w:val="00CE639B"/>
    <w:rsid w:val="00CE6B2B"/>
    <w:rsid w:val="00CE7FC6"/>
    <w:rsid w:val="00CF14CF"/>
    <w:rsid w:val="00CF3579"/>
    <w:rsid w:val="00CF452C"/>
    <w:rsid w:val="00CF4A13"/>
    <w:rsid w:val="00CF4DD3"/>
    <w:rsid w:val="00CF6577"/>
    <w:rsid w:val="00D01EED"/>
    <w:rsid w:val="00D02596"/>
    <w:rsid w:val="00D047A1"/>
    <w:rsid w:val="00D05118"/>
    <w:rsid w:val="00D06028"/>
    <w:rsid w:val="00D064A6"/>
    <w:rsid w:val="00D07141"/>
    <w:rsid w:val="00D076AB"/>
    <w:rsid w:val="00D11063"/>
    <w:rsid w:val="00D115C3"/>
    <w:rsid w:val="00D12977"/>
    <w:rsid w:val="00D12AC3"/>
    <w:rsid w:val="00D146CE"/>
    <w:rsid w:val="00D1571D"/>
    <w:rsid w:val="00D16A83"/>
    <w:rsid w:val="00D16B93"/>
    <w:rsid w:val="00D20E32"/>
    <w:rsid w:val="00D21265"/>
    <w:rsid w:val="00D23778"/>
    <w:rsid w:val="00D23FF4"/>
    <w:rsid w:val="00D25A9B"/>
    <w:rsid w:val="00D2600F"/>
    <w:rsid w:val="00D26AA5"/>
    <w:rsid w:val="00D273B1"/>
    <w:rsid w:val="00D27C2A"/>
    <w:rsid w:val="00D31B80"/>
    <w:rsid w:val="00D32BCD"/>
    <w:rsid w:val="00D34138"/>
    <w:rsid w:val="00D34B53"/>
    <w:rsid w:val="00D40A47"/>
    <w:rsid w:val="00D412AC"/>
    <w:rsid w:val="00D42175"/>
    <w:rsid w:val="00D421BE"/>
    <w:rsid w:val="00D42331"/>
    <w:rsid w:val="00D467EB"/>
    <w:rsid w:val="00D4693B"/>
    <w:rsid w:val="00D46B5D"/>
    <w:rsid w:val="00D47D92"/>
    <w:rsid w:val="00D50D5F"/>
    <w:rsid w:val="00D51B40"/>
    <w:rsid w:val="00D532A0"/>
    <w:rsid w:val="00D54CB2"/>
    <w:rsid w:val="00D566F4"/>
    <w:rsid w:val="00D56B6A"/>
    <w:rsid w:val="00D61E4E"/>
    <w:rsid w:val="00D62226"/>
    <w:rsid w:val="00D6284B"/>
    <w:rsid w:val="00D62E44"/>
    <w:rsid w:val="00D658F3"/>
    <w:rsid w:val="00D668C4"/>
    <w:rsid w:val="00D66B37"/>
    <w:rsid w:val="00D724E9"/>
    <w:rsid w:val="00D7308B"/>
    <w:rsid w:val="00D74507"/>
    <w:rsid w:val="00D765CA"/>
    <w:rsid w:val="00D7720C"/>
    <w:rsid w:val="00D777DE"/>
    <w:rsid w:val="00D77A08"/>
    <w:rsid w:val="00D77A39"/>
    <w:rsid w:val="00D816A4"/>
    <w:rsid w:val="00D81D8C"/>
    <w:rsid w:val="00D82BD4"/>
    <w:rsid w:val="00D82F0A"/>
    <w:rsid w:val="00D833F1"/>
    <w:rsid w:val="00D83E62"/>
    <w:rsid w:val="00D8574D"/>
    <w:rsid w:val="00D90001"/>
    <w:rsid w:val="00D916DB"/>
    <w:rsid w:val="00D93DC9"/>
    <w:rsid w:val="00D93F63"/>
    <w:rsid w:val="00D96416"/>
    <w:rsid w:val="00DA1AD2"/>
    <w:rsid w:val="00DA2433"/>
    <w:rsid w:val="00DA2E7E"/>
    <w:rsid w:val="00DA3120"/>
    <w:rsid w:val="00DB02B8"/>
    <w:rsid w:val="00DB10FF"/>
    <w:rsid w:val="00DB247E"/>
    <w:rsid w:val="00DB40AC"/>
    <w:rsid w:val="00DB671E"/>
    <w:rsid w:val="00DB6816"/>
    <w:rsid w:val="00DB74DB"/>
    <w:rsid w:val="00DB796C"/>
    <w:rsid w:val="00DB7D36"/>
    <w:rsid w:val="00DC137B"/>
    <w:rsid w:val="00DC2C85"/>
    <w:rsid w:val="00DC32D3"/>
    <w:rsid w:val="00DC3953"/>
    <w:rsid w:val="00DC6F6B"/>
    <w:rsid w:val="00DC72A9"/>
    <w:rsid w:val="00DD17C7"/>
    <w:rsid w:val="00DD30BB"/>
    <w:rsid w:val="00DD3C88"/>
    <w:rsid w:val="00DD4A3D"/>
    <w:rsid w:val="00DD4E1E"/>
    <w:rsid w:val="00DD5B6E"/>
    <w:rsid w:val="00DD69F1"/>
    <w:rsid w:val="00DD7C5C"/>
    <w:rsid w:val="00DE0CB9"/>
    <w:rsid w:val="00DE10EC"/>
    <w:rsid w:val="00DE132D"/>
    <w:rsid w:val="00DE15EF"/>
    <w:rsid w:val="00DE16A1"/>
    <w:rsid w:val="00DE243D"/>
    <w:rsid w:val="00DE3880"/>
    <w:rsid w:val="00DE40C5"/>
    <w:rsid w:val="00DE49A1"/>
    <w:rsid w:val="00DE5126"/>
    <w:rsid w:val="00DE5875"/>
    <w:rsid w:val="00DE65B9"/>
    <w:rsid w:val="00DF04BB"/>
    <w:rsid w:val="00DF0655"/>
    <w:rsid w:val="00DF402E"/>
    <w:rsid w:val="00DF411A"/>
    <w:rsid w:val="00DF47DD"/>
    <w:rsid w:val="00DF555C"/>
    <w:rsid w:val="00DF593E"/>
    <w:rsid w:val="00DF6C57"/>
    <w:rsid w:val="00E02761"/>
    <w:rsid w:val="00E029A6"/>
    <w:rsid w:val="00E038D2"/>
    <w:rsid w:val="00E04BAD"/>
    <w:rsid w:val="00E072B5"/>
    <w:rsid w:val="00E075D3"/>
    <w:rsid w:val="00E10992"/>
    <w:rsid w:val="00E123DB"/>
    <w:rsid w:val="00E16FE5"/>
    <w:rsid w:val="00E17529"/>
    <w:rsid w:val="00E17A6E"/>
    <w:rsid w:val="00E17D8A"/>
    <w:rsid w:val="00E243F5"/>
    <w:rsid w:val="00E24696"/>
    <w:rsid w:val="00E257FD"/>
    <w:rsid w:val="00E2704B"/>
    <w:rsid w:val="00E32591"/>
    <w:rsid w:val="00E33F93"/>
    <w:rsid w:val="00E34C19"/>
    <w:rsid w:val="00E37C2C"/>
    <w:rsid w:val="00E41186"/>
    <w:rsid w:val="00E43C75"/>
    <w:rsid w:val="00E43FBA"/>
    <w:rsid w:val="00E441DD"/>
    <w:rsid w:val="00E4762C"/>
    <w:rsid w:val="00E51004"/>
    <w:rsid w:val="00E51A69"/>
    <w:rsid w:val="00E534C3"/>
    <w:rsid w:val="00E565A2"/>
    <w:rsid w:val="00E575FE"/>
    <w:rsid w:val="00E60E52"/>
    <w:rsid w:val="00E61036"/>
    <w:rsid w:val="00E6165D"/>
    <w:rsid w:val="00E65365"/>
    <w:rsid w:val="00E67450"/>
    <w:rsid w:val="00E704D4"/>
    <w:rsid w:val="00E726E1"/>
    <w:rsid w:val="00E72DE2"/>
    <w:rsid w:val="00E732F0"/>
    <w:rsid w:val="00E75523"/>
    <w:rsid w:val="00E75680"/>
    <w:rsid w:val="00E76678"/>
    <w:rsid w:val="00E80E29"/>
    <w:rsid w:val="00E8260B"/>
    <w:rsid w:val="00E878AC"/>
    <w:rsid w:val="00E91776"/>
    <w:rsid w:val="00E91A38"/>
    <w:rsid w:val="00E92123"/>
    <w:rsid w:val="00E92416"/>
    <w:rsid w:val="00E9414D"/>
    <w:rsid w:val="00E95086"/>
    <w:rsid w:val="00E96535"/>
    <w:rsid w:val="00E97682"/>
    <w:rsid w:val="00EA250C"/>
    <w:rsid w:val="00EA64EF"/>
    <w:rsid w:val="00EA6A38"/>
    <w:rsid w:val="00EB002A"/>
    <w:rsid w:val="00EB1B18"/>
    <w:rsid w:val="00EB3945"/>
    <w:rsid w:val="00EB3C47"/>
    <w:rsid w:val="00EB4103"/>
    <w:rsid w:val="00EB4AE2"/>
    <w:rsid w:val="00EB4ED0"/>
    <w:rsid w:val="00EB6542"/>
    <w:rsid w:val="00EB72D4"/>
    <w:rsid w:val="00EC3708"/>
    <w:rsid w:val="00EC4075"/>
    <w:rsid w:val="00EC4959"/>
    <w:rsid w:val="00EC4E55"/>
    <w:rsid w:val="00EC5626"/>
    <w:rsid w:val="00EC603B"/>
    <w:rsid w:val="00EC66C5"/>
    <w:rsid w:val="00EC69E9"/>
    <w:rsid w:val="00EC7C4F"/>
    <w:rsid w:val="00ED05C5"/>
    <w:rsid w:val="00ED1056"/>
    <w:rsid w:val="00ED6498"/>
    <w:rsid w:val="00EE14F2"/>
    <w:rsid w:val="00EE15AC"/>
    <w:rsid w:val="00EE4BFB"/>
    <w:rsid w:val="00EE51CF"/>
    <w:rsid w:val="00EF225D"/>
    <w:rsid w:val="00EF3496"/>
    <w:rsid w:val="00EF410A"/>
    <w:rsid w:val="00EF5F78"/>
    <w:rsid w:val="00EF6298"/>
    <w:rsid w:val="00F00633"/>
    <w:rsid w:val="00F01878"/>
    <w:rsid w:val="00F019EA"/>
    <w:rsid w:val="00F05F39"/>
    <w:rsid w:val="00F078FA"/>
    <w:rsid w:val="00F1008B"/>
    <w:rsid w:val="00F11B33"/>
    <w:rsid w:val="00F2375E"/>
    <w:rsid w:val="00F23FBF"/>
    <w:rsid w:val="00F242EB"/>
    <w:rsid w:val="00F27246"/>
    <w:rsid w:val="00F2765E"/>
    <w:rsid w:val="00F306B2"/>
    <w:rsid w:val="00F354FF"/>
    <w:rsid w:val="00F35CF5"/>
    <w:rsid w:val="00F364FA"/>
    <w:rsid w:val="00F36B3A"/>
    <w:rsid w:val="00F453CF"/>
    <w:rsid w:val="00F46807"/>
    <w:rsid w:val="00F47179"/>
    <w:rsid w:val="00F51092"/>
    <w:rsid w:val="00F51934"/>
    <w:rsid w:val="00F52EEC"/>
    <w:rsid w:val="00F5311C"/>
    <w:rsid w:val="00F5325E"/>
    <w:rsid w:val="00F535B8"/>
    <w:rsid w:val="00F539B9"/>
    <w:rsid w:val="00F54F66"/>
    <w:rsid w:val="00F5718A"/>
    <w:rsid w:val="00F61C2A"/>
    <w:rsid w:val="00F6410B"/>
    <w:rsid w:val="00F64E28"/>
    <w:rsid w:val="00F65400"/>
    <w:rsid w:val="00F6582F"/>
    <w:rsid w:val="00F6716E"/>
    <w:rsid w:val="00F671E7"/>
    <w:rsid w:val="00F70D4B"/>
    <w:rsid w:val="00F71D10"/>
    <w:rsid w:val="00F72B02"/>
    <w:rsid w:val="00F74063"/>
    <w:rsid w:val="00F74E9E"/>
    <w:rsid w:val="00F7555D"/>
    <w:rsid w:val="00F77060"/>
    <w:rsid w:val="00F77FA7"/>
    <w:rsid w:val="00F81D2A"/>
    <w:rsid w:val="00F83825"/>
    <w:rsid w:val="00F83A0C"/>
    <w:rsid w:val="00F83E48"/>
    <w:rsid w:val="00F840AB"/>
    <w:rsid w:val="00F8530F"/>
    <w:rsid w:val="00F854E6"/>
    <w:rsid w:val="00F85D3B"/>
    <w:rsid w:val="00F861C8"/>
    <w:rsid w:val="00F90A15"/>
    <w:rsid w:val="00F90D52"/>
    <w:rsid w:val="00F9148E"/>
    <w:rsid w:val="00F92555"/>
    <w:rsid w:val="00F92790"/>
    <w:rsid w:val="00F92B09"/>
    <w:rsid w:val="00F936AB"/>
    <w:rsid w:val="00F95B67"/>
    <w:rsid w:val="00F976BD"/>
    <w:rsid w:val="00FA1D83"/>
    <w:rsid w:val="00FA1E2F"/>
    <w:rsid w:val="00FA1FEC"/>
    <w:rsid w:val="00FA2962"/>
    <w:rsid w:val="00FA5590"/>
    <w:rsid w:val="00FA5EC6"/>
    <w:rsid w:val="00FA7A3B"/>
    <w:rsid w:val="00FA7DB5"/>
    <w:rsid w:val="00FB1DB3"/>
    <w:rsid w:val="00FB327E"/>
    <w:rsid w:val="00FB367F"/>
    <w:rsid w:val="00FB4F11"/>
    <w:rsid w:val="00FB6DD8"/>
    <w:rsid w:val="00FC127E"/>
    <w:rsid w:val="00FC25DD"/>
    <w:rsid w:val="00FC372F"/>
    <w:rsid w:val="00FC3897"/>
    <w:rsid w:val="00FC4E88"/>
    <w:rsid w:val="00FC599C"/>
    <w:rsid w:val="00FC77FF"/>
    <w:rsid w:val="00FD08FF"/>
    <w:rsid w:val="00FD12F8"/>
    <w:rsid w:val="00FD4168"/>
    <w:rsid w:val="00FD4344"/>
    <w:rsid w:val="00FD4B91"/>
    <w:rsid w:val="00FD7238"/>
    <w:rsid w:val="00FD7D15"/>
    <w:rsid w:val="00FE09FA"/>
    <w:rsid w:val="00FE0D6A"/>
    <w:rsid w:val="00FE1483"/>
    <w:rsid w:val="00FE1D5C"/>
    <w:rsid w:val="00FE346F"/>
    <w:rsid w:val="00FE4CDF"/>
    <w:rsid w:val="00FE54FE"/>
    <w:rsid w:val="00FE5670"/>
    <w:rsid w:val="00FE604D"/>
    <w:rsid w:val="00FE60AE"/>
    <w:rsid w:val="00FE6AB0"/>
    <w:rsid w:val="00FF1A32"/>
    <w:rsid w:val="00FF2F25"/>
    <w:rsid w:val="00FF3F62"/>
    <w:rsid w:val="00FF447B"/>
    <w:rsid w:val="00FF4899"/>
    <w:rsid w:val="00FF5A14"/>
    <w:rsid w:val="00FF62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5:docId w15:val="{ED884760-B114-4535-9A99-4D3FCAB030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entury" w:eastAsia="MS ??" w:hAnsi="Century" w:cs="Times New Roman"/>
        <w:kern w:val="2"/>
        <w:sz w:val="22"/>
        <w:szCs w:val="22"/>
        <w:lang w:val="it-IT" w:eastAsia="it-IT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01F46"/>
    <w:pPr>
      <w:widowControl w:val="0"/>
      <w:jc w:val="both"/>
    </w:pPr>
    <w:rPr>
      <w:sz w:val="24"/>
      <w:szCs w:val="24"/>
      <w:lang w:val="en-US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rsid w:val="005363B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5363B3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99"/>
    <w:qFormat/>
    <w:rsid w:val="00F72B02"/>
    <w:pPr>
      <w:ind w:leftChars="400" w:left="960"/>
    </w:pPr>
  </w:style>
  <w:style w:type="character" w:styleId="CommentReference">
    <w:name w:val="annotation reference"/>
    <w:basedOn w:val="DefaultParagraphFont"/>
    <w:uiPriority w:val="99"/>
    <w:semiHidden/>
    <w:rsid w:val="005363B3"/>
    <w:rPr>
      <w:rFonts w:cs="Times New Roman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rsid w:val="005363B3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5363B3"/>
    <w:rPr>
      <w:rFonts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5363B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5363B3"/>
    <w:rPr>
      <w:rFonts w:cs="Times New Roman"/>
      <w:b/>
      <w:bCs/>
    </w:rPr>
  </w:style>
  <w:style w:type="character" w:styleId="Hyperlink">
    <w:name w:val="Hyperlink"/>
    <w:basedOn w:val="DefaultParagraphFont"/>
    <w:uiPriority w:val="99"/>
    <w:rsid w:val="00C46F67"/>
    <w:rPr>
      <w:rFonts w:cs="Times New Roman"/>
      <w:color w:val="0000FF"/>
      <w:u w:val="single"/>
    </w:rPr>
  </w:style>
  <w:style w:type="paragraph" w:styleId="PlainText">
    <w:name w:val="Plain Text"/>
    <w:basedOn w:val="Normal"/>
    <w:link w:val="PlainTextChar"/>
    <w:uiPriority w:val="99"/>
    <w:rsid w:val="00C40CA1"/>
    <w:rPr>
      <w:rFonts w:ascii="MS Minchofalt" w:eastAsia="MS Minchofalt" w:hAnsi="Courier New"/>
      <w:kern w:val="0"/>
      <w:sz w:val="20"/>
      <w:szCs w:val="20"/>
      <w:lang w:val="it-IT"/>
    </w:rPr>
  </w:style>
  <w:style w:type="character" w:customStyle="1" w:styleId="PlainTextChar">
    <w:name w:val="Plain Text Char"/>
    <w:basedOn w:val="DefaultParagraphFont"/>
    <w:link w:val="PlainText"/>
    <w:uiPriority w:val="99"/>
    <w:locked/>
    <w:rsid w:val="00C40CA1"/>
    <w:rPr>
      <w:rFonts w:ascii="MS Minchofalt" w:eastAsia="MS Minchofalt" w:hAnsi="Courier New" w:cs="Times New Roman"/>
      <w:kern w:val="0"/>
      <w:sz w:val="20"/>
      <w:szCs w:val="20"/>
      <w:lang w:val="it-IT"/>
    </w:rPr>
  </w:style>
  <w:style w:type="paragraph" w:styleId="Revision">
    <w:name w:val="Revision"/>
    <w:hidden/>
    <w:uiPriority w:val="99"/>
    <w:semiHidden/>
    <w:rsid w:val="00124A1F"/>
    <w:rPr>
      <w:sz w:val="24"/>
      <w:szCs w:val="24"/>
      <w:lang w:val="en-US" w:eastAsia="ja-JP"/>
    </w:rPr>
  </w:style>
  <w:style w:type="paragraph" w:customStyle="1" w:styleId="Title1">
    <w:name w:val="Title1"/>
    <w:basedOn w:val="Normal"/>
    <w:uiPriority w:val="99"/>
    <w:rsid w:val="00DE3880"/>
    <w:pPr>
      <w:widowControl/>
      <w:spacing w:before="100" w:beforeAutospacing="1" w:after="100" w:afterAutospacing="1"/>
      <w:jc w:val="left"/>
    </w:pPr>
    <w:rPr>
      <w:rFonts w:ascii="Times New Roman" w:hAnsi="Times New Roman"/>
      <w:kern w:val="0"/>
      <w:lang w:val="en-GB" w:eastAsia="zh-CN"/>
    </w:rPr>
  </w:style>
  <w:style w:type="paragraph" w:customStyle="1" w:styleId="desc">
    <w:name w:val="desc"/>
    <w:basedOn w:val="Normal"/>
    <w:uiPriority w:val="99"/>
    <w:rsid w:val="00DE3880"/>
    <w:pPr>
      <w:widowControl/>
      <w:spacing w:before="100" w:beforeAutospacing="1" w:after="100" w:afterAutospacing="1"/>
      <w:jc w:val="left"/>
    </w:pPr>
    <w:rPr>
      <w:rFonts w:ascii="Times New Roman" w:hAnsi="Times New Roman"/>
      <w:kern w:val="0"/>
      <w:lang w:val="en-GB" w:eastAsia="zh-CN"/>
    </w:rPr>
  </w:style>
  <w:style w:type="character" w:customStyle="1" w:styleId="apple-converted-space">
    <w:name w:val="apple-converted-space"/>
    <w:basedOn w:val="DefaultParagraphFont"/>
    <w:uiPriority w:val="99"/>
    <w:rsid w:val="00DE3880"/>
    <w:rPr>
      <w:rFonts w:cs="Times New Roman"/>
    </w:rPr>
  </w:style>
  <w:style w:type="paragraph" w:customStyle="1" w:styleId="details">
    <w:name w:val="details"/>
    <w:basedOn w:val="Normal"/>
    <w:uiPriority w:val="99"/>
    <w:rsid w:val="00DE3880"/>
    <w:pPr>
      <w:widowControl/>
      <w:spacing w:before="100" w:beforeAutospacing="1" w:after="100" w:afterAutospacing="1"/>
      <w:jc w:val="left"/>
    </w:pPr>
    <w:rPr>
      <w:rFonts w:ascii="Times New Roman" w:hAnsi="Times New Roman"/>
      <w:kern w:val="0"/>
      <w:lang w:val="en-GB" w:eastAsia="zh-CN"/>
    </w:rPr>
  </w:style>
  <w:style w:type="character" w:customStyle="1" w:styleId="jrnl">
    <w:name w:val="jrnl"/>
    <w:basedOn w:val="DefaultParagraphFont"/>
    <w:uiPriority w:val="99"/>
    <w:rsid w:val="00DE3880"/>
    <w:rPr>
      <w:rFonts w:cs="Times New Roman"/>
    </w:rPr>
  </w:style>
  <w:style w:type="paragraph" w:customStyle="1" w:styleId="links">
    <w:name w:val="links"/>
    <w:basedOn w:val="Normal"/>
    <w:uiPriority w:val="99"/>
    <w:rsid w:val="00DE3880"/>
    <w:pPr>
      <w:widowControl/>
      <w:spacing w:before="100" w:beforeAutospacing="1" w:after="100" w:afterAutospacing="1"/>
      <w:jc w:val="left"/>
    </w:pPr>
    <w:rPr>
      <w:rFonts w:ascii="Times New Roman" w:hAnsi="Times New Roman"/>
      <w:kern w:val="0"/>
      <w:lang w:val="en-GB" w:eastAsia="zh-CN"/>
    </w:rPr>
  </w:style>
  <w:style w:type="character" w:styleId="FollowedHyperlink">
    <w:name w:val="FollowedHyperlink"/>
    <w:basedOn w:val="DefaultParagraphFont"/>
    <w:uiPriority w:val="99"/>
    <w:semiHidden/>
    <w:rsid w:val="00024CE4"/>
    <w:rPr>
      <w:rFonts w:cs="Times New Roman"/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rsid w:val="00D96416"/>
    <w:pPr>
      <w:tabs>
        <w:tab w:val="center" w:pos="4419"/>
        <w:tab w:val="right" w:pos="8838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D96416"/>
    <w:rPr>
      <w:sz w:val="24"/>
      <w:szCs w:val="24"/>
      <w:lang w:val="en-US" w:eastAsia="ja-JP"/>
    </w:rPr>
  </w:style>
  <w:style w:type="character" w:styleId="PageNumber">
    <w:name w:val="page number"/>
    <w:basedOn w:val="DefaultParagraphFont"/>
    <w:uiPriority w:val="99"/>
    <w:semiHidden/>
    <w:unhideWhenUsed/>
    <w:rsid w:val="00D96416"/>
  </w:style>
  <w:style w:type="paragraph" w:customStyle="1" w:styleId="EndNoteBibliographyTitle">
    <w:name w:val="EndNote Bibliography Title"/>
    <w:basedOn w:val="Normal"/>
    <w:link w:val="EndNoteBibliographyTitleChar"/>
    <w:rsid w:val="000B6D19"/>
    <w:pPr>
      <w:jc w:val="center"/>
    </w:pPr>
    <w:rPr>
      <w:rFonts w:ascii="Times New Roman" w:hAnsi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B6D19"/>
    <w:rPr>
      <w:rFonts w:ascii="Times New Roman" w:hAnsi="Times New Roman"/>
      <w:noProof/>
      <w:sz w:val="24"/>
      <w:szCs w:val="24"/>
      <w:lang w:val="en-US" w:eastAsia="ja-JP"/>
    </w:rPr>
  </w:style>
  <w:style w:type="paragraph" w:customStyle="1" w:styleId="EndNoteBibliography">
    <w:name w:val="EndNote Bibliography"/>
    <w:basedOn w:val="Normal"/>
    <w:link w:val="EndNoteBibliographyChar"/>
    <w:rsid w:val="000B6D19"/>
    <w:rPr>
      <w:rFonts w:ascii="Times New Roman" w:hAnsi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B6D19"/>
    <w:rPr>
      <w:rFonts w:ascii="Times New Roman" w:hAnsi="Times New Roman"/>
      <w:noProof/>
      <w:sz w:val="24"/>
      <w:szCs w:val="24"/>
      <w:lang w:val="en-US" w:eastAsia="ja-JP"/>
    </w:rPr>
  </w:style>
  <w:style w:type="paragraph" w:styleId="Header">
    <w:name w:val="header"/>
    <w:basedOn w:val="Normal"/>
    <w:link w:val="HeaderChar"/>
    <w:uiPriority w:val="99"/>
    <w:unhideWhenUsed/>
    <w:rsid w:val="00AA1E0B"/>
    <w:pPr>
      <w:tabs>
        <w:tab w:val="center" w:pos="4419"/>
        <w:tab w:val="right" w:pos="8838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AA1E0B"/>
    <w:rPr>
      <w:sz w:val="24"/>
      <w:szCs w:val="24"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02319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0080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5801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8649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245512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4551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55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45512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245512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4551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551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4551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245512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4551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55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4551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45512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245512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4551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551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4551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45512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245512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4551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551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45512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45512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245512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4551273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551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551275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4551278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24551280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551281">
              <w:marLeft w:val="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4551276">
                  <w:marLeft w:val="0"/>
                  <w:marRight w:val="0"/>
                  <w:marTop w:val="34"/>
                  <w:marBottom w:val="34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245512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45512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3322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102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00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97549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FFEED233-03D5-463D-BF67-DDACF18DBF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5</Pages>
  <Words>10254</Words>
  <Characters>58452</Characters>
  <Application>Microsoft Office Word</Application>
  <DocSecurity>4</DocSecurity>
  <Lines>487</Lines>
  <Paragraphs>1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itle: Diffusion tensor imaging studies of attention-deficit/hyperactivity disorder: A meta-analysis</vt:lpstr>
    </vt:vector>
  </TitlesOfParts>
  <Company>The University of Tokyo</Company>
  <LinksUpToDate>false</LinksUpToDate>
  <CharactersWithSpaces>685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: Diffusion tensor imaging studies of attention-deficit/hyperactivity disorder: A meta-analysis</dc:title>
  <dc:creator>Aoki Yuta</dc:creator>
  <cp:lastModifiedBy>Cortese S.</cp:lastModifiedBy>
  <cp:revision>2</cp:revision>
  <cp:lastPrinted>2015-09-07T14:01:00Z</cp:lastPrinted>
  <dcterms:created xsi:type="dcterms:W3CDTF">2017-07-26T11:54:00Z</dcterms:created>
  <dcterms:modified xsi:type="dcterms:W3CDTF">2017-07-26T11:54:00Z</dcterms:modified>
</cp:coreProperties>
</file>